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lsx" ContentType="application/vnd.openxmlformats-officedocument.spreadsheetml.sheet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95DE873" w14:textId="726885DC" w:rsidR="006077A2" w:rsidRPr="001308B3" w:rsidRDefault="006077A2" w:rsidP="0088124E">
      <w:pPr>
        <w:ind w:firstLine="720"/>
        <w:jc w:val="center"/>
        <w:rPr>
          <w:b/>
          <w:bCs/>
          <w:sz w:val="40"/>
          <w:szCs w:val="40"/>
        </w:rPr>
      </w:pPr>
      <w:r w:rsidRPr="001308B3">
        <w:rPr>
          <w:b/>
          <w:bCs/>
          <w:sz w:val="40"/>
          <w:szCs w:val="40"/>
        </w:rPr>
        <w:t>HO CHI MINH NATIONAL UNIVERSITY</w:t>
      </w:r>
    </w:p>
    <w:p w14:paraId="30FCD5C6" w14:textId="51000918" w:rsidR="006077A2" w:rsidRPr="001308B3" w:rsidRDefault="00936DDF" w:rsidP="006077A2">
      <w:pPr>
        <w:jc w:val="center"/>
        <w:rPr>
          <w:b/>
          <w:bCs/>
          <w:sz w:val="40"/>
          <w:szCs w:val="40"/>
        </w:rPr>
      </w:pPr>
      <w:r w:rsidRPr="001308B3">
        <w:rPr>
          <w:b/>
          <w:bCs/>
          <w:sz w:val="40"/>
          <w:szCs w:val="40"/>
        </w:rPr>
        <w:t xml:space="preserve">University of </w:t>
      </w:r>
      <w:r w:rsidR="006077A2" w:rsidRPr="001308B3">
        <w:rPr>
          <w:b/>
          <w:bCs/>
          <w:sz w:val="40"/>
          <w:szCs w:val="40"/>
        </w:rPr>
        <w:t>INFORMATION TECHNOLOGY</w:t>
      </w:r>
    </w:p>
    <w:p w14:paraId="1CD91E66" w14:textId="4C1CB03F" w:rsidR="00936DDF" w:rsidRPr="001308B3" w:rsidRDefault="006077A2" w:rsidP="006077A2">
      <w:pPr>
        <w:jc w:val="center"/>
        <w:rPr>
          <w:b/>
          <w:bCs/>
          <w:sz w:val="40"/>
          <w:szCs w:val="40"/>
        </w:rPr>
      </w:pPr>
      <w:r w:rsidRPr="001308B3">
        <w:rPr>
          <w:b/>
          <w:bCs/>
          <w:sz w:val="40"/>
          <w:szCs w:val="40"/>
        </w:rPr>
        <w:t>FACULTY OF INFORMATION SYSTEMS</w:t>
      </w:r>
    </w:p>
    <w:p w14:paraId="1F2071D3" w14:textId="03A244C5" w:rsidR="00936DDF" w:rsidRDefault="001308B3">
      <w:r w:rsidRPr="001308B3">
        <w:rPr>
          <w:b/>
          <w:bCs/>
          <w:noProof/>
          <w:sz w:val="24"/>
          <w:szCs w:val="24"/>
        </w:rPr>
        <w:drawing>
          <wp:anchor distT="0" distB="0" distL="114300" distR="114300" simplePos="0" relativeHeight="251714560" behindDoc="0" locked="0" layoutInCell="1" allowOverlap="1" wp14:anchorId="6A09BF89" wp14:editId="0334F1EB">
            <wp:simplePos x="0" y="0"/>
            <wp:positionH relativeFrom="margin">
              <wp:align>center</wp:align>
            </wp:positionH>
            <wp:positionV relativeFrom="paragraph">
              <wp:posOffset>198120</wp:posOffset>
            </wp:positionV>
            <wp:extent cx="2322830" cy="1860550"/>
            <wp:effectExtent l="0" t="0" r="0" b="6350"/>
            <wp:wrapTopAndBottom/>
            <wp:docPr id="44" name="Picture 44" descr="A picture containing text, vector graphics, clip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4" name="Picture 44" descr="A picture containing text, vector graphics, clipart&#10;&#10;Description automatically generated"/>
                    <pic:cNvPicPr/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50234" b="3629"/>
                    <a:stretch/>
                  </pic:blipFill>
                  <pic:spPr bwMode="auto">
                    <a:xfrm>
                      <a:off x="0" y="0"/>
                      <a:ext cx="2322830" cy="18605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52A4A5D3" w14:textId="117A7A34" w:rsidR="00936DDF" w:rsidRDefault="00936DDF"/>
    <w:p w14:paraId="22AEDB9C" w14:textId="35ED99B5" w:rsidR="00936DDF" w:rsidRPr="006077A2" w:rsidRDefault="00936DDF" w:rsidP="006077A2">
      <w:pPr>
        <w:jc w:val="center"/>
        <w:rPr>
          <w:b/>
          <w:bCs/>
          <w:sz w:val="40"/>
          <w:szCs w:val="40"/>
        </w:rPr>
      </w:pPr>
      <w:r w:rsidRPr="006077A2">
        <w:rPr>
          <w:b/>
          <w:bCs/>
          <w:sz w:val="40"/>
          <w:szCs w:val="40"/>
        </w:rPr>
        <w:t>FINAL PROJECT</w:t>
      </w:r>
    </w:p>
    <w:p w14:paraId="772E7B1C" w14:textId="4B95BEA2" w:rsidR="00936DDF" w:rsidRPr="006077A2" w:rsidRDefault="006077A2" w:rsidP="006077A2">
      <w:pPr>
        <w:jc w:val="center"/>
        <w:rPr>
          <w:b/>
          <w:bCs/>
          <w:sz w:val="40"/>
          <w:szCs w:val="40"/>
        </w:rPr>
      </w:pPr>
      <w:r w:rsidRPr="006077A2">
        <w:rPr>
          <w:b/>
          <w:bCs/>
          <w:sz w:val="40"/>
          <w:szCs w:val="40"/>
        </w:rPr>
        <w:t>INFORMATION SYSTEMS ANALYSIS AND DESIGN</w:t>
      </w:r>
    </w:p>
    <w:p w14:paraId="36D64CC9" w14:textId="77777777" w:rsidR="006077A2" w:rsidRDefault="006077A2" w:rsidP="006077A2">
      <w:pPr>
        <w:jc w:val="center"/>
        <w:rPr>
          <w:b/>
          <w:bCs/>
          <w:sz w:val="40"/>
          <w:szCs w:val="40"/>
        </w:rPr>
      </w:pPr>
    </w:p>
    <w:p w14:paraId="4ABF32C1" w14:textId="37A7AE4B" w:rsidR="006077A2" w:rsidRPr="006077A2" w:rsidRDefault="006077A2" w:rsidP="006077A2">
      <w:pPr>
        <w:jc w:val="center"/>
        <w:rPr>
          <w:b/>
          <w:bCs/>
          <w:sz w:val="40"/>
          <w:szCs w:val="40"/>
        </w:rPr>
      </w:pPr>
      <w:r w:rsidRPr="006077A2">
        <w:rPr>
          <w:b/>
          <w:bCs/>
          <w:sz w:val="40"/>
          <w:szCs w:val="40"/>
        </w:rPr>
        <w:t>PROJECT</w:t>
      </w:r>
    </w:p>
    <w:p w14:paraId="3AF5B527" w14:textId="3E564D63" w:rsidR="006077A2" w:rsidRPr="006077A2" w:rsidRDefault="006077A2" w:rsidP="006077A2">
      <w:pPr>
        <w:jc w:val="center"/>
        <w:rPr>
          <w:b/>
          <w:bCs/>
          <w:sz w:val="48"/>
          <w:szCs w:val="48"/>
        </w:rPr>
      </w:pPr>
      <w:r w:rsidRPr="006077A2">
        <w:rPr>
          <w:b/>
          <w:bCs/>
          <w:sz w:val="48"/>
          <w:szCs w:val="48"/>
        </w:rPr>
        <w:t>VISITVIETNAM</w:t>
      </w:r>
    </w:p>
    <w:p w14:paraId="5D3A032E" w14:textId="63D72784" w:rsidR="006077A2" w:rsidRDefault="001308B3" w:rsidP="006077A2">
      <w:pPr>
        <w:jc w:val="right"/>
      </w:pPr>
      <w:r w:rsidRPr="001308B3">
        <w:rPr>
          <w:b/>
          <w:bCs/>
        </w:rPr>
        <w:t>Class:</w:t>
      </w:r>
      <w:r>
        <w:t xml:space="preserve"> MSIS3303.L</w:t>
      </w:r>
      <w:proofErr w:type="gramStart"/>
      <w:r>
        <w:t>21.CTTT</w:t>
      </w:r>
      <w:proofErr w:type="gramEnd"/>
    </w:p>
    <w:p w14:paraId="0FE3A909" w14:textId="15D98E68" w:rsidR="006077A2" w:rsidRDefault="006077A2" w:rsidP="006077A2">
      <w:pPr>
        <w:jc w:val="right"/>
      </w:pPr>
      <w:r w:rsidRPr="006077A2">
        <w:rPr>
          <w:b/>
          <w:bCs/>
        </w:rPr>
        <w:t>Instructor:</w:t>
      </w:r>
      <w:r w:rsidR="00362D6A">
        <w:t xml:space="preserve"> Master</w:t>
      </w:r>
      <w:r>
        <w:t xml:space="preserve"> Trinh </w:t>
      </w:r>
      <w:proofErr w:type="spellStart"/>
      <w:r>
        <w:t>Trong</w:t>
      </w:r>
      <w:proofErr w:type="spellEnd"/>
      <w:r>
        <w:t xml:space="preserve"> Tin</w:t>
      </w:r>
    </w:p>
    <w:p w14:paraId="105D78CE" w14:textId="570A77B4" w:rsidR="006077A2" w:rsidRPr="006077A2" w:rsidRDefault="006077A2" w:rsidP="006077A2">
      <w:pPr>
        <w:jc w:val="right"/>
        <w:rPr>
          <w:b/>
          <w:bCs/>
        </w:rPr>
      </w:pPr>
      <w:r w:rsidRPr="006077A2">
        <w:rPr>
          <w:b/>
          <w:bCs/>
        </w:rPr>
        <w:t>Student list:</w:t>
      </w:r>
    </w:p>
    <w:p w14:paraId="479F07DC" w14:textId="470D012C" w:rsidR="006077A2" w:rsidRDefault="006077A2" w:rsidP="006077A2">
      <w:pPr>
        <w:jc w:val="right"/>
      </w:pPr>
      <w:r>
        <w:tab/>
        <w:t>1. Dang Quoc Khoa</w:t>
      </w:r>
      <w:r>
        <w:tab/>
        <w:t>18520911</w:t>
      </w:r>
    </w:p>
    <w:p w14:paraId="58F2E021" w14:textId="45034D0C" w:rsidR="006077A2" w:rsidRDefault="006077A2" w:rsidP="006077A2">
      <w:pPr>
        <w:jc w:val="right"/>
      </w:pPr>
      <w:r>
        <w:tab/>
        <w:t>2. Do Hoang Hiep</w:t>
      </w:r>
      <w:r>
        <w:tab/>
        <w:t>18520726</w:t>
      </w:r>
    </w:p>
    <w:p w14:paraId="33E06ECA" w14:textId="440717FF" w:rsidR="00936DDF" w:rsidRDefault="00936DDF"/>
    <w:p w14:paraId="7F79AC67" w14:textId="77777777" w:rsidR="001308B3" w:rsidRDefault="001308B3" w:rsidP="006077A2">
      <w:pPr>
        <w:jc w:val="center"/>
        <w:rPr>
          <w:b/>
          <w:bCs/>
        </w:rPr>
      </w:pPr>
    </w:p>
    <w:p w14:paraId="4E785190" w14:textId="77777777" w:rsidR="001E5405" w:rsidRDefault="006077A2" w:rsidP="006077A2">
      <w:pPr>
        <w:jc w:val="center"/>
        <w:rPr>
          <w:b/>
          <w:bCs/>
        </w:rPr>
        <w:sectPr w:rsidR="001E5405" w:rsidSect="001E5405">
          <w:pgSz w:w="12240" w:h="15840"/>
          <w:pgMar w:top="1440" w:right="1440" w:bottom="1440" w:left="1440" w:header="720" w:footer="720" w:gutter="0"/>
          <w:pgBorders w:offsetFrom="page">
            <w:top w:val="twistedLines1" w:sz="18" w:space="24" w:color="auto"/>
            <w:left w:val="twistedLines1" w:sz="18" w:space="24" w:color="auto"/>
            <w:bottom w:val="twistedLines1" w:sz="18" w:space="24" w:color="auto"/>
            <w:right w:val="twistedLines1" w:sz="18" w:space="24" w:color="auto"/>
          </w:pgBorders>
          <w:cols w:space="720"/>
          <w:docGrid w:linePitch="360"/>
        </w:sectPr>
      </w:pPr>
      <w:r w:rsidRPr="006077A2">
        <w:rPr>
          <w:b/>
          <w:bCs/>
        </w:rPr>
        <w:t>Ho Chi Minh city, June 18</w:t>
      </w:r>
      <w:r w:rsidRPr="006077A2">
        <w:rPr>
          <w:b/>
          <w:bCs/>
          <w:vertAlign w:val="superscript"/>
        </w:rPr>
        <w:t>th</w:t>
      </w:r>
      <w:r w:rsidRPr="006077A2">
        <w:rPr>
          <w:b/>
          <w:bCs/>
        </w:rPr>
        <w:t xml:space="preserve"> 2021</w:t>
      </w:r>
    </w:p>
    <w:p w14:paraId="3903A201" w14:textId="78DDD60E" w:rsidR="0020589F" w:rsidRDefault="0020589F" w:rsidP="0020589F">
      <w:pPr>
        <w:pStyle w:val="NormalWeb"/>
        <w:spacing w:before="0" w:beforeAutospacing="0" w:after="0" w:afterAutospacing="0"/>
        <w:ind w:hanging="567"/>
        <w:jc w:val="center"/>
      </w:pPr>
      <w:r>
        <w:rPr>
          <w:b/>
          <w:bCs/>
          <w:color w:val="000000"/>
          <w:sz w:val="28"/>
          <w:szCs w:val="28"/>
        </w:rPr>
        <w:lastRenderedPageBreak/>
        <w:t>INSTRUCTOR COMMENTS</w:t>
      </w:r>
    </w:p>
    <w:p w14:paraId="5B6AD8DA" w14:textId="7C1C50A5" w:rsidR="0020589F" w:rsidRDefault="0020589F" w:rsidP="0020589F">
      <w:pPr>
        <w:pStyle w:val="NormalWeb"/>
        <w:spacing w:before="0" w:beforeAutospacing="0" w:after="120" w:afterAutospacing="0"/>
        <w:jc w:val="both"/>
      </w:pPr>
      <w:r>
        <w:rPr>
          <w:b/>
          <w:bCs/>
          <w:color w:val="000000"/>
          <w:sz w:val="26"/>
          <w:szCs w:val="26"/>
        </w:rPr>
        <w:t>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</w:t>
      </w:r>
    </w:p>
    <w:p w14:paraId="7BD8A334" w14:textId="77777777" w:rsidR="0020589F" w:rsidRDefault="0020589F">
      <w:pPr>
        <w:rPr>
          <w:b/>
          <w:bCs/>
          <w:sz w:val="32"/>
          <w:szCs w:val="32"/>
        </w:rPr>
      </w:pPr>
    </w:p>
    <w:p w14:paraId="6A52D09D" w14:textId="77777777" w:rsidR="001E5405" w:rsidRDefault="0020589F">
      <w:pPr>
        <w:rPr>
          <w:b/>
          <w:bCs/>
          <w:sz w:val="32"/>
          <w:szCs w:val="32"/>
        </w:rPr>
        <w:sectPr w:rsidR="001E5405" w:rsidSect="0020589F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>
        <w:rPr>
          <w:b/>
          <w:bCs/>
          <w:sz w:val="32"/>
          <w:szCs w:val="32"/>
        </w:rPr>
        <w:br w:type="page"/>
      </w:r>
    </w:p>
    <w:p w14:paraId="184F86A9" w14:textId="5AABBDCC" w:rsidR="001308B3" w:rsidRPr="00E96345" w:rsidRDefault="001308B3" w:rsidP="00834FB1">
      <w:pPr>
        <w:jc w:val="center"/>
        <w:rPr>
          <w:b/>
          <w:bCs/>
          <w:sz w:val="32"/>
          <w:szCs w:val="32"/>
        </w:rPr>
      </w:pPr>
      <w:r w:rsidRPr="00E96345">
        <w:rPr>
          <w:b/>
          <w:bCs/>
          <w:sz w:val="32"/>
          <w:szCs w:val="32"/>
        </w:rPr>
        <w:lastRenderedPageBreak/>
        <w:t>TABLE OF CONTENTS</w:t>
      </w:r>
    </w:p>
    <w:p w14:paraId="5489214F" w14:textId="62C7E503" w:rsidR="00DA3F48" w:rsidRDefault="00DA3F48">
      <w:pPr>
        <w:pStyle w:val="TOC1"/>
        <w:tabs>
          <w:tab w:val="right" w:leader="dot" w:pos="9350"/>
        </w:tabs>
        <w:rPr>
          <w:rFonts w:eastAsiaTheme="minorEastAsia"/>
          <w:b w:val="0"/>
          <w:noProof/>
          <w:sz w:val="22"/>
        </w:rPr>
      </w:pPr>
      <w:r>
        <w:rPr>
          <w:b w:val="0"/>
          <w:bCs/>
          <w:sz w:val="32"/>
          <w:szCs w:val="32"/>
        </w:rPr>
        <w:fldChar w:fldCharType="begin"/>
      </w:r>
      <w:r>
        <w:rPr>
          <w:b w:val="0"/>
          <w:bCs/>
          <w:sz w:val="32"/>
          <w:szCs w:val="32"/>
        </w:rPr>
        <w:instrText xml:space="preserve"> TOC \h \z \u \t "A1,1,A2,2,A3,3" </w:instrText>
      </w:r>
      <w:r>
        <w:rPr>
          <w:b w:val="0"/>
          <w:bCs/>
          <w:sz w:val="32"/>
          <w:szCs w:val="32"/>
        </w:rPr>
        <w:fldChar w:fldCharType="separate"/>
      </w:r>
      <w:hyperlink w:anchor="_Toc74209536" w:history="1">
        <w:r w:rsidRPr="00764C68">
          <w:rPr>
            <w:rStyle w:val="Hyperlink"/>
            <w:noProof/>
          </w:rPr>
          <w:t>Part I. INTRODUC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20953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</w:t>
        </w:r>
        <w:r>
          <w:rPr>
            <w:noProof/>
            <w:webHidden/>
          </w:rPr>
          <w:fldChar w:fldCharType="end"/>
        </w:r>
      </w:hyperlink>
    </w:p>
    <w:p w14:paraId="2BCFB389" w14:textId="11CA5F5E" w:rsidR="00DA3F48" w:rsidRDefault="00AD752E">
      <w:pPr>
        <w:pStyle w:val="TOC2"/>
        <w:tabs>
          <w:tab w:val="right" w:leader="dot" w:pos="9350"/>
        </w:tabs>
        <w:rPr>
          <w:rFonts w:eastAsiaTheme="minorEastAsia"/>
          <w:b w:val="0"/>
          <w:noProof/>
          <w:sz w:val="22"/>
        </w:rPr>
      </w:pPr>
      <w:hyperlink w:anchor="_Toc74209537" w:history="1">
        <w:r w:rsidR="00DA3F48" w:rsidRPr="00764C68">
          <w:rPr>
            <w:rStyle w:val="Hyperlink"/>
            <w:noProof/>
          </w:rPr>
          <w:t>1. BUSINESS PROFILE</w:t>
        </w:r>
        <w:r w:rsidR="00DA3F48">
          <w:rPr>
            <w:noProof/>
            <w:webHidden/>
          </w:rPr>
          <w:tab/>
        </w:r>
        <w:r w:rsidR="00DA3F48">
          <w:rPr>
            <w:noProof/>
            <w:webHidden/>
          </w:rPr>
          <w:fldChar w:fldCharType="begin"/>
        </w:r>
        <w:r w:rsidR="00DA3F48">
          <w:rPr>
            <w:noProof/>
            <w:webHidden/>
          </w:rPr>
          <w:instrText xml:space="preserve"> PAGEREF _Toc74209537 \h </w:instrText>
        </w:r>
        <w:r w:rsidR="00DA3F48">
          <w:rPr>
            <w:noProof/>
            <w:webHidden/>
          </w:rPr>
        </w:r>
        <w:r w:rsidR="00DA3F48">
          <w:rPr>
            <w:noProof/>
            <w:webHidden/>
          </w:rPr>
          <w:fldChar w:fldCharType="separate"/>
        </w:r>
        <w:r w:rsidR="00DA3F48">
          <w:rPr>
            <w:noProof/>
            <w:webHidden/>
          </w:rPr>
          <w:t>1</w:t>
        </w:r>
        <w:r w:rsidR="00DA3F48">
          <w:rPr>
            <w:noProof/>
            <w:webHidden/>
          </w:rPr>
          <w:fldChar w:fldCharType="end"/>
        </w:r>
      </w:hyperlink>
    </w:p>
    <w:p w14:paraId="5A274E75" w14:textId="60087B22" w:rsidR="00DA3F48" w:rsidRDefault="00AD752E">
      <w:pPr>
        <w:pStyle w:val="TOC3"/>
        <w:tabs>
          <w:tab w:val="right" w:leader="dot" w:pos="9350"/>
        </w:tabs>
        <w:rPr>
          <w:rFonts w:eastAsiaTheme="minorEastAsia"/>
          <w:i w:val="0"/>
          <w:noProof/>
          <w:sz w:val="22"/>
        </w:rPr>
      </w:pPr>
      <w:hyperlink w:anchor="_Toc74209538" w:history="1">
        <w:r w:rsidR="00DA3F48" w:rsidRPr="00764C68">
          <w:rPr>
            <w:rStyle w:val="Hyperlink"/>
            <w:noProof/>
          </w:rPr>
          <w:t>1.1. Abstract:</w:t>
        </w:r>
        <w:r w:rsidR="00DA3F48">
          <w:rPr>
            <w:noProof/>
            <w:webHidden/>
          </w:rPr>
          <w:tab/>
        </w:r>
        <w:r w:rsidR="00DA3F48">
          <w:rPr>
            <w:noProof/>
            <w:webHidden/>
          </w:rPr>
          <w:fldChar w:fldCharType="begin"/>
        </w:r>
        <w:r w:rsidR="00DA3F48">
          <w:rPr>
            <w:noProof/>
            <w:webHidden/>
          </w:rPr>
          <w:instrText xml:space="preserve"> PAGEREF _Toc74209538 \h </w:instrText>
        </w:r>
        <w:r w:rsidR="00DA3F48">
          <w:rPr>
            <w:noProof/>
            <w:webHidden/>
          </w:rPr>
        </w:r>
        <w:r w:rsidR="00DA3F48">
          <w:rPr>
            <w:noProof/>
            <w:webHidden/>
          </w:rPr>
          <w:fldChar w:fldCharType="separate"/>
        </w:r>
        <w:r w:rsidR="00DA3F48">
          <w:rPr>
            <w:noProof/>
            <w:webHidden/>
          </w:rPr>
          <w:t>1</w:t>
        </w:r>
        <w:r w:rsidR="00DA3F48">
          <w:rPr>
            <w:noProof/>
            <w:webHidden/>
          </w:rPr>
          <w:fldChar w:fldCharType="end"/>
        </w:r>
      </w:hyperlink>
    </w:p>
    <w:p w14:paraId="30F9C77B" w14:textId="4CFFAB11" w:rsidR="00DA3F48" w:rsidRDefault="00AD752E">
      <w:pPr>
        <w:pStyle w:val="TOC3"/>
        <w:tabs>
          <w:tab w:val="right" w:leader="dot" w:pos="9350"/>
        </w:tabs>
        <w:rPr>
          <w:rFonts w:eastAsiaTheme="minorEastAsia"/>
          <w:i w:val="0"/>
          <w:noProof/>
          <w:sz w:val="22"/>
        </w:rPr>
      </w:pPr>
      <w:hyperlink w:anchor="_Toc74209539" w:history="1">
        <w:r w:rsidR="00DA3F48" w:rsidRPr="00764C68">
          <w:rPr>
            <w:rStyle w:val="Hyperlink"/>
            <w:noProof/>
          </w:rPr>
          <w:t>1.2. Project purpose:</w:t>
        </w:r>
        <w:r w:rsidR="00DA3F48">
          <w:rPr>
            <w:noProof/>
            <w:webHidden/>
          </w:rPr>
          <w:tab/>
        </w:r>
        <w:r w:rsidR="00DA3F48">
          <w:rPr>
            <w:noProof/>
            <w:webHidden/>
          </w:rPr>
          <w:fldChar w:fldCharType="begin"/>
        </w:r>
        <w:r w:rsidR="00DA3F48">
          <w:rPr>
            <w:noProof/>
            <w:webHidden/>
          </w:rPr>
          <w:instrText xml:space="preserve"> PAGEREF _Toc74209539 \h </w:instrText>
        </w:r>
        <w:r w:rsidR="00DA3F48">
          <w:rPr>
            <w:noProof/>
            <w:webHidden/>
          </w:rPr>
        </w:r>
        <w:r w:rsidR="00DA3F48">
          <w:rPr>
            <w:noProof/>
            <w:webHidden/>
          </w:rPr>
          <w:fldChar w:fldCharType="separate"/>
        </w:r>
        <w:r w:rsidR="00DA3F48">
          <w:rPr>
            <w:noProof/>
            <w:webHidden/>
          </w:rPr>
          <w:t>1</w:t>
        </w:r>
        <w:r w:rsidR="00DA3F48">
          <w:rPr>
            <w:noProof/>
            <w:webHidden/>
          </w:rPr>
          <w:fldChar w:fldCharType="end"/>
        </w:r>
      </w:hyperlink>
    </w:p>
    <w:p w14:paraId="79667F83" w14:textId="63B88945" w:rsidR="00DA3F48" w:rsidRDefault="00AD752E">
      <w:pPr>
        <w:pStyle w:val="TOC3"/>
        <w:tabs>
          <w:tab w:val="right" w:leader="dot" w:pos="9350"/>
        </w:tabs>
        <w:rPr>
          <w:rFonts w:eastAsiaTheme="minorEastAsia"/>
          <w:i w:val="0"/>
          <w:noProof/>
          <w:sz w:val="22"/>
        </w:rPr>
      </w:pPr>
      <w:hyperlink w:anchor="_Toc74209540" w:history="1">
        <w:r w:rsidR="00DA3F48" w:rsidRPr="00764C68">
          <w:rPr>
            <w:rStyle w:val="Hyperlink"/>
            <w:noProof/>
          </w:rPr>
          <w:t>1.3. Project functions:</w:t>
        </w:r>
        <w:r w:rsidR="00DA3F48">
          <w:rPr>
            <w:noProof/>
            <w:webHidden/>
          </w:rPr>
          <w:tab/>
        </w:r>
        <w:r w:rsidR="00DA3F48">
          <w:rPr>
            <w:noProof/>
            <w:webHidden/>
          </w:rPr>
          <w:fldChar w:fldCharType="begin"/>
        </w:r>
        <w:r w:rsidR="00DA3F48">
          <w:rPr>
            <w:noProof/>
            <w:webHidden/>
          </w:rPr>
          <w:instrText xml:space="preserve"> PAGEREF _Toc74209540 \h </w:instrText>
        </w:r>
        <w:r w:rsidR="00DA3F48">
          <w:rPr>
            <w:noProof/>
            <w:webHidden/>
          </w:rPr>
        </w:r>
        <w:r w:rsidR="00DA3F48">
          <w:rPr>
            <w:noProof/>
            <w:webHidden/>
          </w:rPr>
          <w:fldChar w:fldCharType="separate"/>
        </w:r>
        <w:r w:rsidR="00DA3F48">
          <w:rPr>
            <w:noProof/>
            <w:webHidden/>
          </w:rPr>
          <w:t>1</w:t>
        </w:r>
        <w:r w:rsidR="00DA3F48">
          <w:rPr>
            <w:noProof/>
            <w:webHidden/>
          </w:rPr>
          <w:fldChar w:fldCharType="end"/>
        </w:r>
      </w:hyperlink>
    </w:p>
    <w:p w14:paraId="6C36CFE1" w14:textId="1D2CA230" w:rsidR="00DA3F48" w:rsidRDefault="00AD752E">
      <w:pPr>
        <w:pStyle w:val="TOC3"/>
        <w:tabs>
          <w:tab w:val="right" w:leader="dot" w:pos="9350"/>
        </w:tabs>
        <w:rPr>
          <w:rFonts w:eastAsiaTheme="minorEastAsia"/>
          <w:i w:val="0"/>
          <w:noProof/>
          <w:sz w:val="22"/>
        </w:rPr>
      </w:pPr>
      <w:hyperlink w:anchor="_Toc74209541" w:history="1">
        <w:r w:rsidR="00DA3F48" w:rsidRPr="00764C68">
          <w:rPr>
            <w:rStyle w:val="Hyperlink"/>
            <w:noProof/>
          </w:rPr>
          <w:t>1.4. Product:</w:t>
        </w:r>
        <w:r w:rsidR="00DA3F48">
          <w:rPr>
            <w:noProof/>
            <w:webHidden/>
          </w:rPr>
          <w:tab/>
        </w:r>
        <w:r w:rsidR="00DA3F48">
          <w:rPr>
            <w:noProof/>
            <w:webHidden/>
          </w:rPr>
          <w:fldChar w:fldCharType="begin"/>
        </w:r>
        <w:r w:rsidR="00DA3F48">
          <w:rPr>
            <w:noProof/>
            <w:webHidden/>
          </w:rPr>
          <w:instrText xml:space="preserve"> PAGEREF _Toc74209541 \h </w:instrText>
        </w:r>
        <w:r w:rsidR="00DA3F48">
          <w:rPr>
            <w:noProof/>
            <w:webHidden/>
          </w:rPr>
        </w:r>
        <w:r w:rsidR="00DA3F48">
          <w:rPr>
            <w:noProof/>
            <w:webHidden/>
          </w:rPr>
          <w:fldChar w:fldCharType="separate"/>
        </w:r>
        <w:r w:rsidR="00DA3F48">
          <w:rPr>
            <w:noProof/>
            <w:webHidden/>
          </w:rPr>
          <w:t>2</w:t>
        </w:r>
        <w:r w:rsidR="00DA3F48">
          <w:rPr>
            <w:noProof/>
            <w:webHidden/>
          </w:rPr>
          <w:fldChar w:fldCharType="end"/>
        </w:r>
      </w:hyperlink>
    </w:p>
    <w:p w14:paraId="0DD1DE5B" w14:textId="63404A40" w:rsidR="00DA3F48" w:rsidRDefault="00AD752E">
      <w:pPr>
        <w:pStyle w:val="TOC3"/>
        <w:tabs>
          <w:tab w:val="right" w:leader="dot" w:pos="9350"/>
        </w:tabs>
        <w:rPr>
          <w:rFonts w:eastAsiaTheme="minorEastAsia"/>
          <w:i w:val="0"/>
          <w:noProof/>
          <w:sz w:val="22"/>
        </w:rPr>
      </w:pPr>
      <w:hyperlink w:anchor="_Toc74209542" w:history="1">
        <w:r w:rsidR="00DA3F48" w:rsidRPr="00764C68">
          <w:rPr>
            <w:rStyle w:val="Hyperlink"/>
            <w:noProof/>
          </w:rPr>
          <w:t>1.5. Services:</w:t>
        </w:r>
        <w:r w:rsidR="00DA3F48">
          <w:rPr>
            <w:noProof/>
            <w:webHidden/>
          </w:rPr>
          <w:tab/>
        </w:r>
        <w:r w:rsidR="00DA3F48">
          <w:rPr>
            <w:noProof/>
            <w:webHidden/>
          </w:rPr>
          <w:fldChar w:fldCharType="begin"/>
        </w:r>
        <w:r w:rsidR="00DA3F48">
          <w:rPr>
            <w:noProof/>
            <w:webHidden/>
          </w:rPr>
          <w:instrText xml:space="preserve"> PAGEREF _Toc74209542 \h </w:instrText>
        </w:r>
        <w:r w:rsidR="00DA3F48">
          <w:rPr>
            <w:noProof/>
            <w:webHidden/>
          </w:rPr>
        </w:r>
        <w:r w:rsidR="00DA3F48">
          <w:rPr>
            <w:noProof/>
            <w:webHidden/>
          </w:rPr>
          <w:fldChar w:fldCharType="separate"/>
        </w:r>
        <w:r w:rsidR="00DA3F48">
          <w:rPr>
            <w:noProof/>
            <w:webHidden/>
          </w:rPr>
          <w:t>3</w:t>
        </w:r>
        <w:r w:rsidR="00DA3F48">
          <w:rPr>
            <w:noProof/>
            <w:webHidden/>
          </w:rPr>
          <w:fldChar w:fldCharType="end"/>
        </w:r>
      </w:hyperlink>
    </w:p>
    <w:p w14:paraId="474C0706" w14:textId="54317AE6" w:rsidR="00DA3F48" w:rsidRDefault="00AD752E">
      <w:pPr>
        <w:pStyle w:val="TOC3"/>
        <w:tabs>
          <w:tab w:val="right" w:leader="dot" w:pos="9350"/>
        </w:tabs>
        <w:rPr>
          <w:rFonts w:eastAsiaTheme="minorEastAsia"/>
          <w:i w:val="0"/>
          <w:noProof/>
          <w:sz w:val="22"/>
        </w:rPr>
      </w:pPr>
      <w:hyperlink w:anchor="_Toc74209543" w:history="1">
        <w:r w:rsidR="00DA3F48" w:rsidRPr="00764C68">
          <w:rPr>
            <w:rStyle w:val="Hyperlink"/>
            <w:noProof/>
          </w:rPr>
          <w:t>1.6. Customers:</w:t>
        </w:r>
        <w:r w:rsidR="00DA3F48">
          <w:rPr>
            <w:noProof/>
            <w:webHidden/>
          </w:rPr>
          <w:tab/>
        </w:r>
        <w:r w:rsidR="00DA3F48">
          <w:rPr>
            <w:noProof/>
            <w:webHidden/>
          </w:rPr>
          <w:fldChar w:fldCharType="begin"/>
        </w:r>
        <w:r w:rsidR="00DA3F48">
          <w:rPr>
            <w:noProof/>
            <w:webHidden/>
          </w:rPr>
          <w:instrText xml:space="preserve"> PAGEREF _Toc74209543 \h </w:instrText>
        </w:r>
        <w:r w:rsidR="00DA3F48">
          <w:rPr>
            <w:noProof/>
            <w:webHidden/>
          </w:rPr>
        </w:r>
        <w:r w:rsidR="00DA3F48">
          <w:rPr>
            <w:noProof/>
            <w:webHidden/>
          </w:rPr>
          <w:fldChar w:fldCharType="separate"/>
        </w:r>
        <w:r w:rsidR="00DA3F48">
          <w:rPr>
            <w:noProof/>
            <w:webHidden/>
          </w:rPr>
          <w:t>4</w:t>
        </w:r>
        <w:r w:rsidR="00DA3F48">
          <w:rPr>
            <w:noProof/>
            <w:webHidden/>
          </w:rPr>
          <w:fldChar w:fldCharType="end"/>
        </w:r>
      </w:hyperlink>
    </w:p>
    <w:p w14:paraId="4AB65356" w14:textId="644F482F" w:rsidR="00DA3F48" w:rsidRDefault="00AD752E">
      <w:pPr>
        <w:pStyle w:val="TOC3"/>
        <w:tabs>
          <w:tab w:val="right" w:leader="dot" w:pos="9350"/>
        </w:tabs>
        <w:rPr>
          <w:rFonts w:eastAsiaTheme="minorEastAsia"/>
          <w:i w:val="0"/>
          <w:noProof/>
          <w:sz w:val="22"/>
        </w:rPr>
      </w:pPr>
      <w:hyperlink w:anchor="_Toc74209544" w:history="1">
        <w:r w:rsidR="00DA3F48" w:rsidRPr="00764C68">
          <w:rPr>
            <w:rStyle w:val="Hyperlink"/>
            <w:noProof/>
          </w:rPr>
          <w:t>1.7. Competitors:</w:t>
        </w:r>
        <w:r w:rsidR="00DA3F48">
          <w:rPr>
            <w:noProof/>
            <w:webHidden/>
          </w:rPr>
          <w:tab/>
        </w:r>
        <w:r w:rsidR="00DA3F48">
          <w:rPr>
            <w:noProof/>
            <w:webHidden/>
          </w:rPr>
          <w:fldChar w:fldCharType="begin"/>
        </w:r>
        <w:r w:rsidR="00DA3F48">
          <w:rPr>
            <w:noProof/>
            <w:webHidden/>
          </w:rPr>
          <w:instrText xml:space="preserve"> PAGEREF _Toc74209544 \h </w:instrText>
        </w:r>
        <w:r w:rsidR="00DA3F48">
          <w:rPr>
            <w:noProof/>
            <w:webHidden/>
          </w:rPr>
        </w:r>
        <w:r w:rsidR="00DA3F48">
          <w:rPr>
            <w:noProof/>
            <w:webHidden/>
          </w:rPr>
          <w:fldChar w:fldCharType="separate"/>
        </w:r>
        <w:r w:rsidR="00DA3F48">
          <w:rPr>
            <w:noProof/>
            <w:webHidden/>
          </w:rPr>
          <w:t>4</w:t>
        </w:r>
        <w:r w:rsidR="00DA3F48">
          <w:rPr>
            <w:noProof/>
            <w:webHidden/>
          </w:rPr>
          <w:fldChar w:fldCharType="end"/>
        </w:r>
      </w:hyperlink>
    </w:p>
    <w:p w14:paraId="4FA7E222" w14:textId="755B10ED" w:rsidR="00DA3F48" w:rsidRDefault="00AD752E">
      <w:pPr>
        <w:pStyle w:val="TOC3"/>
        <w:tabs>
          <w:tab w:val="right" w:leader="dot" w:pos="9350"/>
        </w:tabs>
        <w:rPr>
          <w:rFonts w:eastAsiaTheme="minorEastAsia"/>
          <w:i w:val="0"/>
          <w:noProof/>
          <w:sz w:val="22"/>
        </w:rPr>
      </w:pPr>
      <w:hyperlink w:anchor="_Toc74209545" w:history="1">
        <w:r w:rsidR="00DA3F48" w:rsidRPr="00764C68">
          <w:rPr>
            <w:rStyle w:val="Hyperlink"/>
            <w:noProof/>
          </w:rPr>
          <w:t>1.8. Constraints:</w:t>
        </w:r>
        <w:r w:rsidR="00DA3F48">
          <w:rPr>
            <w:noProof/>
            <w:webHidden/>
          </w:rPr>
          <w:tab/>
        </w:r>
        <w:r w:rsidR="00DA3F48">
          <w:rPr>
            <w:noProof/>
            <w:webHidden/>
          </w:rPr>
          <w:fldChar w:fldCharType="begin"/>
        </w:r>
        <w:r w:rsidR="00DA3F48">
          <w:rPr>
            <w:noProof/>
            <w:webHidden/>
          </w:rPr>
          <w:instrText xml:space="preserve"> PAGEREF _Toc74209545 \h </w:instrText>
        </w:r>
        <w:r w:rsidR="00DA3F48">
          <w:rPr>
            <w:noProof/>
            <w:webHidden/>
          </w:rPr>
        </w:r>
        <w:r w:rsidR="00DA3F48">
          <w:rPr>
            <w:noProof/>
            <w:webHidden/>
          </w:rPr>
          <w:fldChar w:fldCharType="separate"/>
        </w:r>
        <w:r w:rsidR="00DA3F48">
          <w:rPr>
            <w:noProof/>
            <w:webHidden/>
          </w:rPr>
          <w:t>4</w:t>
        </w:r>
        <w:r w:rsidR="00DA3F48">
          <w:rPr>
            <w:noProof/>
            <w:webHidden/>
          </w:rPr>
          <w:fldChar w:fldCharType="end"/>
        </w:r>
      </w:hyperlink>
    </w:p>
    <w:p w14:paraId="769B0EA9" w14:textId="06F2373E" w:rsidR="00DA3F48" w:rsidRDefault="00AD752E">
      <w:pPr>
        <w:pStyle w:val="TOC3"/>
        <w:tabs>
          <w:tab w:val="right" w:leader="dot" w:pos="9350"/>
        </w:tabs>
        <w:rPr>
          <w:rFonts w:eastAsiaTheme="minorEastAsia"/>
          <w:i w:val="0"/>
          <w:noProof/>
          <w:sz w:val="22"/>
        </w:rPr>
      </w:pPr>
      <w:hyperlink w:anchor="_Toc74209546" w:history="1">
        <w:r w:rsidR="00DA3F48" w:rsidRPr="00764C68">
          <w:rPr>
            <w:rStyle w:val="Hyperlink"/>
            <w:noProof/>
          </w:rPr>
          <w:t>1.9. Future direction:</w:t>
        </w:r>
        <w:r w:rsidR="00DA3F48">
          <w:rPr>
            <w:noProof/>
            <w:webHidden/>
          </w:rPr>
          <w:tab/>
        </w:r>
        <w:r w:rsidR="00DA3F48">
          <w:rPr>
            <w:noProof/>
            <w:webHidden/>
          </w:rPr>
          <w:fldChar w:fldCharType="begin"/>
        </w:r>
        <w:r w:rsidR="00DA3F48">
          <w:rPr>
            <w:noProof/>
            <w:webHidden/>
          </w:rPr>
          <w:instrText xml:space="preserve"> PAGEREF _Toc74209546 \h </w:instrText>
        </w:r>
        <w:r w:rsidR="00DA3F48">
          <w:rPr>
            <w:noProof/>
            <w:webHidden/>
          </w:rPr>
        </w:r>
        <w:r w:rsidR="00DA3F48">
          <w:rPr>
            <w:noProof/>
            <w:webHidden/>
          </w:rPr>
          <w:fldChar w:fldCharType="separate"/>
        </w:r>
        <w:r w:rsidR="00DA3F48">
          <w:rPr>
            <w:noProof/>
            <w:webHidden/>
          </w:rPr>
          <w:t>4</w:t>
        </w:r>
        <w:r w:rsidR="00DA3F48">
          <w:rPr>
            <w:noProof/>
            <w:webHidden/>
          </w:rPr>
          <w:fldChar w:fldCharType="end"/>
        </w:r>
      </w:hyperlink>
    </w:p>
    <w:p w14:paraId="358E6135" w14:textId="08F9ECF4" w:rsidR="00DA3F48" w:rsidRDefault="00AD752E">
      <w:pPr>
        <w:pStyle w:val="TOC2"/>
        <w:tabs>
          <w:tab w:val="right" w:leader="dot" w:pos="9350"/>
        </w:tabs>
        <w:rPr>
          <w:rFonts w:eastAsiaTheme="minorEastAsia"/>
          <w:b w:val="0"/>
          <w:noProof/>
          <w:sz w:val="22"/>
        </w:rPr>
      </w:pPr>
      <w:hyperlink w:anchor="_Toc74209547" w:history="1">
        <w:r w:rsidR="00DA3F48" w:rsidRPr="00764C68">
          <w:rPr>
            <w:rStyle w:val="Hyperlink"/>
            <w:noProof/>
          </w:rPr>
          <w:t>2. PROJECT SURVEY</w:t>
        </w:r>
        <w:r w:rsidR="00DA3F48">
          <w:rPr>
            <w:noProof/>
            <w:webHidden/>
          </w:rPr>
          <w:tab/>
        </w:r>
        <w:r w:rsidR="00DA3F48">
          <w:rPr>
            <w:noProof/>
            <w:webHidden/>
          </w:rPr>
          <w:fldChar w:fldCharType="begin"/>
        </w:r>
        <w:r w:rsidR="00DA3F48">
          <w:rPr>
            <w:noProof/>
            <w:webHidden/>
          </w:rPr>
          <w:instrText xml:space="preserve"> PAGEREF _Toc74209547 \h </w:instrText>
        </w:r>
        <w:r w:rsidR="00DA3F48">
          <w:rPr>
            <w:noProof/>
            <w:webHidden/>
          </w:rPr>
        </w:r>
        <w:r w:rsidR="00DA3F48">
          <w:rPr>
            <w:noProof/>
            <w:webHidden/>
          </w:rPr>
          <w:fldChar w:fldCharType="separate"/>
        </w:r>
        <w:r w:rsidR="00DA3F48">
          <w:rPr>
            <w:noProof/>
            <w:webHidden/>
          </w:rPr>
          <w:t>4</w:t>
        </w:r>
        <w:r w:rsidR="00DA3F48">
          <w:rPr>
            <w:noProof/>
            <w:webHidden/>
          </w:rPr>
          <w:fldChar w:fldCharType="end"/>
        </w:r>
      </w:hyperlink>
    </w:p>
    <w:p w14:paraId="3233F2D1" w14:textId="606D520D" w:rsidR="00DA3F48" w:rsidRDefault="00AD752E">
      <w:pPr>
        <w:pStyle w:val="TOC3"/>
        <w:tabs>
          <w:tab w:val="right" w:leader="dot" w:pos="9350"/>
        </w:tabs>
        <w:rPr>
          <w:rFonts w:eastAsiaTheme="minorEastAsia"/>
          <w:i w:val="0"/>
          <w:noProof/>
          <w:sz w:val="22"/>
        </w:rPr>
      </w:pPr>
      <w:hyperlink w:anchor="_Toc74209548" w:history="1">
        <w:r w:rsidR="00DA3F48" w:rsidRPr="00764C68">
          <w:rPr>
            <w:rStyle w:val="Hyperlink"/>
            <w:noProof/>
          </w:rPr>
          <w:t>2.1. Survey plan:</w:t>
        </w:r>
        <w:r w:rsidR="00DA3F48">
          <w:rPr>
            <w:noProof/>
            <w:webHidden/>
          </w:rPr>
          <w:tab/>
        </w:r>
        <w:r w:rsidR="00DA3F48">
          <w:rPr>
            <w:noProof/>
            <w:webHidden/>
          </w:rPr>
          <w:fldChar w:fldCharType="begin"/>
        </w:r>
        <w:r w:rsidR="00DA3F48">
          <w:rPr>
            <w:noProof/>
            <w:webHidden/>
          </w:rPr>
          <w:instrText xml:space="preserve"> PAGEREF _Toc74209548 \h </w:instrText>
        </w:r>
        <w:r w:rsidR="00DA3F48">
          <w:rPr>
            <w:noProof/>
            <w:webHidden/>
          </w:rPr>
        </w:r>
        <w:r w:rsidR="00DA3F48">
          <w:rPr>
            <w:noProof/>
            <w:webHidden/>
          </w:rPr>
          <w:fldChar w:fldCharType="separate"/>
        </w:r>
        <w:r w:rsidR="00DA3F48">
          <w:rPr>
            <w:noProof/>
            <w:webHidden/>
          </w:rPr>
          <w:t>4</w:t>
        </w:r>
        <w:r w:rsidR="00DA3F48">
          <w:rPr>
            <w:noProof/>
            <w:webHidden/>
          </w:rPr>
          <w:fldChar w:fldCharType="end"/>
        </w:r>
      </w:hyperlink>
    </w:p>
    <w:p w14:paraId="0DF6F71F" w14:textId="762B94B0" w:rsidR="00DA3F48" w:rsidRDefault="00AD752E">
      <w:pPr>
        <w:pStyle w:val="TOC3"/>
        <w:tabs>
          <w:tab w:val="right" w:leader="dot" w:pos="9350"/>
        </w:tabs>
        <w:rPr>
          <w:rFonts w:eastAsiaTheme="minorEastAsia"/>
          <w:i w:val="0"/>
          <w:noProof/>
          <w:sz w:val="22"/>
        </w:rPr>
      </w:pPr>
      <w:hyperlink w:anchor="_Toc74209549" w:history="1">
        <w:r w:rsidR="00DA3F48" w:rsidRPr="00764C68">
          <w:rPr>
            <w:rStyle w:val="Hyperlink"/>
            <w:noProof/>
          </w:rPr>
          <w:t>2.2. Input:</w:t>
        </w:r>
        <w:r w:rsidR="00DA3F48">
          <w:rPr>
            <w:noProof/>
            <w:webHidden/>
          </w:rPr>
          <w:tab/>
        </w:r>
        <w:r w:rsidR="00DA3F48">
          <w:rPr>
            <w:noProof/>
            <w:webHidden/>
          </w:rPr>
          <w:fldChar w:fldCharType="begin"/>
        </w:r>
        <w:r w:rsidR="00DA3F48">
          <w:rPr>
            <w:noProof/>
            <w:webHidden/>
          </w:rPr>
          <w:instrText xml:space="preserve"> PAGEREF _Toc74209549 \h </w:instrText>
        </w:r>
        <w:r w:rsidR="00DA3F48">
          <w:rPr>
            <w:noProof/>
            <w:webHidden/>
          </w:rPr>
        </w:r>
        <w:r w:rsidR="00DA3F48">
          <w:rPr>
            <w:noProof/>
            <w:webHidden/>
          </w:rPr>
          <w:fldChar w:fldCharType="separate"/>
        </w:r>
        <w:r w:rsidR="00DA3F48">
          <w:rPr>
            <w:noProof/>
            <w:webHidden/>
          </w:rPr>
          <w:t>5</w:t>
        </w:r>
        <w:r w:rsidR="00DA3F48">
          <w:rPr>
            <w:noProof/>
            <w:webHidden/>
          </w:rPr>
          <w:fldChar w:fldCharType="end"/>
        </w:r>
      </w:hyperlink>
    </w:p>
    <w:p w14:paraId="567326C5" w14:textId="5A8BD7FB" w:rsidR="00DA3F48" w:rsidRDefault="00AD752E">
      <w:pPr>
        <w:pStyle w:val="TOC3"/>
        <w:tabs>
          <w:tab w:val="right" w:leader="dot" w:pos="9350"/>
        </w:tabs>
        <w:rPr>
          <w:rFonts w:eastAsiaTheme="minorEastAsia"/>
          <w:i w:val="0"/>
          <w:noProof/>
          <w:sz w:val="22"/>
        </w:rPr>
      </w:pPr>
      <w:hyperlink w:anchor="_Toc74209550" w:history="1">
        <w:r w:rsidR="00DA3F48" w:rsidRPr="00764C68">
          <w:rPr>
            <w:rStyle w:val="Hyperlink"/>
            <w:noProof/>
          </w:rPr>
          <w:t>2.3. Related project:</w:t>
        </w:r>
        <w:r w:rsidR="00DA3F48">
          <w:rPr>
            <w:noProof/>
            <w:webHidden/>
          </w:rPr>
          <w:tab/>
        </w:r>
        <w:r w:rsidR="00DA3F48">
          <w:rPr>
            <w:noProof/>
            <w:webHidden/>
          </w:rPr>
          <w:fldChar w:fldCharType="begin"/>
        </w:r>
        <w:r w:rsidR="00DA3F48">
          <w:rPr>
            <w:noProof/>
            <w:webHidden/>
          </w:rPr>
          <w:instrText xml:space="preserve"> PAGEREF _Toc74209550 \h </w:instrText>
        </w:r>
        <w:r w:rsidR="00DA3F48">
          <w:rPr>
            <w:noProof/>
            <w:webHidden/>
          </w:rPr>
        </w:r>
        <w:r w:rsidR="00DA3F48">
          <w:rPr>
            <w:noProof/>
            <w:webHidden/>
          </w:rPr>
          <w:fldChar w:fldCharType="separate"/>
        </w:r>
        <w:r w:rsidR="00DA3F48">
          <w:rPr>
            <w:noProof/>
            <w:webHidden/>
          </w:rPr>
          <w:t>5</w:t>
        </w:r>
        <w:r w:rsidR="00DA3F48">
          <w:rPr>
            <w:noProof/>
            <w:webHidden/>
          </w:rPr>
          <w:fldChar w:fldCharType="end"/>
        </w:r>
      </w:hyperlink>
    </w:p>
    <w:p w14:paraId="1AA32A7C" w14:textId="2AA7F550" w:rsidR="00DA3F48" w:rsidRDefault="00AD752E">
      <w:pPr>
        <w:pStyle w:val="TOC3"/>
        <w:tabs>
          <w:tab w:val="right" w:leader="dot" w:pos="9350"/>
        </w:tabs>
        <w:rPr>
          <w:rFonts w:eastAsiaTheme="minorEastAsia"/>
          <w:i w:val="0"/>
          <w:noProof/>
          <w:sz w:val="22"/>
        </w:rPr>
      </w:pPr>
      <w:hyperlink w:anchor="_Toc74209551" w:history="1">
        <w:r w:rsidR="00DA3F48" w:rsidRPr="00764C68">
          <w:rPr>
            <w:rStyle w:val="Hyperlink"/>
            <w:noProof/>
          </w:rPr>
          <w:t>2.4. Compare these projects:</w:t>
        </w:r>
        <w:r w:rsidR="00DA3F48">
          <w:rPr>
            <w:noProof/>
            <w:webHidden/>
          </w:rPr>
          <w:tab/>
        </w:r>
        <w:r w:rsidR="00DA3F48">
          <w:rPr>
            <w:noProof/>
            <w:webHidden/>
          </w:rPr>
          <w:fldChar w:fldCharType="begin"/>
        </w:r>
        <w:r w:rsidR="00DA3F48">
          <w:rPr>
            <w:noProof/>
            <w:webHidden/>
          </w:rPr>
          <w:instrText xml:space="preserve"> PAGEREF _Toc74209551 \h </w:instrText>
        </w:r>
        <w:r w:rsidR="00DA3F48">
          <w:rPr>
            <w:noProof/>
            <w:webHidden/>
          </w:rPr>
        </w:r>
        <w:r w:rsidR="00DA3F48">
          <w:rPr>
            <w:noProof/>
            <w:webHidden/>
          </w:rPr>
          <w:fldChar w:fldCharType="separate"/>
        </w:r>
        <w:r w:rsidR="00DA3F48">
          <w:rPr>
            <w:noProof/>
            <w:webHidden/>
          </w:rPr>
          <w:t>6</w:t>
        </w:r>
        <w:r w:rsidR="00DA3F48">
          <w:rPr>
            <w:noProof/>
            <w:webHidden/>
          </w:rPr>
          <w:fldChar w:fldCharType="end"/>
        </w:r>
      </w:hyperlink>
    </w:p>
    <w:p w14:paraId="00A1A580" w14:textId="48F901F8" w:rsidR="00DA3F48" w:rsidRDefault="00AD752E">
      <w:pPr>
        <w:pStyle w:val="TOC1"/>
        <w:tabs>
          <w:tab w:val="right" w:leader="dot" w:pos="9350"/>
        </w:tabs>
        <w:rPr>
          <w:rFonts w:eastAsiaTheme="minorEastAsia"/>
          <w:b w:val="0"/>
          <w:noProof/>
          <w:sz w:val="22"/>
        </w:rPr>
      </w:pPr>
      <w:hyperlink w:anchor="_Toc74209552" w:history="1">
        <w:r w:rsidR="00DA3F48" w:rsidRPr="00764C68">
          <w:rPr>
            <w:rStyle w:val="Hyperlink"/>
            <w:noProof/>
          </w:rPr>
          <w:t>Part II. REQUIREMENT SPECIFICATION</w:t>
        </w:r>
        <w:r w:rsidR="00DA3F48">
          <w:rPr>
            <w:noProof/>
            <w:webHidden/>
          </w:rPr>
          <w:tab/>
        </w:r>
        <w:r w:rsidR="00DA3F48">
          <w:rPr>
            <w:noProof/>
            <w:webHidden/>
          </w:rPr>
          <w:fldChar w:fldCharType="begin"/>
        </w:r>
        <w:r w:rsidR="00DA3F48">
          <w:rPr>
            <w:noProof/>
            <w:webHidden/>
          </w:rPr>
          <w:instrText xml:space="preserve"> PAGEREF _Toc74209552 \h </w:instrText>
        </w:r>
        <w:r w:rsidR="00DA3F48">
          <w:rPr>
            <w:noProof/>
            <w:webHidden/>
          </w:rPr>
        </w:r>
        <w:r w:rsidR="00DA3F48">
          <w:rPr>
            <w:noProof/>
            <w:webHidden/>
          </w:rPr>
          <w:fldChar w:fldCharType="separate"/>
        </w:r>
        <w:r w:rsidR="00DA3F48">
          <w:rPr>
            <w:noProof/>
            <w:webHidden/>
          </w:rPr>
          <w:t>6</w:t>
        </w:r>
        <w:r w:rsidR="00DA3F48">
          <w:rPr>
            <w:noProof/>
            <w:webHidden/>
          </w:rPr>
          <w:fldChar w:fldCharType="end"/>
        </w:r>
      </w:hyperlink>
    </w:p>
    <w:p w14:paraId="5456D9CB" w14:textId="512F9F8C" w:rsidR="00DA3F48" w:rsidRDefault="00AD752E">
      <w:pPr>
        <w:pStyle w:val="TOC2"/>
        <w:tabs>
          <w:tab w:val="right" w:leader="dot" w:pos="9350"/>
        </w:tabs>
        <w:rPr>
          <w:rFonts w:eastAsiaTheme="minorEastAsia"/>
          <w:b w:val="0"/>
          <w:noProof/>
          <w:sz w:val="22"/>
        </w:rPr>
      </w:pPr>
      <w:hyperlink w:anchor="_Toc74209553" w:history="1">
        <w:r w:rsidR="00DA3F48" w:rsidRPr="00764C68">
          <w:rPr>
            <w:rStyle w:val="Hyperlink"/>
            <w:noProof/>
          </w:rPr>
          <w:t>1. FUNCTIONAL REQUIREMENTS</w:t>
        </w:r>
        <w:r w:rsidR="00DA3F48">
          <w:rPr>
            <w:noProof/>
            <w:webHidden/>
          </w:rPr>
          <w:tab/>
        </w:r>
        <w:r w:rsidR="00DA3F48">
          <w:rPr>
            <w:noProof/>
            <w:webHidden/>
          </w:rPr>
          <w:fldChar w:fldCharType="begin"/>
        </w:r>
        <w:r w:rsidR="00DA3F48">
          <w:rPr>
            <w:noProof/>
            <w:webHidden/>
          </w:rPr>
          <w:instrText xml:space="preserve"> PAGEREF _Toc74209553 \h </w:instrText>
        </w:r>
        <w:r w:rsidR="00DA3F48">
          <w:rPr>
            <w:noProof/>
            <w:webHidden/>
          </w:rPr>
        </w:r>
        <w:r w:rsidR="00DA3F48">
          <w:rPr>
            <w:noProof/>
            <w:webHidden/>
          </w:rPr>
          <w:fldChar w:fldCharType="separate"/>
        </w:r>
        <w:r w:rsidR="00DA3F48">
          <w:rPr>
            <w:noProof/>
            <w:webHidden/>
          </w:rPr>
          <w:t>6</w:t>
        </w:r>
        <w:r w:rsidR="00DA3F48">
          <w:rPr>
            <w:noProof/>
            <w:webHidden/>
          </w:rPr>
          <w:fldChar w:fldCharType="end"/>
        </w:r>
      </w:hyperlink>
    </w:p>
    <w:p w14:paraId="22EE26BA" w14:textId="36103191" w:rsidR="00DA3F48" w:rsidRDefault="00AD752E">
      <w:pPr>
        <w:pStyle w:val="TOC3"/>
        <w:tabs>
          <w:tab w:val="right" w:leader="dot" w:pos="9350"/>
        </w:tabs>
        <w:rPr>
          <w:rFonts w:eastAsiaTheme="minorEastAsia"/>
          <w:i w:val="0"/>
          <w:noProof/>
          <w:sz w:val="22"/>
        </w:rPr>
      </w:pPr>
      <w:hyperlink w:anchor="_Toc74209554" w:history="1">
        <w:r w:rsidR="00DA3F48" w:rsidRPr="00764C68">
          <w:rPr>
            <w:rStyle w:val="Hyperlink"/>
            <w:noProof/>
          </w:rPr>
          <w:t>1.1. Authentication and authorization</w:t>
        </w:r>
        <w:r w:rsidR="00DA3F48">
          <w:rPr>
            <w:noProof/>
            <w:webHidden/>
          </w:rPr>
          <w:tab/>
        </w:r>
        <w:r w:rsidR="00DA3F48">
          <w:rPr>
            <w:noProof/>
            <w:webHidden/>
          </w:rPr>
          <w:fldChar w:fldCharType="begin"/>
        </w:r>
        <w:r w:rsidR="00DA3F48">
          <w:rPr>
            <w:noProof/>
            <w:webHidden/>
          </w:rPr>
          <w:instrText xml:space="preserve"> PAGEREF _Toc74209554 \h </w:instrText>
        </w:r>
        <w:r w:rsidR="00DA3F48">
          <w:rPr>
            <w:noProof/>
            <w:webHidden/>
          </w:rPr>
        </w:r>
        <w:r w:rsidR="00DA3F48">
          <w:rPr>
            <w:noProof/>
            <w:webHidden/>
          </w:rPr>
          <w:fldChar w:fldCharType="separate"/>
        </w:r>
        <w:r w:rsidR="00DA3F48">
          <w:rPr>
            <w:noProof/>
            <w:webHidden/>
          </w:rPr>
          <w:t>7</w:t>
        </w:r>
        <w:r w:rsidR="00DA3F48">
          <w:rPr>
            <w:noProof/>
            <w:webHidden/>
          </w:rPr>
          <w:fldChar w:fldCharType="end"/>
        </w:r>
      </w:hyperlink>
    </w:p>
    <w:p w14:paraId="255074AE" w14:textId="39E566EC" w:rsidR="00DA3F48" w:rsidRDefault="00AD752E">
      <w:pPr>
        <w:pStyle w:val="TOC3"/>
        <w:tabs>
          <w:tab w:val="right" w:leader="dot" w:pos="9350"/>
        </w:tabs>
        <w:rPr>
          <w:rFonts w:eastAsiaTheme="minorEastAsia"/>
          <w:i w:val="0"/>
          <w:noProof/>
          <w:sz w:val="22"/>
        </w:rPr>
      </w:pPr>
      <w:hyperlink w:anchor="_Toc74209555" w:history="1">
        <w:r w:rsidR="00DA3F48" w:rsidRPr="00764C68">
          <w:rPr>
            <w:rStyle w:val="Hyperlink"/>
            <w:noProof/>
          </w:rPr>
          <w:t>1.2. Manage system information</w:t>
        </w:r>
        <w:r w:rsidR="00DA3F48">
          <w:rPr>
            <w:noProof/>
            <w:webHidden/>
          </w:rPr>
          <w:tab/>
        </w:r>
        <w:r w:rsidR="00DA3F48">
          <w:rPr>
            <w:noProof/>
            <w:webHidden/>
          </w:rPr>
          <w:fldChar w:fldCharType="begin"/>
        </w:r>
        <w:r w:rsidR="00DA3F48">
          <w:rPr>
            <w:noProof/>
            <w:webHidden/>
          </w:rPr>
          <w:instrText xml:space="preserve"> PAGEREF _Toc74209555 \h </w:instrText>
        </w:r>
        <w:r w:rsidR="00DA3F48">
          <w:rPr>
            <w:noProof/>
            <w:webHidden/>
          </w:rPr>
        </w:r>
        <w:r w:rsidR="00DA3F48">
          <w:rPr>
            <w:noProof/>
            <w:webHidden/>
          </w:rPr>
          <w:fldChar w:fldCharType="separate"/>
        </w:r>
        <w:r w:rsidR="00DA3F48">
          <w:rPr>
            <w:noProof/>
            <w:webHidden/>
          </w:rPr>
          <w:t>7</w:t>
        </w:r>
        <w:r w:rsidR="00DA3F48">
          <w:rPr>
            <w:noProof/>
            <w:webHidden/>
          </w:rPr>
          <w:fldChar w:fldCharType="end"/>
        </w:r>
      </w:hyperlink>
    </w:p>
    <w:p w14:paraId="1A98F927" w14:textId="4608B222" w:rsidR="00DA3F48" w:rsidRDefault="00AD752E">
      <w:pPr>
        <w:pStyle w:val="TOC3"/>
        <w:tabs>
          <w:tab w:val="right" w:leader="dot" w:pos="9350"/>
        </w:tabs>
        <w:rPr>
          <w:rFonts w:eastAsiaTheme="minorEastAsia"/>
          <w:i w:val="0"/>
          <w:noProof/>
          <w:sz w:val="22"/>
        </w:rPr>
      </w:pPr>
      <w:hyperlink w:anchor="_Toc74209556" w:history="1">
        <w:r w:rsidR="00DA3F48" w:rsidRPr="00764C68">
          <w:rPr>
            <w:rStyle w:val="Hyperlink"/>
            <w:noProof/>
          </w:rPr>
          <w:t>1.3. Search</w:t>
        </w:r>
        <w:r w:rsidR="00DA3F48">
          <w:rPr>
            <w:noProof/>
            <w:webHidden/>
          </w:rPr>
          <w:tab/>
        </w:r>
        <w:r w:rsidR="00DA3F48">
          <w:rPr>
            <w:noProof/>
            <w:webHidden/>
          </w:rPr>
          <w:fldChar w:fldCharType="begin"/>
        </w:r>
        <w:r w:rsidR="00DA3F48">
          <w:rPr>
            <w:noProof/>
            <w:webHidden/>
          </w:rPr>
          <w:instrText xml:space="preserve"> PAGEREF _Toc74209556 \h </w:instrText>
        </w:r>
        <w:r w:rsidR="00DA3F48">
          <w:rPr>
            <w:noProof/>
            <w:webHidden/>
          </w:rPr>
        </w:r>
        <w:r w:rsidR="00DA3F48">
          <w:rPr>
            <w:noProof/>
            <w:webHidden/>
          </w:rPr>
          <w:fldChar w:fldCharType="separate"/>
        </w:r>
        <w:r w:rsidR="00DA3F48">
          <w:rPr>
            <w:noProof/>
            <w:webHidden/>
          </w:rPr>
          <w:t>7</w:t>
        </w:r>
        <w:r w:rsidR="00DA3F48">
          <w:rPr>
            <w:noProof/>
            <w:webHidden/>
          </w:rPr>
          <w:fldChar w:fldCharType="end"/>
        </w:r>
      </w:hyperlink>
    </w:p>
    <w:p w14:paraId="799AFAA5" w14:textId="3200E631" w:rsidR="00DA3F48" w:rsidRDefault="00AD752E">
      <w:pPr>
        <w:pStyle w:val="TOC3"/>
        <w:tabs>
          <w:tab w:val="right" w:leader="dot" w:pos="9350"/>
        </w:tabs>
        <w:rPr>
          <w:rFonts w:eastAsiaTheme="minorEastAsia"/>
          <w:i w:val="0"/>
          <w:noProof/>
          <w:sz w:val="22"/>
        </w:rPr>
      </w:pPr>
      <w:hyperlink w:anchor="_Toc74209557" w:history="1">
        <w:r w:rsidR="00DA3F48" w:rsidRPr="00764C68">
          <w:rPr>
            <w:rStyle w:val="Hyperlink"/>
            <w:noProof/>
          </w:rPr>
          <w:t>1.4. Illustrate information and image</w:t>
        </w:r>
        <w:r w:rsidR="00DA3F48">
          <w:rPr>
            <w:noProof/>
            <w:webHidden/>
          </w:rPr>
          <w:tab/>
        </w:r>
        <w:r w:rsidR="00DA3F48">
          <w:rPr>
            <w:noProof/>
            <w:webHidden/>
          </w:rPr>
          <w:fldChar w:fldCharType="begin"/>
        </w:r>
        <w:r w:rsidR="00DA3F48">
          <w:rPr>
            <w:noProof/>
            <w:webHidden/>
          </w:rPr>
          <w:instrText xml:space="preserve"> PAGEREF _Toc74209557 \h </w:instrText>
        </w:r>
        <w:r w:rsidR="00DA3F48">
          <w:rPr>
            <w:noProof/>
            <w:webHidden/>
          </w:rPr>
        </w:r>
        <w:r w:rsidR="00DA3F48">
          <w:rPr>
            <w:noProof/>
            <w:webHidden/>
          </w:rPr>
          <w:fldChar w:fldCharType="separate"/>
        </w:r>
        <w:r w:rsidR="00DA3F48">
          <w:rPr>
            <w:noProof/>
            <w:webHidden/>
          </w:rPr>
          <w:t>7</w:t>
        </w:r>
        <w:r w:rsidR="00DA3F48">
          <w:rPr>
            <w:noProof/>
            <w:webHidden/>
          </w:rPr>
          <w:fldChar w:fldCharType="end"/>
        </w:r>
      </w:hyperlink>
    </w:p>
    <w:p w14:paraId="498E95F6" w14:textId="71229AB2" w:rsidR="00DA3F48" w:rsidRDefault="00AD752E">
      <w:pPr>
        <w:pStyle w:val="TOC3"/>
        <w:tabs>
          <w:tab w:val="right" w:leader="dot" w:pos="9350"/>
        </w:tabs>
        <w:rPr>
          <w:rFonts w:eastAsiaTheme="minorEastAsia"/>
          <w:i w:val="0"/>
          <w:noProof/>
          <w:sz w:val="22"/>
        </w:rPr>
      </w:pPr>
      <w:hyperlink w:anchor="_Toc74209558" w:history="1">
        <w:r w:rsidR="00DA3F48" w:rsidRPr="00764C68">
          <w:rPr>
            <w:rStyle w:val="Hyperlink"/>
            <w:noProof/>
          </w:rPr>
          <w:t>1.5. Connect database and API</w:t>
        </w:r>
        <w:r w:rsidR="00DA3F48">
          <w:rPr>
            <w:noProof/>
            <w:webHidden/>
          </w:rPr>
          <w:tab/>
        </w:r>
        <w:r w:rsidR="00DA3F48">
          <w:rPr>
            <w:noProof/>
            <w:webHidden/>
          </w:rPr>
          <w:fldChar w:fldCharType="begin"/>
        </w:r>
        <w:r w:rsidR="00DA3F48">
          <w:rPr>
            <w:noProof/>
            <w:webHidden/>
          </w:rPr>
          <w:instrText xml:space="preserve"> PAGEREF _Toc74209558 \h </w:instrText>
        </w:r>
        <w:r w:rsidR="00DA3F48">
          <w:rPr>
            <w:noProof/>
            <w:webHidden/>
          </w:rPr>
        </w:r>
        <w:r w:rsidR="00DA3F48">
          <w:rPr>
            <w:noProof/>
            <w:webHidden/>
          </w:rPr>
          <w:fldChar w:fldCharType="separate"/>
        </w:r>
        <w:r w:rsidR="00DA3F48">
          <w:rPr>
            <w:noProof/>
            <w:webHidden/>
          </w:rPr>
          <w:t>7</w:t>
        </w:r>
        <w:r w:rsidR="00DA3F48">
          <w:rPr>
            <w:noProof/>
            <w:webHidden/>
          </w:rPr>
          <w:fldChar w:fldCharType="end"/>
        </w:r>
      </w:hyperlink>
    </w:p>
    <w:p w14:paraId="7E1BC851" w14:textId="5CF0E572" w:rsidR="00DA3F48" w:rsidRDefault="00AD752E">
      <w:pPr>
        <w:pStyle w:val="TOC3"/>
        <w:tabs>
          <w:tab w:val="right" w:leader="dot" w:pos="9350"/>
        </w:tabs>
        <w:rPr>
          <w:rFonts w:eastAsiaTheme="minorEastAsia"/>
          <w:i w:val="0"/>
          <w:noProof/>
          <w:sz w:val="22"/>
        </w:rPr>
      </w:pPr>
      <w:hyperlink w:anchor="_Toc74209559" w:history="1">
        <w:r w:rsidR="00DA3F48" w:rsidRPr="00764C68">
          <w:rPr>
            <w:rStyle w:val="Hyperlink"/>
            <w:noProof/>
          </w:rPr>
          <w:t>1.6. See information and image</w:t>
        </w:r>
        <w:r w:rsidR="00DA3F48">
          <w:rPr>
            <w:noProof/>
            <w:webHidden/>
          </w:rPr>
          <w:tab/>
        </w:r>
        <w:r w:rsidR="00DA3F48">
          <w:rPr>
            <w:noProof/>
            <w:webHidden/>
          </w:rPr>
          <w:fldChar w:fldCharType="begin"/>
        </w:r>
        <w:r w:rsidR="00DA3F48">
          <w:rPr>
            <w:noProof/>
            <w:webHidden/>
          </w:rPr>
          <w:instrText xml:space="preserve"> PAGEREF _Toc74209559 \h </w:instrText>
        </w:r>
        <w:r w:rsidR="00DA3F48">
          <w:rPr>
            <w:noProof/>
            <w:webHidden/>
          </w:rPr>
        </w:r>
        <w:r w:rsidR="00DA3F48">
          <w:rPr>
            <w:noProof/>
            <w:webHidden/>
          </w:rPr>
          <w:fldChar w:fldCharType="separate"/>
        </w:r>
        <w:r w:rsidR="00DA3F48">
          <w:rPr>
            <w:noProof/>
            <w:webHidden/>
          </w:rPr>
          <w:t>8</w:t>
        </w:r>
        <w:r w:rsidR="00DA3F48">
          <w:rPr>
            <w:noProof/>
            <w:webHidden/>
          </w:rPr>
          <w:fldChar w:fldCharType="end"/>
        </w:r>
      </w:hyperlink>
    </w:p>
    <w:p w14:paraId="0AE0D659" w14:textId="2670B80E" w:rsidR="00DA3F48" w:rsidRDefault="00AD752E">
      <w:pPr>
        <w:pStyle w:val="TOC3"/>
        <w:tabs>
          <w:tab w:val="right" w:leader="dot" w:pos="9350"/>
        </w:tabs>
        <w:rPr>
          <w:rFonts w:eastAsiaTheme="minorEastAsia"/>
          <w:i w:val="0"/>
          <w:noProof/>
          <w:sz w:val="22"/>
        </w:rPr>
      </w:pPr>
      <w:hyperlink w:anchor="_Toc74209560" w:history="1">
        <w:r w:rsidR="00DA3F48" w:rsidRPr="00764C68">
          <w:rPr>
            <w:rStyle w:val="Hyperlink"/>
            <w:noProof/>
          </w:rPr>
          <w:t>1.7. Save list</w:t>
        </w:r>
        <w:r w:rsidR="00DA3F48">
          <w:rPr>
            <w:noProof/>
            <w:webHidden/>
          </w:rPr>
          <w:tab/>
        </w:r>
        <w:r w:rsidR="00DA3F48">
          <w:rPr>
            <w:noProof/>
            <w:webHidden/>
          </w:rPr>
          <w:fldChar w:fldCharType="begin"/>
        </w:r>
        <w:r w:rsidR="00DA3F48">
          <w:rPr>
            <w:noProof/>
            <w:webHidden/>
          </w:rPr>
          <w:instrText xml:space="preserve"> PAGEREF _Toc74209560 \h </w:instrText>
        </w:r>
        <w:r w:rsidR="00DA3F48">
          <w:rPr>
            <w:noProof/>
            <w:webHidden/>
          </w:rPr>
        </w:r>
        <w:r w:rsidR="00DA3F48">
          <w:rPr>
            <w:noProof/>
            <w:webHidden/>
          </w:rPr>
          <w:fldChar w:fldCharType="separate"/>
        </w:r>
        <w:r w:rsidR="00DA3F48">
          <w:rPr>
            <w:noProof/>
            <w:webHidden/>
          </w:rPr>
          <w:t>8</w:t>
        </w:r>
        <w:r w:rsidR="00DA3F48">
          <w:rPr>
            <w:noProof/>
            <w:webHidden/>
          </w:rPr>
          <w:fldChar w:fldCharType="end"/>
        </w:r>
      </w:hyperlink>
    </w:p>
    <w:p w14:paraId="6E8BBED0" w14:textId="11882756" w:rsidR="00DA3F48" w:rsidRDefault="00AD752E">
      <w:pPr>
        <w:pStyle w:val="TOC3"/>
        <w:tabs>
          <w:tab w:val="right" w:leader="dot" w:pos="9350"/>
        </w:tabs>
        <w:rPr>
          <w:rFonts w:eastAsiaTheme="minorEastAsia"/>
          <w:i w:val="0"/>
          <w:noProof/>
          <w:sz w:val="22"/>
        </w:rPr>
      </w:pPr>
      <w:hyperlink w:anchor="_Toc74209561" w:history="1">
        <w:r w:rsidR="00DA3F48" w:rsidRPr="00764C68">
          <w:rPr>
            <w:rStyle w:val="Hyperlink"/>
            <w:noProof/>
          </w:rPr>
          <w:t>1.8. Contact relevant parties</w:t>
        </w:r>
        <w:r w:rsidR="00DA3F48">
          <w:rPr>
            <w:noProof/>
            <w:webHidden/>
          </w:rPr>
          <w:tab/>
        </w:r>
        <w:r w:rsidR="00DA3F48">
          <w:rPr>
            <w:noProof/>
            <w:webHidden/>
          </w:rPr>
          <w:fldChar w:fldCharType="begin"/>
        </w:r>
        <w:r w:rsidR="00DA3F48">
          <w:rPr>
            <w:noProof/>
            <w:webHidden/>
          </w:rPr>
          <w:instrText xml:space="preserve"> PAGEREF _Toc74209561 \h </w:instrText>
        </w:r>
        <w:r w:rsidR="00DA3F48">
          <w:rPr>
            <w:noProof/>
            <w:webHidden/>
          </w:rPr>
        </w:r>
        <w:r w:rsidR="00DA3F48">
          <w:rPr>
            <w:noProof/>
            <w:webHidden/>
          </w:rPr>
          <w:fldChar w:fldCharType="separate"/>
        </w:r>
        <w:r w:rsidR="00DA3F48">
          <w:rPr>
            <w:noProof/>
            <w:webHidden/>
          </w:rPr>
          <w:t>8</w:t>
        </w:r>
        <w:r w:rsidR="00DA3F48">
          <w:rPr>
            <w:noProof/>
            <w:webHidden/>
          </w:rPr>
          <w:fldChar w:fldCharType="end"/>
        </w:r>
      </w:hyperlink>
    </w:p>
    <w:p w14:paraId="02243165" w14:textId="5C318227" w:rsidR="00DA3F48" w:rsidRDefault="00AD752E">
      <w:pPr>
        <w:pStyle w:val="TOC2"/>
        <w:tabs>
          <w:tab w:val="right" w:leader="dot" w:pos="9350"/>
        </w:tabs>
        <w:rPr>
          <w:rFonts w:eastAsiaTheme="minorEastAsia"/>
          <w:b w:val="0"/>
          <w:noProof/>
          <w:sz w:val="22"/>
        </w:rPr>
      </w:pPr>
      <w:hyperlink w:anchor="_Toc74209562" w:history="1">
        <w:r w:rsidR="00DA3F48" w:rsidRPr="00764C68">
          <w:rPr>
            <w:rStyle w:val="Hyperlink"/>
            <w:noProof/>
          </w:rPr>
          <w:t>2. NON-FUNCTIONAL REQUIREMENTS</w:t>
        </w:r>
        <w:r w:rsidR="00DA3F48">
          <w:rPr>
            <w:noProof/>
            <w:webHidden/>
          </w:rPr>
          <w:tab/>
        </w:r>
        <w:r w:rsidR="00DA3F48">
          <w:rPr>
            <w:noProof/>
            <w:webHidden/>
          </w:rPr>
          <w:fldChar w:fldCharType="begin"/>
        </w:r>
        <w:r w:rsidR="00DA3F48">
          <w:rPr>
            <w:noProof/>
            <w:webHidden/>
          </w:rPr>
          <w:instrText xml:space="preserve"> PAGEREF _Toc74209562 \h </w:instrText>
        </w:r>
        <w:r w:rsidR="00DA3F48">
          <w:rPr>
            <w:noProof/>
            <w:webHidden/>
          </w:rPr>
        </w:r>
        <w:r w:rsidR="00DA3F48">
          <w:rPr>
            <w:noProof/>
            <w:webHidden/>
          </w:rPr>
          <w:fldChar w:fldCharType="separate"/>
        </w:r>
        <w:r w:rsidR="00DA3F48">
          <w:rPr>
            <w:noProof/>
            <w:webHidden/>
          </w:rPr>
          <w:t>8</w:t>
        </w:r>
        <w:r w:rsidR="00DA3F48">
          <w:rPr>
            <w:noProof/>
            <w:webHidden/>
          </w:rPr>
          <w:fldChar w:fldCharType="end"/>
        </w:r>
      </w:hyperlink>
    </w:p>
    <w:p w14:paraId="41879EAC" w14:textId="44ECBA54" w:rsidR="00DA3F48" w:rsidRDefault="00AD752E">
      <w:pPr>
        <w:pStyle w:val="TOC3"/>
        <w:tabs>
          <w:tab w:val="right" w:leader="dot" w:pos="9350"/>
        </w:tabs>
        <w:rPr>
          <w:rFonts w:eastAsiaTheme="minorEastAsia"/>
          <w:i w:val="0"/>
          <w:noProof/>
          <w:sz w:val="22"/>
        </w:rPr>
      </w:pPr>
      <w:hyperlink w:anchor="_Toc74209563" w:history="1">
        <w:r w:rsidR="00DA3F48" w:rsidRPr="00764C68">
          <w:rPr>
            <w:rStyle w:val="Hyperlink"/>
            <w:noProof/>
          </w:rPr>
          <w:t>2.1. Product requirements</w:t>
        </w:r>
        <w:r w:rsidR="00DA3F48">
          <w:rPr>
            <w:noProof/>
            <w:webHidden/>
          </w:rPr>
          <w:tab/>
        </w:r>
        <w:r w:rsidR="00DA3F48">
          <w:rPr>
            <w:noProof/>
            <w:webHidden/>
          </w:rPr>
          <w:fldChar w:fldCharType="begin"/>
        </w:r>
        <w:r w:rsidR="00DA3F48">
          <w:rPr>
            <w:noProof/>
            <w:webHidden/>
          </w:rPr>
          <w:instrText xml:space="preserve"> PAGEREF _Toc74209563 \h </w:instrText>
        </w:r>
        <w:r w:rsidR="00DA3F48">
          <w:rPr>
            <w:noProof/>
            <w:webHidden/>
          </w:rPr>
        </w:r>
        <w:r w:rsidR="00DA3F48">
          <w:rPr>
            <w:noProof/>
            <w:webHidden/>
          </w:rPr>
          <w:fldChar w:fldCharType="separate"/>
        </w:r>
        <w:r w:rsidR="00DA3F48">
          <w:rPr>
            <w:noProof/>
            <w:webHidden/>
          </w:rPr>
          <w:t>8</w:t>
        </w:r>
        <w:r w:rsidR="00DA3F48">
          <w:rPr>
            <w:noProof/>
            <w:webHidden/>
          </w:rPr>
          <w:fldChar w:fldCharType="end"/>
        </w:r>
      </w:hyperlink>
    </w:p>
    <w:p w14:paraId="0ADF020F" w14:textId="4EDDD400" w:rsidR="00DA3F48" w:rsidRDefault="00AD752E">
      <w:pPr>
        <w:pStyle w:val="TOC3"/>
        <w:tabs>
          <w:tab w:val="right" w:leader="dot" w:pos="9350"/>
        </w:tabs>
        <w:rPr>
          <w:rFonts w:eastAsiaTheme="minorEastAsia"/>
          <w:i w:val="0"/>
          <w:noProof/>
          <w:sz w:val="22"/>
        </w:rPr>
      </w:pPr>
      <w:hyperlink w:anchor="_Toc74209564" w:history="1">
        <w:r w:rsidR="00DA3F48" w:rsidRPr="00764C68">
          <w:rPr>
            <w:rStyle w:val="Hyperlink"/>
            <w:noProof/>
          </w:rPr>
          <w:t>2.2. Organizational requirements</w:t>
        </w:r>
        <w:r w:rsidR="00DA3F48">
          <w:rPr>
            <w:noProof/>
            <w:webHidden/>
          </w:rPr>
          <w:tab/>
        </w:r>
        <w:r w:rsidR="00DA3F48">
          <w:rPr>
            <w:noProof/>
            <w:webHidden/>
          </w:rPr>
          <w:fldChar w:fldCharType="begin"/>
        </w:r>
        <w:r w:rsidR="00DA3F48">
          <w:rPr>
            <w:noProof/>
            <w:webHidden/>
          </w:rPr>
          <w:instrText xml:space="preserve"> PAGEREF _Toc74209564 \h </w:instrText>
        </w:r>
        <w:r w:rsidR="00DA3F48">
          <w:rPr>
            <w:noProof/>
            <w:webHidden/>
          </w:rPr>
        </w:r>
        <w:r w:rsidR="00DA3F48">
          <w:rPr>
            <w:noProof/>
            <w:webHidden/>
          </w:rPr>
          <w:fldChar w:fldCharType="separate"/>
        </w:r>
        <w:r w:rsidR="00DA3F48">
          <w:rPr>
            <w:noProof/>
            <w:webHidden/>
          </w:rPr>
          <w:t>9</w:t>
        </w:r>
        <w:r w:rsidR="00DA3F48">
          <w:rPr>
            <w:noProof/>
            <w:webHidden/>
          </w:rPr>
          <w:fldChar w:fldCharType="end"/>
        </w:r>
      </w:hyperlink>
    </w:p>
    <w:p w14:paraId="285EAE33" w14:textId="725FB04A" w:rsidR="00DA3F48" w:rsidRDefault="00AD752E">
      <w:pPr>
        <w:pStyle w:val="TOC3"/>
        <w:tabs>
          <w:tab w:val="right" w:leader="dot" w:pos="9350"/>
        </w:tabs>
        <w:rPr>
          <w:rFonts w:eastAsiaTheme="minorEastAsia"/>
          <w:i w:val="0"/>
          <w:noProof/>
          <w:sz w:val="22"/>
        </w:rPr>
      </w:pPr>
      <w:hyperlink w:anchor="_Toc74209565" w:history="1">
        <w:r w:rsidR="00DA3F48" w:rsidRPr="00764C68">
          <w:rPr>
            <w:rStyle w:val="Hyperlink"/>
            <w:noProof/>
          </w:rPr>
          <w:t>2.3. External requirements</w:t>
        </w:r>
        <w:r w:rsidR="00DA3F48">
          <w:rPr>
            <w:noProof/>
            <w:webHidden/>
          </w:rPr>
          <w:tab/>
        </w:r>
        <w:r w:rsidR="00DA3F48">
          <w:rPr>
            <w:noProof/>
            <w:webHidden/>
          </w:rPr>
          <w:fldChar w:fldCharType="begin"/>
        </w:r>
        <w:r w:rsidR="00DA3F48">
          <w:rPr>
            <w:noProof/>
            <w:webHidden/>
          </w:rPr>
          <w:instrText xml:space="preserve"> PAGEREF _Toc74209565 \h </w:instrText>
        </w:r>
        <w:r w:rsidR="00DA3F48">
          <w:rPr>
            <w:noProof/>
            <w:webHidden/>
          </w:rPr>
        </w:r>
        <w:r w:rsidR="00DA3F48">
          <w:rPr>
            <w:noProof/>
            <w:webHidden/>
          </w:rPr>
          <w:fldChar w:fldCharType="separate"/>
        </w:r>
        <w:r w:rsidR="00DA3F48">
          <w:rPr>
            <w:noProof/>
            <w:webHidden/>
          </w:rPr>
          <w:t>9</w:t>
        </w:r>
        <w:r w:rsidR="00DA3F48">
          <w:rPr>
            <w:noProof/>
            <w:webHidden/>
          </w:rPr>
          <w:fldChar w:fldCharType="end"/>
        </w:r>
      </w:hyperlink>
    </w:p>
    <w:p w14:paraId="534DAF92" w14:textId="1A71C67E" w:rsidR="00DA3F48" w:rsidRDefault="00AD752E">
      <w:pPr>
        <w:pStyle w:val="TOC2"/>
        <w:tabs>
          <w:tab w:val="right" w:leader="dot" w:pos="9350"/>
        </w:tabs>
        <w:rPr>
          <w:rFonts w:eastAsiaTheme="minorEastAsia"/>
          <w:b w:val="0"/>
          <w:noProof/>
          <w:sz w:val="22"/>
        </w:rPr>
      </w:pPr>
      <w:hyperlink w:anchor="_Toc74209566" w:history="1">
        <w:r w:rsidR="00DA3F48" w:rsidRPr="00764C68">
          <w:rPr>
            <w:rStyle w:val="Hyperlink"/>
            <w:noProof/>
          </w:rPr>
          <w:t>3. DOMAIN REQUIREMENTS</w:t>
        </w:r>
        <w:r w:rsidR="00DA3F48">
          <w:rPr>
            <w:noProof/>
            <w:webHidden/>
          </w:rPr>
          <w:tab/>
        </w:r>
        <w:r w:rsidR="00DA3F48">
          <w:rPr>
            <w:noProof/>
            <w:webHidden/>
          </w:rPr>
          <w:fldChar w:fldCharType="begin"/>
        </w:r>
        <w:r w:rsidR="00DA3F48">
          <w:rPr>
            <w:noProof/>
            <w:webHidden/>
          </w:rPr>
          <w:instrText xml:space="preserve"> PAGEREF _Toc74209566 \h </w:instrText>
        </w:r>
        <w:r w:rsidR="00DA3F48">
          <w:rPr>
            <w:noProof/>
            <w:webHidden/>
          </w:rPr>
        </w:r>
        <w:r w:rsidR="00DA3F48">
          <w:rPr>
            <w:noProof/>
            <w:webHidden/>
          </w:rPr>
          <w:fldChar w:fldCharType="separate"/>
        </w:r>
        <w:r w:rsidR="00DA3F48">
          <w:rPr>
            <w:noProof/>
            <w:webHidden/>
          </w:rPr>
          <w:t>9</w:t>
        </w:r>
        <w:r w:rsidR="00DA3F48">
          <w:rPr>
            <w:noProof/>
            <w:webHidden/>
          </w:rPr>
          <w:fldChar w:fldCharType="end"/>
        </w:r>
      </w:hyperlink>
    </w:p>
    <w:p w14:paraId="66555418" w14:textId="35351AC4" w:rsidR="00DA3F48" w:rsidRDefault="00AD752E">
      <w:pPr>
        <w:pStyle w:val="TOC1"/>
        <w:tabs>
          <w:tab w:val="right" w:leader="dot" w:pos="9350"/>
        </w:tabs>
        <w:rPr>
          <w:rFonts w:eastAsiaTheme="minorEastAsia"/>
          <w:b w:val="0"/>
          <w:noProof/>
          <w:sz w:val="22"/>
        </w:rPr>
      </w:pPr>
      <w:hyperlink w:anchor="_Toc74209567" w:history="1">
        <w:r w:rsidR="00DA3F48" w:rsidRPr="00764C68">
          <w:rPr>
            <w:rStyle w:val="Hyperlink"/>
            <w:noProof/>
          </w:rPr>
          <w:t>Part III. DESIGN SPECIFICATION</w:t>
        </w:r>
        <w:r w:rsidR="00DA3F48">
          <w:rPr>
            <w:noProof/>
            <w:webHidden/>
          </w:rPr>
          <w:tab/>
        </w:r>
        <w:r w:rsidR="00DA3F48">
          <w:rPr>
            <w:noProof/>
            <w:webHidden/>
          </w:rPr>
          <w:fldChar w:fldCharType="begin"/>
        </w:r>
        <w:r w:rsidR="00DA3F48">
          <w:rPr>
            <w:noProof/>
            <w:webHidden/>
          </w:rPr>
          <w:instrText xml:space="preserve"> PAGEREF _Toc74209567 \h </w:instrText>
        </w:r>
        <w:r w:rsidR="00DA3F48">
          <w:rPr>
            <w:noProof/>
            <w:webHidden/>
          </w:rPr>
        </w:r>
        <w:r w:rsidR="00DA3F48">
          <w:rPr>
            <w:noProof/>
            <w:webHidden/>
          </w:rPr>
          <w:fldChar w:fldCharType="separate"/>
        </w:r>
        <w:r w:rsidR="00DA3F48">
          <w:rPr>
            <w:noProof/>
            <w:webHidden/>
          </w:rPr>
          <w:t>9</w:t>
        </w:r>
        <w:r w:rsidR="00DA3F48">
          <w:rPr>
            <w:noProof/>
            <w:webHidden/>
          </w:rPr>
          <w:fldChar w:fldCharType="end"/>
        </w:r>
      </w:hyperlink>
    </w:p>
    <w:p w14:paraId="728817AC" w14:textId="48FB9C02" w:rsidR="00DA3F48" w:rsidRDefault="00AD752E">
      <w:pPr>
        <w:pStyle w:val="TOC2"/>
        <w:tabs>
          <w:tab w:val="right" w:leader="dot" w:pos="9350"/>
        </w:tabs>
        <w:rPr>
          <w:rFonts w:eastAsiaTheme="minorEastAsia"/>
          <w:b w:val="0"/>
          <w:noProof/>
          <w:sz w:val="22"/>
        </w:rPr>
      </w:pPr>
      <w:hyperlink w:anchor="_Toc74209568" w:history="1">
        <w:r w:rsidR="00DA3F48" w:rsidRPr="00764C68">
          <w:rPr>
            <w:rStyle w:val="Hyperlink"/>
            <w:noProof/>
          </w:rPr>
          <w:t>1. BUSINESS PROCESS</w:t>
        </w:r>
        <w:r w:rsidR="00DA3F48">
          <w:rPr>
            <w:noProof/>
            <w:webHidden/>
          </w:rPr>
          <w:tab/>
        </w:r>
        <w:r w:rsidR="00DA3F48">
          <w:rPr>
            <w:noProof/>
            <w:webHidden/>
          </w:rPr>
          <w:fldChar w:fldCharType="begin"/>
        </w:r>
        <w:r w:rsidR="00DA3F48">
          <w:rPr>
            <w:noProof/>
            <w:webHidden/>
          </w:rPr>
          <w:instrText xml:space="preserve"> PAGEREF _Toc74209568 \h </w:instrText>
        </w:r>
        <w:r w:rsidR="00DA3F48">
          <w:rPr>
            <w:noProof/>
            <w:webHidden/>
          </w:rPr>
        </w:r>
        <w:r w:rsidR="00DA3F48">
          <w:rPr>
            <w:noProof/>
            <w:webHidden/>
          </w:rPr>
          <w:fldChar w:fldCharType="separate"/>
        </w:r>
        <w:r w:rsidR="00DA3F48">
          <w:rPr>
            <w:noProof/>
            <w:webHidden/>
          </w:rPr>
          <w:t>9</w:t>
        </w:r>
        <w:r w:rsidR="00DA3F48">
          <w:rPr>
            <w:noProof/>
            <w:webHidden/>
          </w:rPr>
          <w:fldChar w:fldCharType="end"/>
        </w:r>
      </w:hyperlink>
    </w:p>
    <w:p w14:paraId="6A012475" w14:textId="73D2353C" w:rsidR="00DA3F48" w:rsidRDefault="00AD752E">
      <w:pPr>
        <w:pStyle w:val="TOC2"/>
        <w:tabs>
          <w:tab w:val="right" w:leader="dot" w:pos="9350"/>
        </w:tabs>
        <w:rPr>
          <w:rFonts w:eastAsiaTheme="minorEastAsia"/>
          <w:b w:val="0"/>
          <w:noProof/>
          <w:sz w:val="22"/>
        </w:rPr>
      </w:pPr>
      <w:hyperlink w:anchor="_Toc74209569" w:history="1">
        <w:r w:rsidR="00DA3F48" w:rsidRPr="00764C68">
          <w:rPr>
            <w:rStyle w:val="Hyperlink"/>
            <w:noProof/>
          </w:rPr>
          <w:t>2. DATA FLOW DIAGRAM</w:t>
        </w:r>
        <w:r w:rsidR="00DA3F48">
          <w:rPr>
            <w:noProof/>
            <w:webHidden/>
          </w:rPr>
          <w:tab/>
        </w:r>
        <w:r w:rsidR="00DA3F48">
          <w:rPr>
            <w:noProof/>
            <w:webHidden/>
          </w:rPr>
          <w:fldChar w:fldCharType="begin"/>
        </w:r>
        <w:r w:rsidR="00DA3F48">
          <w:rPr>
            <w:noProof/>
            <w:webHidden/>
          </w:rPr>
          <w:instrText xml:space="preserve"> PAGEREF _Toc74209569 \h </w:instrText>
        </w:r>
        <w:r w:rsidR="00DA3F48">
          <w:rPr>
            <w:noProof/>
            <w:webHidden/>
          </w:rPr>
        </w:r>
        <w:r w:rsidR="00DA3F48">
          <w:rPr>
            <w:noProof/>
            <w:webHidden/>
          </w:rPr>
          <w:fldChar w:fldCharType="separate"/>
        </w:r>
        <w:r w:rsidR="00DA3F48">
          <w:rPr>
            <w:noProof/>
            <w:webHidden/>
          </w:rPr>
          <w:t>10</w:t>
        </w:r>
        <w:r w:rsidR="00DA3F48">
          <w:rPr>
            <w:noProof/>
            <w:webHidden/>
          </w:rPr>
          <w:fldChar w:fldCharType="end"/>
        </w:r>
      </w:hyperlink>
    </w:p>
    <w:p w14:paraId="48E089D3" w14:textId="57FD90E8" w:rsidR="00DA3F48" w:rsidRDefault="00AD752E">
      <w:pPr>
        <w:pStyle w:val="TOC2"/>
        <w:tabs>
          <w:tab w:val="right" w:leader="dot" w:pos="9350"/>
        </w:tabs>
        <w:rPr>
          <w:rFonts w:eastAsiaTheme="minorEastAsia"/>
          <w:b w:val="0"/>
          <w:noProof/>
          <w:sz w:val="22"/>
        </w:rPr>
      </w:pPr>
      <w:hyperlink w:anchor="_Toc74209570" w:history="1">
        <w:r w:rsidR="00DA3F48" w:rsidRPr="00764C68">
          <w:rPr>
            <w:rStyle w:val="Hyperlink"/>
            <w:noProof/>
          </w:rPr>
          <w:t>3. ENTITY RELATIONSHIP DIAGRAM</w:t>
        </w:r>
        <w:r w:rsidR="00DA3F48">
          <w:rPr>
            <w:noProof/>
            <w:webHidden/>
          </w:rPr>
          <w:tab/>
        </w:r>
        <w:r w:rsidR="00DA3F48">
          <w:rPr>
            <w:noProof/>
            <w:webHidden/>
          </w:rPr>
          <w:fldChar w:fldCharType="begin"/>
        </w:r>
        <w:r w:rsidR="00DA3F48">
          <w:rPr>
            <w:noProof/>
            <w:webHidden/>
          </w:rPr>
          <w:instrText xml:space="preserve"> PAGEREF _Toc74209570 \h </w:instrText>
        </w:r>
        <w:r w:rsidR="00DA3F48">
          <w:rPr>
            <w:noProof/>
            <w:webHidden/>
          </w:rPr>
        </w:r>
        <w:r w:rsidR="00DA3F48">
          <w:rPr>
            <w:noProof/>
            <w:webHidden/>
          </w:rPr>
          <w:fldChar w:fldCharType="separate"/>
        </w:r>
        <w:r w:rsidR="00DA3F48">
          <w:rPr>
            <w:noProof/>
            <w:webHidden/>
          </w:rPr>
          <w:t>10</w:t>
        </w:r>
        <w:r w:rsidR="00DA3F48">
          <w:rPr>
            <w:noProof/>
            <w:webHidden/>
          </w:rPr>
          <w:fldChar w:fldCharType="end"/>
        </w:r>
      </w:hyperlink>
    </w:p>
    <w:p w14:paraId="69143E04" w14:textId="24AD0224" w:rsidR="00DA3F48" w:rsidRDefault="00AD752E">
      <w:pPr>
        <w:pStyle w:val="TOC1"/>
        <w:tabs>
          <w:tab w:val="right" w:leader="dot" w:pos="9350"/>
        </w:tabs>
        <w:rPr>
          <w:rFonts w:eastAsiaTheme="minorEastAsia"/>
          <w:b w:val="0"/>
          <w:noProof/>
          <w:sz w:val="22"/>
        </w:rPr>
      </w:pPr>
      <w:hyperlink w:anchor="_Toc74209571" w:history="1">
        <w:r w:rsidR="00DA3F48" w:rsidRPr="00764C68">
          <w:rPr>
            <w:rStyle w:val="Hyperlink"/>
            <w:noProof/>
          </w:rPr>
          <w:t>Part IV. USER INTERFACES</w:t>
        </w:r>
        <w:r w:rsidR="00DA3F48">
          <w:rPr>
            <w:noProof/>
            <w:webHidden/>
          </w:rPr>
          <w:tab/>
        </w:r>
        <w:r w:rsidR="00DA3F48">
          <w:rPr>
            <w:noProof/>
            <w:webHidden/>
          </w:rPr>
          <w:fldChar w:fldCharType="begin"/>
        </w:r>
        <w:r w:rsidR="00DA3F48">
          <w:rPr>
            <w:noProof/>
            <w:webHidden/>
          </w:rPr>
          <w:instrText xml:space="preserve"> PAGEREF _Toc74209571 \h </w:instrText>
        </w:r>
        <w:r w:rsidR="00DA3F48">
          <w:rPr>
            <w:noProof/>
            <w:webHidden/>
          </w:rPr>
        </w:r>
        <w:r w:rsidR="00DA3F48">
          <w:rPr>
            <w:noProof/>
            <w:webHidden/>
          </w:rPr>
          <w:fldChar w:fldCharType="separate"/>
        </w:r>
        <w:r w:rsidR="00DA3F48">
          <w:rPr>
            <w:noProof/>
            <w:webHidden/>
          </w:rPr>
          <w:t>10</w:t>
        </w:r>
        <w:r w:rsidR="00DA3F48">
          <w:rPr>
            <w:noProof/>
            <w:webHidden/>
          </w:rPr>
          <w:fldChar w:fldCharType="end"/>
        </w:r>
      </w:hyperlink>
    </w:p>
    <w:p w14:paraId="489BFB8A" w14:textId="449AA95F" w:rsidR="00DA3F48" w:rsidRDefault="00AD752E">
      <w:pPr>
        <w:pStyle w:val="TOC2"/>
        <w:tabs>
          <w:tab w:val="right" w:leader="dot" w:pos="9350"/>
        </w:tabs>
        <w:rPr>
          <w:rFonts w:eastAsiaTheme="minorEastAsia"/>
          <w:b w:val="0"/>
          <w:noProof/>
          <w:sz w:val="22"/>
        </w:rPr>
      </w:pPr>
      <w:hyperlink w:anchor="_Toc74209572" w:history="1">
        <w:r w:rsidR="00DA3F48" w:rsidRPr="00764C68">
          <w:rPr>
            <w:rStyle w:val="Hyperlink"/>
            <w:noProof/>
          </w:rPr>
          <w:t>1. HOME PAGE</w:t>
        </w:r>
        <w:r w:rsidR="00DA3F48">
          <w:rPr>
            <w:noProof/>
            <w:webHidden/>
          </w:rPr>
          <w:tab/>
        </w:r>
        <w:r w:rsidR="00DA3F48">
          <w:rPr>
            <w:noProof/>
            <w:webHidden/>
          </w:rPr>
          <w:fldChar w:fldCharType="begin"/>
        </w:r>
        <w:r w:rsidR="00DA3F48">
          <w:rPr>
            <w:noProof/>
            <w:webHidden/>
          </w:rPr>
          <w:instrText xml:space="preserve"> PAGEREF _Toc74209572 \h </w:instrText>
        </w:r>
        <w:r w:rsidR="00DA3F48">
          <w:rPr>
            <w:noProof/>
            <w:webHidden/>
          </w:rPr>
        </w:r>
        <w:r w:rsidR="00DA3F48">
          <w:rPr>
            <w:noProof/>
            <w:webHidden/>
          </w:rPr>
          <w:fldChar w:fldCharType="separate"/>
        </w:r>
        <w:r w:rsidR="00DA3F48">
          <w:rPr>
            <w:noProof/>
            <w:webHidden/>
          </w:rPr>
          <w:t>10</w:t>
        </w:r>
        <w:r w:rsidR="00DA3F48">
          <w:rPr>
            <w:noProof/>
            <w:webHidden/>
          </w:rPr>
          <w:fldChar w:fldCharType="end"/>
        </w:r>
      </w:hyperlink>
    </w:p>
    <w:p w14:paraId="230DC00A" w14:textId="481930A8" w:rsidR="00DA3F48" w:rsidRDefault="00AD752E">
      <w:pPr>
        <w:pStyle w:val="TOC2"/>
        <w:tabs>
          <w:tab w:val="right" w:leader="dot" w:pos="9350"/>
        </w:tabs>
        <w:rPr>
          <w:rFonts w:eastAsiaTheme="minorEastAsia"/>
          <w:b w:val="0"/>
          <w:noProof/>
          <w:sz w:val="22"/>
        </w:rPr>
      </w:pPr>
      <w:hyperlink w:anchor="_Toc74209573" w:history="1">
        <w:r w:rsidR="00DA3F48" w:rsidRPr="00764C68">
          <w:rPr>
            <w:rStyle w:val="Hyperlink"/>
            <w:noProof/>
          </w:rPr>
          <w:t>2. EVENT PAGE</w:t>
        </w:r>
        <w:r w:rsidR="00DA3F48">
          <w:rPr>
            <w:noProof/>
            <w:webHidden/>
          </w:rPr>
          <w:tab/>
        </w:r>
        <w:r w:rsidR="00DA3F48">
          <w:rPr>
            <w:noProof/>
            <w:webHidden/>
          </w:rPr>
          <w:fldChar w:fldCharType="begin"/>
        </w:r>
        <w:r w:rsidR="00DA3F48">
          <w:rPr>
            <w:noProof/>
            <w:webHidden/>
          </w:rPr>
          <w:instrText xml:space="preserve"> PAGEREF _Toc74209573 \h </w:instrText>
        </w:r>
        <w:r w:rsidR="00DA3F48">
          <w:rPr>
            <w:noProof/>
            <w:webHidden/>
          </w:rPr>
        </w:r>
        <w:r w:rsidR="00DA3F48">
          <w:rPr>
            <w:noProof/>
            <w:webHidden/>
          </w:rPr>
          <w:fldChar w:fldCharType="separate"/>
        </w:r>
        <w:r w:rsidR="00DA3F48">
          <w:rPr>
            <w:noProof/>
            <w:webHidden/>
          </w:rPr>
          <w:t>12</w:t>
        </w:r>
        <w:r w:rsidR="00DA3F48">
          <w:rPr>
            <w:noProof/>
            <w:webHidden/>
          </w:rPr>
          <w:fldChar w:fldCharType="end"/>
        </w:r>
      </w:hyperlink>
    </w:p>
    <w:p w14:paraId="618D107B" w14:textId="514AEB5F" w:rsidR="00DA3F48" w:rsidRDefault="00AD752E">
      <w:pPr>
        <w:pStyle w:val="TOC2"/>
        <w:tabs>
          <w:tab w:val="right" w:leader="dot" w:pos="9350"/>
        </w:tabs>
        <w:rPr>
          <w:rFonts w:eastAsiaTheme="minorEastAsia"/>
          <w:b w:val="0"/>
          <w:noProof/>
          <w:sz w:val="22"/>
        </w:rPr>
      </w:pPr>
      <w:hyperlink w:anchor="_Toc74209574" w:history="1">
        <w:r w:rsidR="00DA3F48" w:rsidRPr="00764C68">
          <w:rPr>
            <w:rStyle w:val="Hyperlink"/>
            <w:noProof/>
          </w:rPr>
          <w:t>3. SHOPPING PAGE</w:t>
        </w:r>
        <w:r w:rsidR="00DA3F48">
          <w:rPr>
            <w:noProof/>
            <w:webHidden/>
          </w:rPr>
          <w:tab/>
        </w:r>
        <w:r w:rsidR="00DA3F48">
          <w:rPr>
            <w:noProof/>
            <w:webHidden/>
          </w:rPr>
          <w:fldChar w:fldCharType="begin"/>
        </w:r>
        <w:r w:rsidR="00DA3F48">
          <w:rPr>
            <w:noProof/>
            <w:webHidden/>
          </w:rPr>
          <w:instrText xml:space="preserve"> PAGEREF _Toc74209574 \h </w:instrText>
        </w:r>
        <w:r w:rsidR="00DA3F48">
          <w:rPr>
            <w:noProof/>
            <w:webHidden/>
          </w:rPr>
        </w:r>
        <w:r w:rsidR="00DA3F48">
          <w:rPr>
            <w:noProof/>
            <w:webHidden/>
          </w:rPr>
          <w:fldChar w:fldCharType="separate"/>
        </w:r>
        <w:r w:rsidR="00DA3F48">
          <w:rPr>
            <w:noProof/>
            <w:webHidden/>
          </w:rPr>
          <w:t>13</w:t>
        </w:r>
        <w:r w:rsidR="00DA3F48">
          <w:rPr>
            <w:noProof/>
            <w:webHidden/>
          </w:rPr>
          <w:fldChar w:fldCharType="end"/>
        </w:r>
      </w:hyperlink>
    </w:p>
    <w:p w14:paraId="7BBE1825" w14:textId="03F7F41D" w:rsidR="00DA3F48" w:rsidRDefault="00AD752E">
      <w:pPr>
        <w:pStyle w:val="TOC2"/>
        <w:tabs>
          <w:tab w:val="right" w:leader="dot" w:pos="9350"/>
        </w:tabs>
        <w:rPr>
          <w:rFonts w:eastAsiaTheme="minorEastAsia"/>
          <w:b w:val="0"/>
          <w:noProof/>
          <w:sz w:val="22"/>
        </w:rPr>
      </w:pPr>
      <w:hyperlink w:anchor="_Toc74209575" w:history="1">
        <w:r w:rsidR="00DA3F48" w:rsidRPr="00764C68">
          <w:rPr>
            <w:rStyle w:val="Hyperlink"/>
            <w:noProof/>
          </w:rPr>
          <w:t>4. FOODY</w:t>
        </w:r>
        <w:r w:rsidR="00DA3F48">
          <w:rPr>
            <w:noProof/>
            <w:webHidden/>
          </w:rPr>
          <w:tab/>
        </w:r>
        <w:r w:rsidR="00DA3F48">
          <w:rPr>
            <w:noProof/>
            <w:webHidden/>
          </w:rPr>
          <w:fldChar w:fldCharType="begin"/>
        </w:r>
        <w:r w:rsidR="00DA3F48">
          <w:rPr>
            <w:noProof/>
            <w:webHidden/>
          </w:rPr>
          <w:instrText xml:space="preserve"> PAGEREF _Toc74209575 \h </w:instrText>
        </w:r>
        <w:r w:rsidR="00DA3F48">
          <w:rPr>
            <w:noProof/>
            <w:webHidden/>
          </w:rPr>
        </w:r>
        <w:r w:rsidR="00DA3F48">
          <w:rPr>
            <w:noProof/>
            <w:webHidden/>
          </w:rPr>
          <w:fldChar w:fldCharType="separate"/>
        </w:r>
        <w:r w:rsidR="00DA3F48">
          <w:rPr>
            <w:noProof/>
            <w:webHidden/>
          </w:rPr>
          <w:t>15</w:t>
        </w:r>
        <w:r w:rsidR="00DA3F48">
          <w:rPr>
            <w:noProof/>
            <w:webHidden/>
          </w:rPr>
          <w:fldChar w:fldCharType="end"/>
        </w:r>
      </w:hyperlink>
    </w:p>
    <w:p w14:paraId="46B13F00" w14:textId="5B2C39E3" w:rsidR="00DA3F48" w:rsidRDefault="00AD752E">
      <w:pPr>
        <w:pStyle w:val="TOC2"/>
        <w:tabs>
          <w:tab w:val="right" w:leader="dot" w:pos="9350"/>
        </w:tabs>
        <w:rPr>
          <w:rFonts w:eastAsiaTheme="minorEastAsia"/>
          <w:b w:val="0"/>
          <w:noProof/>
          <w:sz w:val="22"/>
        </w:rPr>
      </w:pPr>
      <w:hyperlink w:anchor="_Toc74209576" w:history="1">
        <w:r w:rsidR="00DA3F48" w:rsidRPr="00764C68">
          <w:rPr>
            <w:rStyle w:val="Hyperlink"/>
            <w:noProof/>
          </w:rPr>
          <w:t>5. STAY</w:t>
        </w:r>
        <w:r w:rsidR="00DA3F48">
          <w:rPr>
            <w:noProof/>
            <w:webHidden/>
          </w:rPr>
          <w:tab/>
        </w:r>
        <w:r w:rsidR="00DA3F48">
          <w:rPr>
            <w:noProof/>
            <w:webHidden/>
          </w:rPr>
          <w:fldChar w:fldCharType="begin"/>
        </w:r>
        <w:r w:rsidR="00DA3F48">
          <w:rPr>
            <w:noProof/>
            <w:webHidden/>
          </w:rPr>
          <w:instrText xml:space="preserve"> PAGEREF _Toc74209576 \h </w:instrText>
        </w:r>
        <w:r w:rsidR="00DA3F48">
          <w:rPr>
            <w:noProof/>
            <w:webHidden/>
          </w:rPr>
        </w:r>
        <w:r w:rsidR="00DA3F48">
          <w:rPr>
            <w:noProof/>
            <w:webHidden/>
          </w:rPr>
          <w:fldChar w:fldCharType="separate"/>
        </w:r>
        <w:r w:rsidR="00DA3F48">
          <w:rPr>
            <w:noProof/>
            <w:webHidden/>
          </w:rPr>
          <w:t>17</w:t>
        </w:r>
        <w:r w:rsidR="00DA3F48">
          <w:rPr>
            <w:noProof/>
            <w:webHidden/>
          </w:rPr>
          <w:fldChar w:fldCharType="end"/>
        </w:r>
      </w:hyperlink>
    </w:p>
    <w:p w14:paraId="18CAAAB6" w14:textId="16DB8F29" w:rsidR="00DA3F48" w:rsidRDefault="00AD752E">
      <w:pPr>
        <w:pStyle w:val="TOC1"/>
        <w:tabs>
          <w:tab w:val="right" w:leader="dot" w:pos="9350"/>
        </w:tabs>
        <w:rPr>
          <w:rFonts w:eastAsiaTheme="minorEastAsia"/>
          <w:b w:val="0"/>
          <w:noProof/>
          <w:sz w:val="22"/>
        </w:rPr>
      </w:pPr>
      <w:hyperlink w:anchor="_Toc74209577" w:history="1">
        <w:r w:rsidR="00DA3F48" w:rsidRPr="00764C68">
          <w:rPr>
            <w:rStyle w:val="Hyperlink"/>
            <w:noProof/>
          </w:rPr>
          <w:t>Part V. SUMMARY</w:t>
        </w:r>
        <w:r w:rsidR="00DA3F48">
          <w:rPr>
            <w:noProof/>
            <w:webHidden/>
          </w:rPr>
          <w:tab/>
        </w:r>
        <w:r w:rsidR="00DA3F48">
          <w:rPr>
            <w:noProof/>
            <w:webHidden/>
          </w:rPr>
          <w:fldChar w:fldCharType="begin"/>
        </w:r>
        <w:r w:rsidR="00DA3F48">
          <w:rPr>
            <w:noProof/>
            <w:webHidden/>
          </w:rPr>
          <w:instrText xml:space="preserve"> PAGEREF _Toc74209577 \h </w:instrText>
        </w:r>
        <w:r w:rsidR="00DA3F48">
          <w:rPr>
            <w:noProof/>
            <w:webHidden/>
          </w:rPr>
        </w:r>
        <w:r w:rsidR="00DA3F48">
          <w:rPr>
            <w:noProof/>
            <w:webHidden/>
          </w:rPr>
          <w:fldChar w:fldCharType="separate"/>
        </w:r>
        <w:r w:rsidR="00DA3F48">
          <w:rPr>
            <w:noProof/>
            <w:webHidden/>
          </w:rPr>
          <w:t>19</w:t>
        </w:r>
        <w:r w:rsidR="00DA3F48">
          <w:rPr>
            <w:noProof/>
            <w:webHidden/>
          </w:rPr>
          <w:fldChar w:fldCharType="end"/>
        </w:r>
      </w:hyperlink>
    </w:p>
    <w:p w14:paraId="3203B513" w14:textId="09CB5C18" w:rsidR="00DA3F48" w:rsidRDefault="00AD752E">
      <w:pPr>
        <w:pStyle w:val="TOC2"/>
        <w:tabs>
          <w:tab w:val="right" w:leader="dot" w:pos="9350"/>
        </w:tabs>
        <w:rPr>
          <w:rFonts w:eastAsiaTheme="minorEastAsia"/>
          <w:b w:val="0"/>
          <w:noProof/>
          <w:sz w:val="22"/>
        </w:rPr>
      </w:pPr>
      <w:hyperlink w:anchor="_Toc74209578" w:history="1">
        <w:r w:rsidR="00DA3F48" w:rsidRPr="00764C68">
          <w:rPr>
            <w:rStyle w:val="Hyperlink"/>
            <w:noProof/>
          </w:rPr>
          <w:t>1. DIFFICULTY</w:t>
        </w:r>
        <w:r w:rsidR="00DA3F48">
          <w:rPr>
            <w:noProof/>
            <w:webHidden/>
          </w:rPr>
          <w:tab/>
        </w:r>
        <w:r w:rsidR="00DA3F48">
          <w:rPr>
            <w:noProof/>
            <w:webHidden/>
          </w:rPr>
          <w:fldChar w:fldCharType="begin"/>
        </w:r>
        <w:r w:rsidR="00DA3F48">
          <w:rPr>
            <w:noProof/>
            <w:webHidden/>
          </w:rPr>
          <w:instrText xml:space="preserve"> PAGEREF _Toc74209578 \h </w:instrText>
        </w:r>
        <w:r w:rsidR="00DA3F48">
          <w:rPr>
            <w:noProof/>
            <w:webHidden/>
          </w:rPr>
        </w:r>
        <w:r w:rsidR="00DA3F48">
          <w:rPr>
            <w:noProof/>
            <w:webHidden/>
          </w:rPr>
          <w:fldChar w:fldCharType="separate"/>
        </w:r>
        <w:r w:rsidR="00DA3F48">
          <w:rPr>
            <w:noProof/>
            <w:webHidden/>
          </w:rPr>
          <w:t>19</w:t>
        </w:r>
        <w:r w:rsidR="00DA3F48">
          <w:rPr>
            <w:noProof/>
            <w:webHidden/>
          </w:rPr>
          <w:fldChar w:fldCharType="end"/>
        </w:r>
      </w:hyperlink>
    </w:p>
    <w:p w14:paraId="53467324" w14:textId="3F332E3E" w:rsidR="00DA3F48" w:rsidRDefault="00AD752E">
      <w:pPr>
        <w:pStyle w:val="TOC2"/>
        <w:tabs>
          <w:tab w:val="right" w:leader="dot" w:pos="9350"/>
        </w:tabs>
        <w:rPr>
          <w:rFonts w:eastAsiaTheme="minorEastAsia"/>
          <w:b w:val="0"/>
          <w:noProof/>
          <w:sz w:val="22"/>
        </w:rPr>
      </w:pPr>
      <w:hyperlink w:anchor="_Toc74209579" w:history="1">
        <w:r w:rsidR="00DA3F48" w:rsidRPr="00764C68">
          <w:rPr>
            <w:rStyle w:val="Hyperlink"/>
            <w:noProof/>
          </w:rPr>
          <w:t>2. DEVELOPMENT</w:t>
        </w:r>
        <w:r w:rsidR="00DA3F48">
          <w:rPr>
            <w:noProof/>
            <w:webHidden/>
          </w:rPr>
          <w:tab/>
        </w:r>
        <w:r w:rsidR="00DA3F48">
          <w:rPr>
            <w:noProof/>
            <w:webHidden/>
          </w:rPr>
          <w:fldChar w:fldCharType="begin"/>
        </w:r>
        <w:r w:rsidR="00DA3F48">
          <w:rPr>
            <w:noProof/>
            <w:webHidden/>
          </w:rPr>
          <w:instrText xml:space="preserve"> PAGEREF _Toc74209579 \h </w:instrText>
        </w:r>
        <w:r w:rsidR="00DA3F48">
          <w:rPr>
            <w:noProof/>
            <w:webHidden/>
          </w:rPr>
        </w:r>
        <w:r w:rsidR="00DA3F48">
          <w:rPr>
            <w:noProof/>
            <w:webHidden/>
          </w:rPr>
          <w:fldChar w:fldCharType="separate"/>
        </w:r>
        <w:r w:rsidR="00DA3F48">
          <w:rPr>
            <w:noProof/>
            <w:webHidden/>
          </w:rPr>
          <w:t>19</w:t>
        </w:r>
        <w:r w:rsidR="00DA3F48">
          <w:rPr>
            <w:noProof/>
            <w:webHidden/>
          </w:rPr>
          <w:fldChar w:fldCharType="end"/>
        </w:r>
      </w:hyperlink>
    </w:p>
    <w:p w14:paraId="50BC12BB" w14:textId="4030BB59" w:rsidR="00DA3F48" w:rsidRDefault="00AD752E">
      <w:pPr>
        <w:pStyle w:val="TOC2"/>
        <w:tabs>
          <w:tab w:val="right" w:leader="dot" w:pos="9350"/>
        </w:tabs>
        <w:rPr>
          <w:rFonts w:eastAsiaTheme="minorEastAsia"/>
          <w:b w:val="0"/>
          <w:noProof/>
          <w:sz w:val="22"/>
        </w:rPr>
      </w:pPr>
      <w:hyperlink w:anchor="_Toc74209580" w:history="1">
        <w:r w:rsidR="00DA3F48" w:rsidRPr="00764C68">
          <w:rPr>
            <w:rStyle w:val="Hyperlink"/>
            <w:noProof/>
          </w:rPr>
          <w:t>3. CONCLUSION</w:t>
        </w:r>
        <w:r w:rsidR="00DA3F48">
          <w:rPr>
            <w:noProof/>
            <w:webHidden/>
          </w:rPr>
          <w:tab/>
        </w:r>
        <w:r w:rsidR="00DA3F48">
          <w:rPr>
            <w:noProof/>
            <w:webHidden/>
          </w:rPr>
          <w:fldChar w:fldCharType="begin"/>
        </w:r>
        <w:r w:rsidR="00DA3F48">
          <w:rPr>
            <w:noProof/>
            <w:webHidden/>
          </w:rPr>
          <w:instrText xml:space="preserve"> PAGEREF _Toc74209580 \h </w:instrText>
        </w:r>
        <w:r w:rsidR="00DA3F48">
          <w:rPr>
            <w:noProof/>
            <w:webHidden/>
          </w:rPr>
        </w:r>
        <w:r w:rsidR="00DA3F48">
          <w:rPr>
            <w:noProof/>
            <w:webHidden/>
          </w:rPr>
          <w:fldChar w:fldCharType="separate"/>
        </w:r>
        <w:r w:rsidR="00DA3F48">
          <w:rPr>
            <w:noProof/>
            <w:webHidden/>
          </w:rPr>
          <w:t>19</w:t>
        </w:r>
        <w:r w:rsidR="00DA3F48">
          <w:rPr>
            <w:noProof/>
            <w:webHidden/>
          </w:rPr>
          <w:fldChar w:fldCharType="end"/>
        </w:r>
      </w:hyperlink>
    </w:p>
    <w:p w14:paraId="314818DA" w14:textId="5A4A599C" w:rsidR="001E5405" w:rsidRDefault="00DA3F48">
      <w:pPr>
        <w:rPr>
          <w:b/>
          <w:bCs/>
          <w:sz w:val="32"/>
          <w:szCs w:val="32"/>
        </w:rPr>
        <w:sectPr w:rsidR="001E5405" w:rsidSect="0020589F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>
        <w:rPr>
          <w:b/>
          <w:bCs/>
          <w:sz w:val="32"/>
          <w:szCs w:val="32"/>
        </w:rPr>
        <w:fldChar w:fldCharType="end"/>
      </w:r>
      <w:r w:rsidR="0020589F">
        <w:rPr>
          <w:b/>
          <w:bCs/>
          <w:sz w:val="32"/>
          <w:szCs w:val="32"/>
        </w:rPr>
        <w:br w:type="page"/>
      </w:r>
    </w:p>
    <w:p w14:paraId="4BCA6FA4" w14:textId="12A27188" w:rsidR="008D5A39" w:rsidRPr="002E3D2C" w:rsidRDefault="008D5A39" w:rsidP="00335A5E">
      <w:pPr>
        <w:pStyle w:val="A1"/>
      </w:pPr>
      <w:bookmarkStart w:id="0" w:name="_Toc74209536"/>
      <w:r w:rsidRPr="002E3D2C">
        <w:lastRenderedPageBreak/>
        <w:t>I</w:t>
      </w:r>
      <w:r w:rsidR="002E3D2C">
        <w:t>NTRODUCTION</w:t>
      </w:r>
      <w:bookmarkEnd w:id="0"/>
    </w:p>
    <w:p w14:paraId="711E4ADD" w14:textId="3B766DC3" w:rsidR="00B41589" w:rsidRDefault="00BA5CCE" w:rsidP="003C330F">
      <w:pPr>
        <w:pStyle w:val="A2"/>
      </w:pPr>
      <w:bookmarkStart w:id="1" w:name="_Toc74209537"/>
      <w:r>
        <w:t>Business</w:t>
      </w:r>
      <w:r w:rsidR="002E3D2C">
        <w:t xml:space="preserve"> P</w:t>
      </w:r>
      <w:r>
        <w:t>rofile</w:t>
      </w:r>
      <w:bookmarkEnd w:id="1"/>
    </w:p>
    <w:p w14:paraId="26523128" w14:textId="17B8CE00" w:rsidR="00720495" w:rsidRPr="002E3D2C" w:rsidRDefault="00720495" w:rsidP="008C799A">
      <w:pPr>
        <w:pStyle w:val="A3"/>
      </w:pPr>
      <w:bookmarkStart w:id="2" w:name="_Toc74209538"/>
      <w:r w:rsidRPr="002E3D2C">
        <w:t>Abstract</w:t>
      </w:r>
      <w:r w:rsidR="001308B3">
        <w:t>:</w:t>
      </w:r>
      <w:bookmarkEnd w:id="2"/>
    </w:p>
    <w:p w14:paraId="247F00FE" w14:textId="72159D19" w:rsidR="00ED43FD" w:rsidRDefault="00FD332C" w:rsidP="0057345B">
      <w:pPr>
        <w:pStyle w:val="ListParagraph"/>
        <w:numPr>
          <w:ilvl w:val="0"/>
          <w:numId w:val="19"/>
        </w:numPr>
      </w:pPr>
      <w:r w:rsidRPr="00FD332C">
        <w:t xml:space="preserve">In recent years, Vietnam's tourism is on the rise, the number of international visitors </w:t>
      </w:r>
      <w:proofErr w:type="gramStart"/>
      <w:r w:rsidRPr="00FD332C">
        <w:t>and also</w:t>
      </w:r>
      <w:proofErr w:type="gramEnd"/>
      <w:r w:rsidRPr="00FD332C">
        <w:t xml:space="preserve"> domestic tourists is substantially increased.</w:t>
      </w:r>
      <w:r w:rsidR="00ED43FD">
        <w:t xml:space="preserve"> </w:t>
      </w:r>
      <w:r w:rsidRPr="00FD332C">
        <w:t>Vietnam tourism is more and more known in the world</w:t>
      </w:r>
      <w:r w:rsidR="00ED43FD" w:rsidRPr="00ED43FD">
        <w:t xml:space="preserve">, </w:t>
      </w:r>
      <w:r w:rsidRPr="00FD332C">
        <w:t>many domestic destinations are voted as favorite addresses of international tourists</w:t>
      </w:r>
      <w:r w:rsidR="00ED43FD" w:rsidRPr="00ED43FD">
        <w:t>.</w:t>
      </w:r>
      <w:r w:rsidR="00ED43FD">
        <w:t xml:space="preserve"> </w:t>
      </w:r>
    </w:p>
    <w:p w14:paraId="4238CAAF" w14:textId="484FCBD3" w:rsidR="00FD332C" w:rsidRDefault="00FD332C" w:rsidP="0057345B">
      <w:pPr>
        <w:pStyle w:val="ListParagraph"/>
        <w:numPr>
          <w:ilvl w:val="0"/>
          <w:numId w:val="19"/>
        </w:numPr>
      </w:pPr>
      <w:r w:rsidRPr="00FD332C">
        <w:t xml:space="preserve">The tourism industry is increasingly confirmed through </w:t>
      </w:r>
      <w:proofErr w:type="gramStart"/>
      <w:r w:rsidRPr="00FD332C">
        <w:t>positive growth</w:t>
      </w:r>
      <w:proofErr w:type="gramEnd"/>
      <w:r w:rsidRPr="00FD332C">
        <w:t xml:space="preserve"> numbers</w:t>
      </w:r>
      <w:r>
        <w:t>. However</w:t>
      </w:r>
      <w:r w:rsidRPr="00473EFF">
        <w:t xml:space="preserve">, </w:t>
      </w:r>
      <w:r w:rsidRPr="00FD332C">
        <w:t>tourism also faces many challenges in the construction process</w:t>
      </w:r>
      <w:r>
        <w:t xml:space="preserve"> and sustainable development</w:t>
      </w:r>
      <w:r w:rsidRPr="00473EFF">
        <w:t>.</w:t>
      </w:r>
      <w:r>
        <w:t xml:space="preserve"> Hence</w:t>
      </w:r>
      <w:r w:rsidRPr="00ED43FD">
        <w:t xml:space="preserve">, </w:t>
      </w:r>
      <w:r w:rsidR="00EC024C">
        <w:t>i</w:t>
      </w:r>
      <w:r w:rsidRPr="00FD332C">
        <w:t>f you want to fully exploit tourism potential, you need practical solutions</w:t>
      </w:r>
      <w:r w:rsidRPr="00ED43FD">
        <w:t>.</w:t>
      </w:r>
    </w:p>
    <w:p w14:paraId="7144BFEC" w14:textId="10A9B3EB" w:rsidR="00ED43FD" w:rsidRPr="00720495" w:rsidRDefault="00732B68" w:rsidP="0057345B">
      <w:pPr>
        <w:pStyle w:val="ListParagraph"/>
        <w:numPr>
          <w:ilvl w:val="0"/>
          <w:numId w:val="19"/>
        </w:numPr>
      </w:pPr>
      <w:r w:rsidRPr="00732B68">
        <w:t>For tourists to approach Vietnam's tourism industry in the most clearly</w:t>
      </w:r>
      <w:r w:rsidR="00ED43FD">
        <w:t xml:space="preserve">, </w:t>
      </w:r>
      <w:r w:rsidR="00F14BCB">
        <w:t>w</w:t>
      </w:r>
      <w:r w:rsidRPr="00732B68">
        <w:t>e came up with an idea for a project called</w:t>
      </w:r>
      <w:r w:rsidR="00ED43FD">
        <w:t xml:space="preserve"> “</w:t>
      </w:r>
      <w:proofErr w:type="spellStart"/>
      <w:r w:rsidR="00ED43FD">
        <w:t>VisitVietnam</w:t>
      </w:r>
      <w:proofErr w:type="spellEnd"/>
      <w:r w:rsidR="00ED43FD">
        <w:t xml:space="preserve">”, it means that we </w:t>
      </w:r>
      <w:r w:rsidR="00ED43FD" w:rsidRPr="00ED43FD">
        <w:t>try to synthesize information so that tourists can reduce their search time and start planning a tour to Vietnam.</w:t>
      </w:r>
    </w:p>
    <w:p w14:paraId="2AE67BC4" w14:textId="68DA0193" w:rsidR="009F21BB" w:rsidRPr="002E3D2C" w:rsidRDefault="009F21BB" w:rsidP="008C799A">
      <w:pPr>
        <w:pStyle w:val="A3"/>
      </w:pPr>
      <w:bookmarkStart w:id="3" w:name="_Toc74209539"/>
      <w:r w:rsidRPr="002E3D2C">
        <w:t>Project purpose</w:t>
      </w:r>
      <w:bookmarkEnd w:id="3"/>
    </w:p>
    <w:p w14:paraId="21D14CBC" w14:textId="031661AB" w:rsidR="009F21BB" w:rsidRDefault="009F21BB" w:rsidP="0057345B">
      <w:pPr>
        <w:pStyle w:val="ListParagraph"/>
        <w:numPr>
          <w:ilvl w:val="0"/>
          <w:numId w:val="14"/>
        </w:numPr>
        <w:ind w:left="1080"/>
      </w:pPr>
      <w:r>
        <w:t>The purpose of this project is:</w:t>
      </w:r>
    </w:p>
    <w:p w14:paraId="625B8384" w14:textId="521B45F4" w:rsidR="009F21BB" w:rsidRDefault="009F21BB" w:rsidP="0057345B">
      <w:pPr>
        <w:pStyle w:val="ListParagraph"/>
        <w:numPr>
          <w:ilvl w:val="0"/>
          <w:numId w:val="13"/>
        </w:numPr>
        <w:ind w:left="1800"/>
      </w:pPr>
      <w:r>
        <w:t>Helping tourists/visitors easy to find many locations to visit, eat/drink, shopping, and place to stay.</w:t>
      </w:r>
    </w:p>
    <w:p w14:paraId="0B4B335D" w14:textId="34E99AED" w:rsidR="009F21BB" w:rsidRDefault="009F21BB" w:rsidP="0057345B">
      <w:pPr>
        <w:pStyle w:val="ListParagraph"/>
        <w:numPr>
          <w:ilvl w:val="0"/>
          <w:numId w:val="13"/>
        </w:numPr>
        <w:ind w:left="1800"/>
      </w:pPr>
      <w:r>
        <w:t>Reduce searching-time on the Internet.</w:t>
      </w:r>
    </w:p>
    <w:p w14:paraId="153AD81A" w14:textId="68E563EB" w:rsidR="009F21BB" w:rsidRDefault="009F21BB" w:rsidP="0057345B">
      <w:pPr>
        <w:pStyle w:val="ListParagraph"/>
        <w:numPr>
          <w:ilvl w:val="0"/>
          <w:numId w:val="13"/>
        </w:numPr>
        <w:ind w:left="1800"/>
      </w:pPr>
      <w:r>
        <w:t xml:space="preserve">Help them quickly access the </w:t>
      </w:r>
      <w:r w:rsidRPr="008C0389">
        <w:t>literature of their home country</w:t>
      </w:r>
      <w:r>
        <w:t>.</w:t>
      </w:r>
    </w:p>
    <w:p w14:paraId="19796C78" w14:textId="396D3023" w:rsidR="009F21BB" w:rsidRDefault="009F21BB" w:rsidP="0057345B">
      <w:pPr>
        <w:pStyle w:val="ListParagraph"/>
        <w:numPr>
          <w:ilvl w:val="0"/>
          <w:numId w:val="13"/>
        </w:numPr>
        <w:ind w:left="1800"/>
      </w:pPr>
      <w:r>
        <w:t xml:space="preserve">Easy to contact with </w:t>
      </w:r>
      <w:r w:rsidRPr="00A04E62">
        <w:t>related parties</w:t>
      </w:r>
      <w:r>
        <w:t>.</w:t>
      </w:r>
    </w:p>
    <w:p w14:paraId="37D6B583" w14:textId="02154C2A" w:rsidR="00BD7DFA" w:rsidRDefault="00BD7DFA" w:rsidP="0057345B">
      <w:pPr>
        <w:pStyle w:val="ListParagraph"/>
        <w:numPr>
          <w:ilvl w:val="0"/>
          <w:numId w:val="13"/>
        </w:numPr>
        <w:ind w:left="1800"/>
      </w:pPr>
      <w:r w:rsidRPr="00BD7DFA">
        <w:t>Contribute to the development of the tourism industry</w:t>
      </w:r>
      <w:r>
        <w:t xml:space="preserve"> </w:t>
      </w:r>
      <w:r w:rsidRPr="00BD7DFA">
        <w:t xml:space="preserve">in the age of digital </w:t>
      </w:r>
      <w:r w:rsidR="008D5A39">
        <w:t xml:space="preserve">    </w:t>
      </w:r>
      <w:r w:rsidRPr="00BD7DFA">
        <w:t>transformation</w:t>
      </w:r>
      <w:r>
        <w:t>.</w:t>
      </w:r>
    </w:p>
    <w:p w14:paraId="2BEE1C14" w14:textId="56395078" w:rsidR="00BD7DFA" w:rsidRPr="002E3D2C" w:rsidRDefault="00711824" w:rsidP="008C799A">
      <w:pPr>
        <w:pStyle w:val="A3"/>
      </w:pPr>
      <w:bookmarkStart w:id="4" w:name="_Toc74209540"/>
      <w:r w:rsidRPr="002E3D2C">
        <w:t>Project functions</w:t>
      </w:r>
      <w:bookmarkEnd w:id="4"/>
    </w:p>
    <w:p w14:paraId="13A0462F" w14:textId="08B81614" w:rsidR="00FA3C29" w:rsidRDefault="00FA3C29" w:rsidP="002E3D2C">
      <w:pPr>
        <w:pStyle w:val="ListParagraph"/>
        <w:numPr>
          <w:ilvl w:val="0"/>
          <w:numId w:val="1"/>
        </w:numPr>
      </w:pPr>
      <w:r>
        <w:t>General:</w:t>
      </w:r>
    </w:p>
    <w:p w14:paraId="3433FCA4" w14:textId="26B8B9A3" w:rsidR="00FA3C29" w:rsidRDefault="00FA3C29" w:rsidP="002E3D2C">
      <w:pPr>
        <w:pStyle w:val="ListParagraph"/>
        <w:numPr>
          <w:ilvl w:val="0"/>
          <w:numId w:val="2"/>
        </w:numPr>
        <w:ind w:left="1440"/>
      </w:pPr>
      <w:r>
        <w:t>Searching information.</w:t>
      </w:r>
    </w:p>
    <w:p w14:paraId="1994C953" w14:textId="4E6BBAA3" w:rsidR="00FA3C29" w:rsidRDefault="00FA3C29" w:rsidP="002E3D2C">
      <w:pPr>
        <w:pStyle w:val="ListParagraph"/>
        <w:numPr>
          <w:ilvl w:val="0"/>
          <w:numId w:val="2"/>
        </w:numPr>
        <w:ind w:left="1440"/>
      </w:pPr>
      <w:r>
        <w:t>Saving the impressive thing in the list.</w:t>
      </w:r>
    </w:p>
    <w:p w14:paraId="75FAF6D8" w14:textId="624131CA" w:rsidR="00FA3C29" w:rsidRDefault="00FA3C29" w:rsidP="002E3D2C">
      <w:pPr>
        <w:pStyle w:val="ListParagraph"/>
        <w:numPr>
          <w:ilvl w:val="0"/>
          <w:numId w:val="2"/>
        </w:numPr>
        <w:ind w:left="1440"/>
      </w:pPr>
      <w:r>
        <w:t>Contact information my company.</w:t>
      </w:r>
    </w:p>
    <w:p w14:paraId="5CF43F72" w14:textId="46991FAA" w:rsidR="00870EAA" w:rsidRDefault="00870EAA" w:rsidP="002E3D2C">
      <w:pPr>
        <w:pStyle w:val="ListParagraph"/>
        <w:numPr>
          <w:ilvl w:val="0"/>
          <w:numId w:val="2"/>
        </w:numPr>
        <w:ind w:left="1440"/>
      </w:pPr>
      <w:r>
        <w:t>A</w:t>
      </w:r>
      <w:r w:rsidRPr="00870EAA">
        <w:t>ccompanying illustrations</w:t>
      </w:r>
    </w:p>
    <w:p w14:paraId="7B608AE8" w14:textId="08A0D8EA" w:rsidR="00711DB3" w:rsidRDefault="00711DB3" w:rsidP="002E3D2C">
      <w:pPr>
        <w:pStyle w:val="ListParagraph"/>
        <w:numPr>
          <w:ilvl w:val="0"/>
          <w:numId w:val="2"/>
        </w:numPr>
        <w:ind w:left="1440"/>
      </w:pPr>
      <w:r>
        <w:t>There are 5 main functions support to user:</w:t>
      </w:r>
    </w:p>
    <w:p w14:paraId="568275CF" w14:textId="6FD0E3DB" w:rsidR="00711824" w:rsidRPr="00711DB3" w:rsidRDefault="00711824" w:rsidP="002E3D2C">
      <w:pPr>
        <w:tabs>
          <w:tab w:val="left" w:pos="1440"/>
        </w:tabs>
        <w:rPr>
          <w:b/>
          <w:bCs/>
        </w:rPr>
      </w:pPr>
      <w:r w:rsidRPr="00711DB3">
        <w:rPr>
          <w:b/>
          <w:bCs/>
        </w:rPr>
        <w:tab/>
        <w:t>1) Home (master data)</w:t>
      </w:r>
    </w:p>
    <w:p w14:paraId="3605310D" w14:textId="65FABDA1" w:rsidR="00711824" w:rsidRDefault="00711824" w:rsidP="002E3D2C">
      <w:pPr>
        <w:pStyle w:val="ListParagraph"/>
        <w:numPr>
          <w:ilvl w:val="0"/>
          <w:numId w:val="3"/>
        </w:numPr>
        <w:tabs>
          <w:tab w:val="left" w:pos="1080"/>
        </w:tabs>
        <w:ind w:left="2070"/>
      </w:pPr>
      <w:r>
        <w:t>Illustrate hot news updated during the week.</w:t>
      </w:r>
    </w:p>
    <w:p w14:paraId="37936005" w14:textId="76BEA637" w:rsidR="00711824" w:rsidRDefault="00711824" w:rsidP="002E3D2C">
      <w:pPr>
        <w:pStyle w:val="ListParagraph"/>
        <w:numPr>
          <w:ilvl w:val="0"/>
          <w:numId w:val="3"/>
        </w:numPr>
        <w:tabs>
          <w:tab w:val="left" w:pos="1080"/>
        </w:tabs>
        <w:ind w:left="2070"/>
      </w:pPr>
      <w:r>
        <w:t>Research and understanding of the country (Vietnam)</w:t>
      </w:r>
    </w:p>
    <w:p w14:paraId="5EB55DB1" w14:textId="573E765C" w:rsidR="00FA3C29" w:rsidRPr="00711DB3" w:rsidRDefault="00FA3C29" w:rsidP="002E3D2C">
      <w:pPr>
        <w:tabs>
          <w:tab w:val="left" w:pos="1440"/>
        </w:tabs>
        <w:rPr>
          <w:b/>
          <w:bCs/>
        </w:rPr>
      </w:pPr>
      <w:r w:rsidRPr="00711DB3">
        <w:rPr>
          <w:b/>
          <w:bCs/>
        </w:rPr>
        <w:tab/>
        <w:t xml:space="preserve">2) </w:t>
      </w:r>
      <w:r w:rsidR="00C655A6" w:rsidRPr="00711DB3">
        <w:rPr>
          <w:b/>
          <w:bCs/>
        </w:rPr>
        <w:t>Event</w:t>
      </w:r>
    </w:p>
    <w:p w14:paraId="124F8217" w14:textId="5D342B4F" w:rsidR="00C655A6" w:rsidRDefault="00870EAA" w:rsidP="0057345B">
      <w:pPr>
        <w:pStyle w:val="ListParagraph"/>
        <w:numPr>
          <w:ilvl w:val="2"/>
          <w:numId w:val="4"/>
        </w:numPr>
        <w:tabs>
          <w:tab w:val="left" w:pos="1080"/>
        </w:tabs>
        <w:ind w:left="2070"/>
      </w:pPr>
      <w:r>
        <w:lastRenderedPageBreak/>
        <w:t>Illustrate hot events updated in “Highlights” part during the week.</w:t>
      </w:r>
    </w:p>
    <w:p w14:paraId="4BAF2716" w14:textId="64305514" w:rsidR="00870EAA" w:rsidRDefault="00870EAA" w:rsidP="0057345B">
      <w:pPr>
        <w:pStyle w:val="ListParagraph"/>
        <w:numPr>
          <w:ilvl w:val="2"/>
          <w:numId w:val="4"/>
        </w:numPr>
        <w:tabs>
          <w:tab w:val="left" w:pos="1080"/>
        </w:tabs>
        <w:ind w:left="2070"/>
      </w:pPr>
      <w:r>
        <w:t>Choose and finding the event quarterly by ticking.</w:t>
      </w:r>
    </w:p>
    <w:p w14:paraId="6BBC0E4F" w14:textId="5CE61921" w:rsidR="00814FD6" w:rsidRDefault="00870EAA" w:rsidP="0057345B">
      <w:pPr>
        <w:pStyle w:val="ListParagraph"/>
        <w:numPr>
          <w:ilvl w:val="2"/>
          <w:numId w:val="4"/>
        </w:numPr>
        <w:tabs>
          <w:tab w:val="left" w:pos="1080"/>
        </w:tabs>
        <w:ind w:left="2070"/>
      </w:pPr>
      <w:r>
        <w:t xml:space="preserve">Information includes event name, short description and </w:t>
      </w:r>
      <w:r w:rsidRPr="00870EAA">
        <w:t>time takes place</w:t>
      </w:r>
      <w:r>
        <w:t xml:space="preserve">. </w:t>
      </w:r>
    </w:p>
    <w:p w14:paraId="7CAA8E99" w14:textId="6A49AE15" w:rsidR="00C655A6" w:rsidRPr="00711DB3" w:rsidRDefault="00C655A6" w:rsidP="002E3D2C">
      <w:pPr>
        <w:tabs>
          <w:tab w:val="left" w:pos="1440"/>
        </w:tabs>
        <w:rPr>
          <w:b/>
          <w:bCs/>
        </w:rPr>
      </w:pPr>
      <w:r w:rsidRPr="00711DB3">
        <w:rPr>
          <w:b/>
          <w:bCs/>
        </w:rPr>
        <w:tab/>
        <w:t>3) Shopping</w:t>
      </w:r>
    </w:p>
    <w:p w14:paraId="27A849A0" w14:textId="50181ABC" w:rsidR="00814FD6" w:rsidRDefault="00814FD6" w:rsidP="0057345B">
      <w:pPr>
        <w:pStyle w:val="ListParagraph"/>
        <w:numPr>
          <w:ilvl w:val="2"/>
          <w:numId w:val="5"/>
        </w:numPr>
        <w:tabs>
          <w:tab w:val="left" w:pos="1080"/>
        </w:tabs>
        <w:ind w:left="2070"/>
      </w:pPr>
      <w:r>
        <w:t>Illustrate hot brand and mall popular which visitor can refer to shopping. Besides, souvenir for who buy as a gift for loved ones.</w:t>
      </w:r>
    </w:p>
    <w:p w14:paraId="1042BE47" w14:textId="0E9F2699" w:rsidR="00814FD6" w:rsidRDefault="00E01C0D" w:rsidP="0057345B">
      <w:pPr>
        <w:pStyle w:val="ListParagraph"/>
        <w:numPr>
          <w:ilvl w:val="2"/>
          <w:numId w:val="5"/>
        </w:numPr>
        <w:tabs>
          <w:tab w:val="left" w:pos="1080"/>
        </w:tabs>
        <w:ind w:left="2070"/>
      </w:pPr>
      <w:r>
        <w:t>Information includes shop/mall name</w:t>
      </w:r>
      <w:r w:rsidR="00BB4C38">
        <w:t xml:space="preserve"> and</w:t>
      </w:r>
      <w:r>
        <w:t xml:space="preserve"> short description.</w:t>
      </w:r>
    </w:p>
    <w:p w14:paraId="655AFFBD" w14:textId="205E7EC3" w:rsidR="00E01C0D" w:rsidRPr="00711DB3" w:rsidRDefault="00E01C0D" w:rsidP="002F6E7C">
      <w:pPr>
        <w:tabs>
          <w:tab w:val="left" w:pos="1440"/>
        </w:tabs>
        <w:rPr>
          <w:b/>
          <w:bCs/>
        </w:rPr>
      </w:pPr>
      <w:r w:rsidRPr="00711DB3">
        <w:rPr>
          <w:b/>
          <w:bCs/>
        </w:rPr>
        <w:tab/>
        <w:t>4) Foody</w:t>
      </w:r>
    </w:p>
    <w:p w14:paraId="6431B430" w14:textId="7728E650" w:rsidR="00E01C0D" w:rsidRDefault="00E01C0D" w:rsidP="0057345B">
      <w:pPr>
        <w:pStyle w:val="ListParagraph"/>
        <w:numPr>
          <w:ilvl w:val="2"/>
          <w:numId w:val="6"/>
        </w:numPr>
        <w:tabs>
          <w:tab w:val="left" w:pos="1080"/>
        </w:tabs>
        <w:ind w:left="2070"/>
      </w:pPr>
      <w:r>
        <w:t>Some kinds of food and drink for visitor’s choice.</w:t>
      </w:r>
    </w:p>
    <w:p w14:paraId="0751C1D8" w14:textId="006A3608" w:rsidR="00E01C0D" w:rsidRDefault="00E01C0D" w:rsidP="0057345B">
      <w:pPr>
        <w:pStyle w:val="ListParagraph"/>
        <w:numPr>
          <w:ilvl w:val="2"/>
          <w:numId w:val="6"/>
        </w:numPr>
        <w:tabs>
          <w:tab w:val="left" w:pos="1080"/>
        </w:tabs>
        <w:ind w:left="2070"/>
      </w:pPr>
      <w:r>
        <w:t>Enter visitor’s address and we will find which food /drink nearby them.</w:t>
      </w:r>
    </w:p>
    <w:p w14:paraId="4D2CE4F6" w14:textId="39DEAE01" w:rsidR="00BB4C38" w:rsidRDefault="00BB4C38" w:rsidP="0057345B">
      <w:pPr>
        <w:pStyle w:val="ListParagraph"/>
        <w:numPr>
          <w:ilvl w:val="2"/>
          <w:numId w:val="6"/>
        </w:numPr>
        <w:tabs>
          <w:tab w:val="left" w:pos="1080"/>
        </w:tabs>
        <w:ind w:left="2070"/>
      </w:pPr>
      <w:r>
        <w:t>Information includes food/drink name and address.</w:t>
      </w:r>
    </w:p>
    <w:p w14:paraId="6222D930" w14:textId="03F87CCE" w:rsidR="00C655A6" w:rsidRPr="00711DB3" w:rsidRDefault="00C655A6" w:rsidP="002F6E7C">
      <w:pPr>
        <w:tabs>
          <w:tab w:val="left" w:pos="1440"/>
        </w:tabs>
        <w:rPr>
          <w:b/>
          <w:bCs/>
        </w:rPr>
      </w:pPr>
      <w:r w:rsidRPr="00711DB3">
        <w:rPr>
          <w:b/>
          <w:bCs/>
        </w:rPr>
        <w:tab/>
        <w:t>5) Stay</w:t>
      </w:r>
    </w:p>
    <w:p w14:paraId="6ED8A62D" w14:textId="3B71ED14" w:rsidR="00BB4C38" w:rsidRDefault="00BB4C38" w:rsidP="0057345B">
      <w:pPr>
        <w:pStyle w:val="ListParagraph"/>
        <w:numPr>
          <w:ilvl w:val="0"/>
          <w:numId w:val="7"/>
        </w:numPr>
        <w:tabs>
          <w:tab w:val="left" w:pos="1080"/>
        </w:tabs>
        <w:ind w:left="2070"/>
      </w:pPr>
      <w:r>
        <w:t xml:space="preserve">Divide 3 types of </w:t>
      </w:r>
      <w:r w:rsidRPr="00BB4C38">
        <w:t>accommodation to rent</w:t>
      </w:r>
      <w:r w:rsidR="00FA3B0B">
        <w:t xml:space="preserve">: budget hotel, </w:t>
      </w:r>
      <w:proofErr w:type="gramStart"/>
      <w:r w:rsidR="00FA3B0B">
        <w:t>hostel</w:t>
      </w:r>
      <w:proofErr w:type="gramEnd"/>
      <w:r w:rsidR="00FA3B0B">
        <w:t xml:space="preserve"> and homestay</w:t>
      </w:r>
      <w:r>
        <w:t>.</w:t>
      </w:r>
    </w:p>
    <w:p w14:paraId="4271ECF3" w14:textId="3DE1EED7" w:rsidR="00BB4C38" w:rsidRDefault="00BB4C38" w:rsidP="0057345B">
      <w:pPr>
        <w:pStyle w:val="ListParagraph"/>
        <w:numPr>
          <w:ilvl w:val="0"/>
          <w:numId w:val="7"/>
        </w:numPr>
        <w:tabs>
          <w:tab w:val="left" w:pos="1080"/>
        </w:tabs>
        <w:ind w:left="2070"/>
      </w:pPr>
      <w:r>
        <w:t xml:space="preserve">Information includes </w:t>
      </w:r>
      <w:r w:rsidR="00FA3B0B">
        <w:t xml:space="preserve">the place rent name, </w:t>
      </w:r>
      <w:proofErr w:type="gramStart"/>
      <w:r w:rsidR="00FA3B0B">
        <w:t>rating</w:t>
      </w:r>
      <w:proofErr w:type="gramEnd"/>
      <w:r w:rsidR="00FA3B0B">
        <w:t xml:space="preserve"> and address.</w:t>
      </w:r>
    </w:p>
    <w:p w14:paraId="138026A8" w14:textId="10E2573C" w:rsidR="0008713B" w:rsidRPr="002E3D2C" w:rsidRDefault="0008713B" w:rsidP="008C799A">
      <w:pPr>
        <w:pStyle w:val="A3"/>
      </w:pPr>
      <w:bookmarkStart w:id="5" w:name="_Toc74209541"/>
      <w:r w:rsidRPr="002E3D2C">
        <w:t>Product</w:t>
      </w:r>
      <w:bookmarkEnd w:id="5"/>
    </w:p>
    <w:p w14:paraId="6FDD3585" w14:textId="7B4DED92" w:rsidR="00F51370" w:rsidRDefault="00F51370" w:rsidP="0057345B">
      <w:pPr>
        <w:pStyle w:val="ListParagraph"/>
        <w:numPr>
          <w:ilvl w:val="0"/>
          <w:numId w:val="8"/>
        </w:numPr>
        <w:ind w:left="1080"/>
      </w:pPr>
      <w:r w:rsidRPr="00F51370">
        <w:t>We will be running on the web for desktop web first to see how it works</w:t>
      </w:r>
      <w:r>
        <w:t xml:space="preserve">, </w:t>
      </w:r>
      <w:r w:rsidRPr="00F51370">
        <w:t>then gradually convert to using a phone or maybe an app so that users can use it anywhere when needed</w:t>
      </w:r>
      <w:r>
        <w:t>.</w:t>
      </w:r>
    </w:p>
    <w:p w14:paraId="72A8A2F1" w14:textId="007CF70C" w:rsidR="00F4452E" w:rsidRDefault="00F51370" w:rsidP="0057345B">
      <w:pPr>
        <w:pStyle w:val="ListParagraph"/>
        <w:numPr>
          <w:ilvl w:val="0"/>
          <w:numId w:val="8"/>
        </w:numPr>
        <w:ind w:left="1080"/>
      </w:pPr>
      <w:r>
        <w:t>UI (User interface), we will design</w:t>
      </w:r>
      <w:r w:rsidR="00F4452E">
        <w:t xml:space="preserve"> by </w:t>
      </w:r>
      <w:proofErr w:type="spellStart"/>
      <w:r w:rsidR="00F4452E">
        <w:t>AdobeXD</w:t>
      </w:r>
      <w:proofErr w:type="spellEnd"/>
      <w:r w:rsidR="00F4452E">
        <w:t xml:space="preserve"> and about coding use JavaScript, C#, CSS, HTML, TSQL to build UX, front-end, back-end, data processing, API…</w:t>
      </w:r>
    </w:p>
    <w:p w14:paraId="551E3E5B" w14:textId="4ABC7B0A" w:rsidR="00F4452E" w:rsidRDefault="00F4452E" w:rsidP="0057345B">
      <w:pPr>
        <w:pStyle w:val="ListParagraph"/>
        <w:numPr>
          <w:ilvl w:val="0"/>
          <w:numId w:val="8"/>
        </w:numPr>
        <w:ind w:left="1080"/>
      </w:pPr>
      <w:r>
        <w:t xml:space="preserve">To project management, </w:t>
      </w:r>
      <w:r w:rsidR="002928F8" w:rsidRPr="002928F8">
        <w:t xml:space="preserve">we usually use GitHub to save all </w:t>
      </w:r>
      <w:r w:rsidR="00D52717" w:rsidRPr="002928F8">
        <w:t>file related</w:t>
      </w:r>
      <w:r w:rsidR="002928F8" w:rsidRPr="002928F8">
        <w:t xml:space="preserve"> and </w:t>
      </w:r>
      <w:proofErr w:type="spellStart"/>
      <w:r w:rsidR="002928F8" w:rsidRPr="002928F8">
        <w:t>ClickUp</w:t>
      </w:r>
      <w:proofErr w:type="spellEnd"/>
      <w:r w:rsidR="002928F8" w:rsidRPr="002928F8">
        <w:t xml:space="preserve"> to set up a deadline for us on schedule</w:t>
      </w:r>
      <w:r w:rsidR="002928F8">
        <w:t>.</w:t>
      </w:r>
    </w:p>
    <w:p w14:paraId="3BC9057A" w14:textId="5E100115" w:rsidR="00D52717" w:rsidRDefault="00D52717" w:rsidP="001E5405">
      <w:pPr>
        <w:ind w:left="360"/>
        <w:jc w:val="center"/>
      </w:pPr>
      <w:r>
        <w:rPr>
          <w:noProof/>
        </w:rPr>
        <w:lastRenderedPageBreak/>
        <w:drawing>
          <wp:inline distT="0" distB="0" distL="0" distR="0" wp14:anchorId="57693DF1" wp14:editId="3C102281">
            <wp:extent cx="5943600" cy="3343275"/>
            <wp:effectExtent l="0" t="0" r="0" b="9525"/>
            <wp:docPr id="1" name="Picture 1" descr="Graphical user interface, text, application, email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Graphical user interface, text, application, email&#10;&#10;Description automatically generated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43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618C21" w14:textId="5DD7A50A" w:rsidR="00026316" w:rsidRDefault="00026316" w:rsidP="00D52717">
      <w:pPr>
        <w:ind w:left="360"/>
      </w:pPr>
    </w:p>
    <w:p w14:paraId="5D542A20" w14:textId="34E369F1" w:rsidR="00D52717" w:rsidRDefault="00026316" w:rsidP="00D52717">
      <w:pPr>
        <w:ind w:left="360"/>
      </w:pPr>
      <w:r>
        <w:rPr>
          <w:noProof/>
        </w:rPr>
        <w:drawing>
          <wp:anchor distT="0" distB="0" distL="114300" distR="114300" simplePos="0" relativeHeight="251720704" behindDoc="0" locked="0" layoutInCell="1" allowOverlap="1" wp14:anchorId="65B34CE1" wp14:editId="3A909739">
            <wp:simplePos x="0" y="0"/>
            <wp:positionH relativeFrom="column">
              <wp:posOffset>254000</wp:posOffset>
            </wp:positionH>
            <wp:positionV relativeFrom="paragraph">
              <wp:posOffset>393065</wp:posOffset>
            </wp:positionV>
            <wp:extent cx="5943600" cy="3343275"/>
            <wp:effectExtent l="0" t="0" r="0" b="9525"/>
            <wp:wrapTopAndBottom/>
            <wp:docPr id="2" name="Picture 2" descr="Graphical user interface, text, application, email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Graphical user interface, text, application, email&#10;&#10;Description automatically generated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432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5F92F1A3" w14:textId="031214F6" w:rsidR="00BB0E6C" w:rsidRPr="002E3D2C" w:rsidRDefault="00BB0E6C" w:rsidP="008C799A">
      <w:pPr>
        <w:pStyle w:val="A3"/>
      </w:pPr>
      <w:bookmarkStart w:id="6" w:name="_Toc74209542"/>
      <w:r w:rsidRPr="002E3D2C">
        <w:lastRenderedPageBreak/>
        <w:t>Service</w:t>
      </w:r>
      <w:bookmarkEnd w:id="6"/>
    </w:p>
    <w:p w14:paraId="0B98C319" w14:textId="1715BFF5" w:rsidR="00BB0E6C" w:rsidRDefault="00147CAB" w:rsidP="0057345B">
      <w:pPr>
        <w:pStyle w:val="ListParagraph"/>
        <w:numPr>
          <w:ilvl w:val="0"/>
          <w:numId w:val="9"/>
        </w:numPr>
        <w:tabs>
          <w:tab w:val="left" w:pos="1350"/>
        </w:tabs>
        <w:ind w:left="1260"/>
      </w:pPr>
      <w:r w:rsidRPr="00147CAB">
        <w:t xml:space="preserve">Support domestic and foreign tourists to </w:t>
      </w:r>
      <w:r w:rsidR="000A6C44" w:rsidRPr="00147CAB">
        <w:t>quickly find</w:t>
      </w:r>
      <w:r w:rsidRPr="00147CAB">
        <w:t xml:space="preserve"> a suitable place for themselves</w:t>
      </w:r>
      <w:r>
        <w:t>.</w:t>
      </w:r>
    </w:p>
    <w:p w14:paraId="62B34E76" w14:textId="4F6D8AA9" w:rsidR="00147CAB" w:rsidRDefault="000A6C44" w:rsidP="0057345B">
      <w:pPr>
        <w:pStyle w:val="ListParagraph"/>
        <w:numPr>
          <w:ilvl w:val="0"/>
          <w:numId w:val="9"/>
        </w:numPr>
        <w:tabs>
          <w:tab w:val="left" w:pos="1350"/>
        </w:tabs>
        <w:ind w:left="1260"/>
      </w:pPr>
      <w:r w:rsidRPr="000A6C44">
        <w:t>Quick exposure to local culture and activities</w:t>
      </w:r>
      <w:r>
        <w:t xml:space="preserve"> nearby.</w:t>
      </w:r>
    </w:p>
    <w:p w14:paraId="386D6124" w14:textId="0BC28708" w:rsidR="000A6C44" w:rsidRDefault="00FE616B" w:rsidP="0057345B">
      <w:pPr>
        <w:pStyle w:val="ListParagraph"/>
        <w:numPr>
          <w:ilvl w:val="0"/>
          <w:numId w:val="9"/>
        </w:numPr>
        <w:tabs>
          <w:tab w:val="left" w:pos="1350"/>
        </w:tabs>
        <w:ind w:left="1260"/>
      </w:pPr>
      <w:r w:rsidRPr="00FE616B">
        <w:t>Support the tourism industry information search section</w:t>
      </w:r>
      <w:r>
        <w:t>.</w:t>
      </w:r>
    </w:p>
    <w:p w14:paraId="40C3052A" w14:textId="564819D7" w:rsidR="00FE616B" w:rsidRDefault="000851B7" w:rsidP="0057345B">
      <w:pPr>
        <w:pStyle w:val="ListParagraph"/>
        <w:numPr>
          <w:ilvl w:val="0"/>
          <w:numId w:val="9"/>
        </w:numPr>
        <w:tabs>
          <w:tab w:val="left" w:pos="1350"/>
        </w:tabs>
        <w:ind w:left="1260"/>
      </w:pPr>
      <w:r>
        <w:t>We focus on event, foody, shopping, stay fields.</w:t>
      </w:r>
    </w:p>
    <w:p w14:paraId="27142F7D" w14:textId="54C9A307" w:rsidR="000851B7" w:rsidRDefault="00701E53" w:rsidP="0057345B">
      <w:pPr>
        <w:pStyle w:val="ListParagraph"/>
        <w:numPr>
          <w:ilvl w:val="0"/>
          <w:numId w:val="9"/>
        </w:numPr>
        <w:tabs>
          <w:tab w:val="left" w:pos="1350"/>
        </w:tabs>
        <w:ind w:left="1260"/>
      </w:pPr>
      <w:r>
        <w:t>Always update news trending or hot news to users knew.</w:t>
      </w:r>
    </w:p>
    <w:p w14:paraId="589D03D1" w14:textId="67BACD20" w:rsidR="001F33B9" w:rsidRPr="002E3D2C" w:rsidRDefault="001F33B9" w:rsidP="008C799A">
      <w:pPr>
        <w:pStyle w:val="A3"/>
      </w:pPr>
      <w:bookmarkStart w:id="7" w:name="_Toc74209543"/>
      <w:r w:rsidRPr="002E3D2C">
        <w:t>Customers</w:t>
      </w:r>
      <w:bookmarkEnd w:id="7"/>
    </w:p>
    <w:p w14:paraId="6C2C9447" w14:textId="01B0B7CD" w:rsidR="001F33B9" w:rsidRDefault="001F33B9" w:rsidP="0057345B">
      <w:pPr>
        <w:pStyle w:val="ListParagraph"/>
        <w:numPr>
          <w:ilvl w:val="0"/>
          <w:numId w:val="10"/>
        </w:numPr>
        <w:ind w:left="1260"/>
      </w:pPr>
      <w:r>
        <w:t>D</w:t>
      </w:r>
      <w:r w:rsidRPr="001A07D1">
        <w:t>omestic and foreign tourists</w:t>
      </w:r>
      <w:r>
        <w:t>.</w:t>
      </w:r>
    </w:p>
    <w:p w14:paraId="4DDBA761" w14:textId="41A7F373" w:rsidR="001F33B9" w:rsidRDefault="001F33B9" w:rsidP="0057345B">
      <w:pPr>
        <w:pStyle w:val="ListParagraph"/>
        <w:numPr>
          <w:ilvl w:val="0"/>
          <w:numId w:val="10"/>
        </w:numPr>
        <w:ind w:left="1260"/>
      </w:pPr>
      <w:r>
        <w:t>Streamer/Vlogger/Youtuber need to review.</w:t>
      </w:r>
    </w:p>
    <w:p w14:paraId="13602CD6" w14:textId="43DF71CC" w:rsidR="001F33B9" w:rsidRDefault="008B2386" w:rsidP="0057345B">
      <w:pPr>
        <w:pStyle w:val="ListParagraph"/>
        <w:numPr>
          <w:ilvl w:val="0"/>
          <w:numId w:val="10"/>
        </w:numPr>
        <w:ind w:left="1260"/>
      </w:pPr>
      <w:r>
        <w:t>People interested in tourism.</w:t>
      </w:r>
    </w:p>
    <w:p w14:paraId="72BA9298" w14:textId="045C2178" w:rsidR="008B2386" w:rsidRPr="002E3D2C" w:rsidRDefault="008B2386" w:rsidP="008C799A">
      <w:pPr>
        <w:pStyle w:val="A3"/>
      </w:pPr>
      <w:bookmarkStart w:id="8" w:name="_Toc74209544"/>
      <w:r w:rsidRPr="002E3D2C">
        <w:t>Competitors</w:t>
      </w:r>
      <w:bookmarkEnd w:id="8"/>
    </w:p>
    <w:p w14:paraId="5097291C" w14:textId="331FF8BA" w:rsidR="004503EA" w:rsidRDefault="00D0520B" w:rsidP="0057345B">
      <w:pPr>
        <w:pStyle w:val="ListParagraph"/>
        <w:numPr>
          <w:ilvl w:val="0"/>
          <w:numId w:val="11"/>
        </w:numPr>
        <w:ind w:left="1260"/>
      </w:pPr>
      <w:r w:rsidRPr="00D0520B">
        <w:t>There are also some sites that do this, but only on certain topics</w:t>
      </w:r>
      <w:r>
        <w:t xml:space="preserve"> in Vietnam. </w:t>
      </w:r>
      <w:r w:rsidRPr="00D0520B">
        <w:t>The model of this project is based on a Singaporean website named "</w:t>
      </w:r>
      <w:proofErr w:type="spellStart"/>
      <w:r w:rsidRPr="00D0520B">
        <w:t>visitsingapre</w:t>
      </w:r>
      <w:proofErr w:type="spellEnd"/>
      <w:r w:rsidRPr="00D0520B">
        <w:t>"</w:t>
      </w:r>
      <w:r w:rsidR="006E45B1">
        <w:fldChar w:fldCharType="begin"/>
      </w:r>
      <w:r w:rsidR="006E45B1">
        <w:instrText xml:space="preserve"> ADDIN ZOTERO_ITEM CSL_CITATION {"citationID":"j23KaWEx","properties":{"formattedCitation":"[1]","plainCitation":"[1]","noteIndex":0},"citationItems":[{"id":81,"uris":["http://zotero.org/users/local/F3Mrqt6r/items/85TJ9FAH"],"uri":["http://zotero.org/users/local/F3Mrqt6r/items/85TJ9FAH"],"itemData":{"id":81,"type":"webpage","abstract":"Get inspired by the official destination website on what to see and do in Singapore. Find local guides, traveller essentials and discover new possibilities.","language":"en","title":"Visit Singapore","URL":"https://www.visitsingapore.com/en/","accessed":{"date-parts":[["2021",6,24]]}}}],"schema":"https://github.com/citation-style-language/schema/raw/master/csl-citation.json"} </w:instrText>
      </w:r>
      <w:r w:rsidR="006E45B1">
        <w:fldChar w:fldCharType="separate"/>
      </w:r>
      <w:r w:rsidR="006E45B1" w:rsidRPr="006E45B1">
        <w:rPr>
          <w:rFonts w:ascii="Calibri" w:hAnsi="Calibri" w:cs="Calibri"/>
        </w:rPr>
        <w:t>[1]</w:t>
      </w:r>
      <w:r w:rsidR="006E45B1">
        <w:fldChar w:fldCharType="end"/>
      </w:r>
      <w:r w:rsidRPr="00D0520B">
        <w:t xml:space="preserve"> about supporting tourists to visit</w:t>
      </w:r>
      <w:r w:rsidR="008B2386" w:rsidRPr="008B2386">
        <w:t>.</w:t>
      </w:r>
      <w:r>
        <w:t xml:space="preserve"> So that,</w:t>
      </w:r>
      <w:r w:rsidR="006840E2">
        <w:t xml:space="preserve"> in Vietnam, with our product,</w:t>
      </w:r>
      <w:r w:rsidR="008B2386">
        <w:t xml:space="preserve"> </w:t>
      </w:r>
      <w:r>
        <w:t>m</w:t>
      </w:r>
      <w:r w:rsidR="004503EA" w:rsidRPr="004503EA">
        <w:t>ost of the information we have is obtained from many different sites</w:t>
      </w:r>
      <w:r w:rsidR="004503EA">
        <w:t xml:space="preserve"> to support tourism factor</w:t>
      </w:r>
      <w:r>
        <w:t>.</w:t>
      </w:r>
    </w:p>
    <w:p w14:paraId="0C08E9E1" w14:textId="5D7C9EBB" w:rsidR="009B221E" w:rsidRPr="002E3D2C" w:rsidRDefault="009B221E" w:rsidP="008C799A">
      <w:pPr>
        <w:pStyle w:val="A3"/>
      </w:pPr>
      <w:bookmarkStart w:id="9" w:name="_Toc74209545"/>
      <w:r w:rsidRPr="002E3D2C">
        <w:t>Constraints</w:t>
      </w:r>
      <w:bookmarkEnd w:id="9"/>
    </w:p>
    <w:p w14:paraId="2C31D094" w14:textId="23F9A946" w:rsidR="009B221E" w:rsidRDefault="00701E53" w:rsidP="0057345B">
      <w:pPr>
        <w:pStyle w:val="ListParagraph"/>
        <w:numPr>
          <w:ilvl w:val="0"/>
          <w:numId w:val="11"/>
        </w:numPr>
        <w:ind w:left="1260"/>
      </w:pPr>
      <w:r>
        <w:t>The i</w:t>
      </w:r>
      <w:r w:rsidRPr="00701E53">
        <w:t>nformation must be extremely accurate</w:t>
      </w:r>
      <w:r w:rsidR="002D2200">
        <w:t xml:space="preserve"> </w:t>
      </w:r>
      <w:r>
        <w:t>to</w:t>
      </w:r>
      <w:r w:rsidR="002D2200">
        <w:t xml:space="preserve"> </w:t>
      </w:r>
      <w:r w:rsidRPr="00701E53">
        <w:t>avoid the case caused</w:t>
      </w:r>
      <w:r>
        <w:t xml:space="preserve"> of</w:t>
      </w:r>
      <w:r w:rsidRPr="00701E53">
        <w:t xml:space="preserve"> conflict problem</w:t>
      </w:r>
      <w:r>
        <w:t>.</w:t>
      </w:r>
    </w:p>
    <w:p w14:paraId="5A8AA67F" w14:textId="4636A50E" w:rsidR="00701E53" w:rsidRDefault="00701E53" w:rsidP="0057345B">
      <w:pPr>
        <w:pStyle w:val="ListParagraph"/>
        <w:numPr>
          <w:ilvl w:val="0"/>
          <w:numId w:val="11"/>
        </w:numPr>
        <w:ind w:left="1260"/>
      </w:pPr>
      <w:r w:rsidRPr="00701E53">
        <w:t>Information is always updated</w:t>
      </w:r>
      <w:r>
        <w:t>.</w:t>
      </w:r>
    </w:p>
    <w:p w14:paraId="3966D923" w14:textId="56B65D0D" w:rsidR="00701E53" w:rsidRDefault="00701E53" w:rsidP="0057345B">
      <w:pPr>
        <w:pStyle w:val="ListParagraph"/>
        <w:numPr>
          <w:ilvl w:val="0"/>
          <w:numId w:val="11"/>
        </w:numPr>
        <w:ind w:left="1260"/>
      </w:pPr>
      <w:r w:rsidRPr="00701E53">
        <w:t xml:space="preserve">When the event ends, it </w:t>
      </w:r>
      <w:r w:rsidR="00850629" w:rsidRPr="00701E53">
        <w:t>must</w:t>
      </w:r>
      <w:r w:rsidRPr="00701E53">
        <w:t xml:space="preserve"> be deleted</w:t>
      </w:r>
      <w:r w:rsidR="00850629">
        <w:t>.</w:t>
      </w:r>
    </w:p>
    <w:p w14:paraId="6F8F60F6" w14:textId="6C643276" w:rsidR="00701E53" w:rsidRDefault="00850629" w:rsidP="0057345B">
      <w:pPr>
        <w:pStyle w:val="ListParagraph"/>
        <w:numPr>
          <w:ilvl w:val="0"/>
          <w:numId w:val="11"/>
        </w:numPr>
        <w:ind w:left="1260"/>
      </w:pPr>
      <w:r>
        <w:t>L</w:t>
      </w:r>
      <w:r w:rsidRPr="00850629">
        <w:t>ocating nearby places</w:t>
      </w:r>
      <w:r>
        <w:t>.</w:t>
      </w:r>
    </w:p>
    <w:p w14:paraId="5AF0D745" w14:textId="5C9F96FA" w:rsidR="00850629" w:rsidRDefault="006C05C3" w:rsidP="0057345B">
      <w:pPr>
        <w:pStyle w:val="ListParagraph"/>
        <w:numPr>
          <w:ilvl w:val="0"/>
          <w:numId w:val="11"/>
        </w:numPr>
        <w:ind w:left="1260"/>
      </w:pPr>
      <w:r w:rsidRPr="006C05C3">
        <w:t>The information is obtained based on the amount of user traffic in local.</w:t>
      </w:r>
    </w:p>
    <w:p w14:paraId="2498EDA6" w14:textId="0E7B4A15" w:rsidR="007023DA" w:rsidRPr="002E3D2C" w:rsidRDefault="007023DA" w:rsidP="008C799A">
      <w:pPr>
        <w:pStyle w:val="A3"/>
      </w:pPr>
      <w:bookmarkStart w:id="10" w:name="_Toc74209546"/>
      <w:r w:rsidRPr="002E3D2C">
        <w:t>Future direction</w:t>
      </w:r>
      <w:bookmarkEnd w:id="10"/>
    </w:p>
    <w:p w14:paraId="38B347D7" w14:textId="71171977" w:rsidR="00106837" w:rsidRDefault="00DB7BBC" w:rsidP="0057345B">
      <w:pPr>
        <w:pStyle w:val="ListParagraph"/>
        <w:numPr>
          <w:ilvl w:val="0"/>
          <w:numId w:val="12"/>
        </w:numPr>
        <w:ind w:left="1260"/>
      </w:pPr>
      <w:r>
        <w:t>Speed up data collection quickly.</w:t>
      </w:r>
    </w:p>
    <w:p w14:paraId="6F529B95" w14:textId="0625117E" w:rsidR="00106837" w:rsidRDefault="00106837" w:rsidP="0057345B">
      <w:pPr>
        <w:pStyle w:val="ListParagraph"/>
        <w:numPr>
          <w:ilvl w:val="0"/>
          <w:numId w:val="12"/>
        </w:numPr>
        <w:ind w:left="1260"/>
      </w:pPr>
      <w:r>
        <w:t xml:space="preserve">Apply user geolocation to find our out where they want to go. </w:t>
      </w:r>
    </w:p>
    <w:p w14:paraId="1D323C38" w14:textId="7A46EC9D" w:rsidR="00106837" w:rsidRDefault="00106837" w:rsidP="0057345B">
      <w:pPr>
        <w:pStyle w:val="ListParagraph"/>
        <w:numPr>
          <w:ilvl w:val="0"/>
          <w:numId w:val="12"/>
        </w:numPr>
        <w:ind w:left="1260"/>
      </w:pPr>
      <w:r>
        <w:t>Running on multiple devices</w:t>
      </w:r>
      <w:r w:rsidR="006C05C3">
        <w:t>.</w:t>
      </w:r>
    </w:p>
    <w:p w14:paraId="1AB3C01A" w14:textId="04CE393D" w:rsidR="007023DA" w:rsidRDefault="00106837" w:rsidP="0057345B">
      <w:pPr>
        <w:pStyle w:val="ListParagraph"/>
        <w:numPr>
          <w:ilvl w:val="0"/>
          <w:numId w:val="12"/>
        </w:numPr>
        <w:ind w:left="1260"/>
      </w:pPr>
      <w:r>
        <w:t>Make an app for iOS</w:t>
      </w:r>
      <w:r w:rsidR="00370C84">
        <w:t xml:space="preserve"> and Android</w:t>
      </w:r>
      <w:r w:rsidR="006C05C3">
        <w:t>.</w:t>
      </w:r>
    </w:p>
    <w:p w14:paraId="55407B34" w14:textId="696F0694" w:rsidR="0037222C" w:rsidRPr="00D73497" w:rsidRDefault="0037222C" w:rsidP="003C330F">
      <w:pPr>
        <w:pStyle w:val="A2"/>
      </w:pPr>
      <w:bookmarkStart w:id="11" w:name="_Toc74209547"/>
      <w:r w:rsidRPr="00D73497">
        <w:t>P</w:t>
      </w:r>
      <w:r w:rsidR="00BA5CCE">
        <w:t>roject Survey</w:t>
      </w:r>
      <w:bookmarkEnd w:id="11"/>
    </w:p>
    <w:p w14:paraId="5868AF1D" w14:textId="4F479277" w:rsidR="0037222C" w:rsidRPr="002E3D2C" w:rsidRDefault="0037222C" w:rsidP="008C799A">
      <w:pPr>
        <w:pStyle w:val="A3"/>
      </w:pPr>
      <w:bookmarkStart w:id="12" w:name="_Toc74209548"/>
      <w:r w:rsidRPr="002E3D2C">
        <w:t>Survey plan</w:t>
      </w:r>
      <w:bookmarkEnd w:id="12"/>
    </w:p>
    <w:p w14:paraId="7A17F04E" w14:textId="6A8F5B2D" w:rsidR="0037222C" w:rsidRDefault="0037222C" w:rsidP="0037222C">
      <w:pPr>
        <w:ind w:left="270" w:firstLine="720"/>
      </w:pPr>
      <w:r>
        <w:t>According to vietnamtourism.gov.vn, we have the following data in Asian:</w:t>
      </w:r>
    </w:p>
    <w:tbl>
      <w:tblPr>
        <w:tblStyle w:val="TableGrid"/>
        <w:tblW w:w="8295" w:type="dxa"/>
        <w:tblInd w:w="985" w:type="dxa"/>
        <w:tblLook w:val="04A0" w:firstRow="1" w:lastRow="0" w:firstColumn="1" w:lastColumn="0" w:noHBand="0" w:noVBand="1"/>
      </w:tblPr>
      <w:tblGrid>
        <w:gridCol w:w="2040"/>
        <w:gridCol w:w="2315"/>
        <w:gridCol w:w="1970"/>
        <w:gridCol w:w="1970"/>
      </w:tblGrid>
      <w:tr w:rsidR="006C7ABA" w14:paraId="0269BE86" w14:textId="1FF78FCB" w:rsidTr="006C7ABA">
        <w:tc>
          <w:tcPr>
            <w:tcW w:w="2040" w:type="dxa"/>
          </w:tcPr>
          <w:p w14:paraId="7FB587CA" w14:textId="77777777" w:rsidR="006C7ABA" w:rsidRDefault="006C7ABA" w:rsidP="006C7ABA">
            <w:pPr>
              <w:pStyle w:val="ListParagraph"/>
              <w:tabs>
                <w:tab w:val="right" w:pos="2634"/>
              </w:tabs>
              <w:ind w:left="0"/>
            </w:pPr>
          </w:p>
        </w:tc>
        <w:tc>
          <w:tcPr>
            <w:tcW w:w="2315" w:type="dxa"/>
          </w:tcPr>
          <w:p w14:paraId="72274126" w14:textId="77777777" w:rsidR="006C7ABA" w:rsidRDefault="006C7ABA" w:rsidP="006C7ABA">
            <w:pPr>
              <w:pStyle w:val="ListParagraph"/>
              <w:ind w:left="0"/>
            </w:pPr>
            <w:r>
              <w:t>Country</w:t>
            </w:r>
          </w:p>
        </w:tc>
        <w:tc>
          <w:tcPr>
            <w:tcW w:w="1970" w:type="dxa"/>
          </w:tcPr>
          <w:p w14:paraId="4E753B1E" w14:textId="24739DA2" w:rsidR="006C7ABA" w:rsidRDefault="006C7ABA" w:rsidP="006C7ABA">
            <w:pPr>
              <w:pStyle w:val="ListParagraph"/>
              <w:ind w:left="0"/>
            </w:pPr>
            <w:r>
              <w:t>Number of 2019 December</w:t>
            </w:r>
            <w:r w:rsidR="00C845C7">
              <w:rPr>
                <w:rStyle w:val="FootnoteReference"/>
              </w:rPr>
              <w:footnoteReference w:id="1"/>
            </w:r>
          </w:p>
        </w:tc>
        <w:tc>
          <w:tcPr>
            <w:tcW w:w="1970" w:type="dxa"/>
          </w:tcPr>
          <w:p w14:paraId="7CF41DBD" w14:textId="15E3B5DC" w:rsidR="006C7ABA" w:rsidRDefault="006C7ABA" w:rsidP="006C7ABA">
            <w:pPr>
              <w:pStyle w:val="ListParagraph"/>
              <w:ind w:left="0"/>
            </w:pPr>
            <w:r>
              <w:t>Number of people 2020 March</w:t>
            </w:r>
            <w:r w:rsidR="00C845C7">
              <w:rPr>
                <w:rStyle w:val="FootnoteReference"/>
              </w:rPr>
              <w:footnoteReference w:id="2"/>
            </w:r>
          </w:p>
        </w:tc>
      </w:tr>
      <w:tr w:rsidR="006C7ABA" w14:paraId="7CBD81FD" w14:textId="722BC545" w:rsidTr="006C7ABA">
        <w:tc>
          <w:tcPr>
            <w:tcW w:w="2040" w:type="dxa"/>
          </w:tcPr>
          <w:p w14:paraId="2DBEDF3E" w14:textId="77777777" w:rsidR="006C7ABA" w:rsidRDefault="006C7ABA" w:rsidP="006C7ABA">
            <w:pPr>
              <w:pStyle w:val="ListParagraph"/>
              <w:tabs>
                <w:tab w:val="right" w:pos="2634"/>
              </w:tabs>
              <w:ind w:left="0"/>
            </w:pPr>
            <w:r>
              <w:t>1</w:t>
            </w:r>
          </w:p>
        </w:tc>
        <w:tc>
          <w:tcPr>
            <w:tcW w:w="2315" w:type="dxa"/>
          </w:tcPr>
          <w:p w14:paraId="0E8708B9" w14:textId="77777777" w:rsidR="006C7ABA" w:rsidRDefault="006C7ABA" w:rsidP="006C7ABA">
            <w:pPr>
              <w:pStyle w:val="ListParagraph"/>
              <w:ind w:left="0"/>
            </w:pPr>
            <w:r>
              <w:t>Viet Nam</w:t>
            </w:r>
          </w:p>
        </w:tc>
        <w:tc>
          <w:tcPr>
            <w:tcW w:w="1970" w:type="dxa"/>
          </w:tcPr>
          <w:p w14:paraId="0A5868EA" w14:textId="77777777" w:rsidR="006C7ABA" w:rsidRDefault="006C7ABA" w:rsidP="006C7ABA">
            <w:pPr>
              <w:pStyle w:val="ListParagraph"/>
              <w:ind w:left="0"/>
            </w:pPr>
            <w:r>
              <w:t>1,710,168</w:t>
            </w:r>
          </w:p>
        </w:tc>
        <w:tc>
          <w:tcPr>
            <w:tcW w:w="1970" w:type="dxa"/>
          </w:tcPr>
          <w:p w14:paraId="145394E5" w14:textId="2D2BB710" w:rsidR="006C7ABA" w:rsidRDefault="006C7ABA" w:rsidP="006C7ABA">
            <w:pPr>
              <w:pStyle w:val="ListParagraph"/>
              <w:ind w:left="0"/>
            </w:pPr>
            <w:r>
              <w:t>449,923</w:t>
            </w:r>
          </w:p>
        </w:tc>
      </w:tr>
      <w:tr w:rsidR="006C7ABA" w14:paraId="72F61D4D" w14:textId="565F1270" w:rsidTr="006C7ABA">
        <w:tc>
          <w:tcPr>
            <w:tcW w:w="2040" w:type="dxa"/>
          </w:tcPr>
          <w:p w14:paraId="0D30D4D4" w14:textId="77777777" w:rsidR="006C7ABA" w:rsidRDefault="006C7ABA" w:rsidP="006C7ABA">
            <w:pPr>
              <w:pStyle w:val="ListParagraph"/>
              <w:tabs>
                <w:tab w:val="right" w:pos="2634"/>
              </w:tabs>
              <w:ind w:left="0"/>
            </w:pPr>
            <w:r>
              <w:lastRenderedPageBreak/>
              <w:t>2</w:t>
            </w:r>
          </w:p>
        </w:tc>
        <w:tc>
          <w:tcPr>
            <w:tcW w:w="2315" w:type="dxa"/>
          </w:tcPr>
          <w:p w14:paraId="25617DB1" w14:textId="77777777" w:rsidR="006C7ABA" w:rsidRDefault="006C7ABA" w:rsidP="006C7ABA">
            <w:pPr>
              <w:pStyle w:val="ListParagraph"/>
              <w:ind w:left="0"/>
            </w:pPr>
            <w:r>
              <w:t>Cambodia</w:t>
            </w:r>
          </w:p>
        </w:tc>
        <w:tc>
          <w:tcPr>
            <w:tcW w:w="1970" w:type="dxa"/>
          </w:tcPr>
          <w:p w14:paraId="64B0F00D" w14:textId="77777777" w:rsidR="006C7ABA" w:rsidRDefault="006C7ABA" w:rsidP="006C7ABA">
            <w:pPr>
              <w:pStyle w:val="ListParagraph"/>
              <w:ind w:left="0"/>
            </w:pPr>
            <w:r>
              <w:t>27,472</w:t>
            </w:r>
          </w:p>
        </w:tc>
        <w:tc>
          <w:tcPr>
            <w:tcW w:w="1970" w:type="dxa"/>
          </w:tcPr>
          <w:p w14:paraId="0AEFC2B8" w14:textId="011AA946" w:rsidR="006C7ABA" w:rsidRDefault="006C7ABA" w:rsidP="006C7ABA">
            <w:pPr>
              <w:pStyle w:val="ListParagraph"/>
              <w:ind w:left="0"/>
            </w:pPr>
            <w:r>
              <w:t>35,220</w:t>
            </w:r>
          </w:p>
        </w:tc>
      </w:tr>
      <w:tr w:rsidR="006C7ABA" w14:paraId="444D0CA2" w14:textId="4A72A21E" w:rsidTr="006C7ABA">
        <w:tc>
          <w:tcPr>
            <w:tcW w:w="2040" w:type="dxa"/>
          </w:tcPr>
          <w:p w14:paraId="66CF1978" w14:textId="77777777" w:rsidR="006C7ABA" w:rsidRDefault="006C7ABA" w:rsidP="006C7ABA">
            <w:pPr>
              <w:pStyle w:val="ListParagraph"/>
              <w:tabs>
                <w:tab w:val="right" w:pos="2634"/>
              </w:tabs>
              <w:ind w:left="0"/>
            </w:pPr>
            <w:r>
              <w:t>3</w:t>
            </w:r>
          </w:p>
        </w:tc>
        <w:tc>
          <w:tcPr>
            <w:tcW w:w="2315" w:type="dxa"/>
          </w:tcPr>
          <w:p w14:paraId="3210EC3B" w14:textId="77777777" w:rsidR="006C7ABA" w:rsidRDefault="006C7ABA" w:rsidP="006C7ABA">
            <w:pPr>
              <w:pStyle w:val="ListParagraph"/>
              <w:ind w:left="0"/>
            </w:pPr>
            <w:r>
              <w:t>Laos</w:t>
            </w:r>
          </w:p>
        </w:tc>
        <w:tc>
          <w:tcPr>
            <w:tcW w:w="1970" w:type="dxa"/>
          </w:tcPr>
          <w:p w14:paraId="0C9B7E68" w14:textId="77777777" w:rsidR="006C7ABA" w:rsidRDefault="006C7ABA" w:rsidP="006C7ABA">
            <w:pPr>
              <w:pStyle w:val="ListParagraph"/>
              <w:ind w:left="0"/>
            </w:pPr>
            <w:r>
              <w:t>7,776</w:t>
            </w:r>
          </w:p>
        </w:tc>
        <w:tc>
          <w:tcPr>
            <w:tcW w:w="1970" w:type="dxa"/>
          </w:tcPr>
          <w:p w14:paraId="4BE520F3" w14:textId="76DC93D8" w:rsidR="006C7ABA" w:rsidRDefault="006C7ABA" w:rsidP="006C7ABA">
            <w:pPr>
              <w:pStyle w:val="ListParagraph"/>
              <w:ind w:left="0"/>
            </w:pPr>
            <w:r>
              <w:t>12,391</w:t>
            </w:r>
          </w:p>
        </w:tc>
      </w:tr>
      <w:tr w:rsidR="006C7ABA" w14:paraId="6ACB4740" w14:textId="7A0F8C93" w:rsidTr="006C7ABA">
        <w:tc>
          <w:tcPr>
            <w:tcW w:w="2040" w:type="dxa"/>
          </w:tcPr>
          <w:p w14:paraId="5AEA8D2C" w14:textId="77777777" w:rsidR="006C7ABA" w:rsidRDefault="006C7ABA" w:rsidP="006C7ABA">
            <w:pPr>
              <w:pStyle w:val="ListParagraph"/>
              <w:tabs>
                <w:tab w:val="right" w:pos="2634"/>
              </w:tabs>
              <w:ind w:left="0"/>
            </w:pPr>
            <w:r>
              <w:t>4</w:t>
            </w:r>
          </w:p>
        </w:tc>
        <w:tc>
          <w:tcPr>
            <w:tcW w:w="2315" w:type="dxa"/>
          </w:tcPr>
          <w:p w14:paraId="7336C785" w14:textId="77777777" w:rsidR="006C7ABA" w:rsidRDefault="006C7ABA" w:rsidP="006C7ABA">
            <w:pPr>
              <w:pStyle w:val="ListParagraph"/>
              <w:ind w:left="0"/>
            </w:pPr>
            <w:r>
              <w:t>Thailand</w:t>
            </w:r>
          </w:p>
        </w:tc>
        <w:tc>
          <w:tcPr>
            <w:tcW w:w="1970" w:type="dxa"/>
          </w:tcPr>
          <w:p w14:paraId="35A3DFBE" w14:textId="77777777" w:rsidR="006C7ABA" w:rsidRDefault="006C7ABA" w:rsidP="006C7ABA">
            <w:pPr>
              <w:pStyle w:val="ListParagraph"/>
              <w:ind w:left="0"/>
            </w:pPr>
            <w:r>
              <w:t>58,601</w:t>
            </w:r>
          </w:p>
        </w:tc>
        <w:tc>
          <w:tcPr>
            <w:tcW w:w="1970" w:type="dxa"/>
          </w:tcPr>
          <w:p w14:paraId="6B6446C4" w14:textId="0720AA84" w:rsidR="006C7ABA" w:rsidRDefault="006C7ABA" w:rsidP="006C7ABA">
            <w:pPr>
              <w:pStyle w:val="ListParagraph"/>
              <w:ind w:left="0"/>
            </w:pPr>
            <w:r>
              <w:t>18,171</w:t>
            </w:r>
          </w:p>
        </w:tc>
      </w:tr>
      <w:tr w:rsidR="006C7ABA" w14:paraId="6546180C" w14:textId="6E30A65C" w:rsidTr="006C7ABA">
        <w:tc>
          <w:tcPr>
            <w:tcW w:w="2040" w:type="dxa"/>
          </w:tcPr>
          <w:p w14:paraId="13794A2E" w14:textId="77777777" w:rsidR="006C7ABA" w:rsidRDefault="006C7ABA" w:rsidP="006C7ABA">
            <w:pPr>
              <w:pStyle w:val="ListParagraph"/>
              <w:tabs>
                <w:tab w:val="right" w:pos="2634"/>
              </w:tabs>
              <w:ind w:left="0"/>
            </w:pPr>
            <w:r>
              <w:t>5</w:t>
            </w:r>
          </w:p>
        </w:tc>
        <w:tc>
          <w:tcPr>
            <w:tcW w:w="2315" w:type="dxa"/>
          </w:tcPr>
          <w:p w14:paraId="2F1F77CA" w14:textId="77777777" w:rsidR="006C7ABA" w:rsidRDefault="006C7ABA" w:rsidP="006C7ABA">
            <w:pPr>
              <w:pStyle w:val="ListParagraph"/>
              <w:ind w:left="0"/>
            </w:pPr>
            <w:r>
              <w:t>Taiwan</w:t>
            </w:r>
          </w:p>
        </w:tc>
        <w:tc>
          <w:tcPr>
            <w:tcW w:w="1970" w:type="dxa"/>
          </w:tcPr>
          <w:p w14:paraId="63C3B00F" w14:textId="77777777" w:rsidR="006C7ABA" w:rsidRDefault="006C7ABA" w:rsidP="006C7ABA">
            <w:pPr>
              <w:pStyle w:val="ListParagraph"/>
              <w:ind w:left="0"/>
            </w:pPr>
            <w:r>
              <w:t>80,506</w:t>
            </w:r>
          </w:p>
        </w:tc>
        <w:tc>
          <w:tcPr>
            <w:tcW w:w="1970" w:type="dxa"/>
          </w:tcPr>
          <w:p w14:paraId="55F2CCBD" w14:textId="0B3A338B" w:rsidR="006C7ABA" w:rsidRDefault="006C7ABA" w:rsidP="006C7ABA">
            <w:pPr>
              <w:pStyle w:val="ListParagraph"/>
              <w:ind w:left="0"/>
            </w:pPr>
            <w:r>
              <w:t>22,344</w:t>
            </w:r>
          </w:p>
        </w:tc>
      </w:tr>
      <w:tr w:rsidR="006C7ABA" w14:paraId="5F026314" w14:textId="36ACC47E" w:rsidTr="006C7ABA">
        <w:tc>
          <w:tcPr>
            <w:tcW w:w="2040" w:type="dxa"/>
          </w:tcPr>
          <w:p w14:paraId="4D157414" w14:textId="77777777" w:rsidR="006C7ABA" w:rsidRDefault="006C7ABA" w:rsidP="006C7ABA">
            <w:pPr>
              <w:pStyle w:val="ListParagraph"/>
              <w:tabs>
                <w:tab w:val="right" w:pos="2634"/>
              </w:tabs>
              <w:ind w:left="0"/>
            </w:pPr>
            <w:r>
              <w:t>6</w:t>
            </w:r>
          </w:p>
        </w:tc>
        <w:tc>
          <w:tcPr>
            <w:tcW w:w="2315" w:type="dxa"/>
          </w:tcPr>
          <w:p w14:paraId="4B12F670" w14:textId="77777777" w:rsidR="006C7ABA" w:rsidRDefault="006C7ABA" w:rsidP="006C7ABA">
            <w:pPr>
              <w:pStyle w:val="ListParagraph"/>
              <w:ind w:left="0"/>
            </w:pPr>
            <w:r>
              <w:t>Indonesia</w:t>
            </w:r>
          </w:p>
        </w:tc>
        <w:tc>
          <w:tcPr>
            <w:tcW w:w="1970" w:type="dxa"/>
          </w:tcPr>
          <w:p w14:paraId="544465CE" w14:textId="77777777" w:rsidR="006C7ABA" w:rsidRDefault="006C7ABA" w:rsidP="006C7ABA">
            <w:pPr>
              <w:pStyle w:val="ListParagraph"/>
              <w:ind w:left="0"/>
            </w:pPr>
            <w:r>
              <w:t>9,457</w:t>
            </w:r>
          </w:p>
        </w:tc>
        <w:tc>
          <w:tcPr>
            <w:tcW w:w="1970" w:type="dxa"/>
          </w:tcPr>
          <w:p w14:paraId="06F7C6D6" w14:textId="52D807B4" w:rsidR="006C7ABA" w:rsidRDefault="006C7ABA" w:rsidP="006C7ABA">
            <w:pPr>
              <w:pStyle w:val="ListParagraph"/>
              <w:ind w:left="0"/>
            </w:pPr>
            <w:r>
              <w:t>3,457</w:t>
            </w:r>
          </w:p>
        </w:tc>
      </w:tr>
      <w:tr w:rsidR="006C7ABA" w14:paraId="63E84049" w14:textId="5DD0795C" w:rsidTr="006C7ABA">
        <w:tc>
          <w:tcPr>
            <w:tcW w:w="2040" w:type="dxa"/>
          </w:tcPr>
          <w:p w14:paraId="799FEEE6" w14:textId="77777777" w:rsidR="006C7ABA" w:rsidRDefault="006C7ABA" w:rsidP="006C7ABA">
            <w:pPr>
              <w:pStyle w:val="ListParagraph"/>
              <w:tabs>
                <w:tab w:val="right" w:pos="2634"/>
              </w:tabs>
              <w:ind w:left="0"/>
            </w:pPr>
            <w:r>
              <w:t>7</w:t>
            </w:r>
          </w:p>
        </w:tc>
        <w:tc>
          <w:tcPr>
            <w:tcW w:w="2315" w:type="dxa"/>
          </w:tcPr>
          <w:p w14:paraId="079CD855" w14:textId="77777777" w:rsidR="006C7ABA" w:rsidRDefault="006C7ABA" w:rsidP="006C7ABA">
            <w:pPr>
              <w:pStyle w:val="ListParagraph"/>
              <w:ind w:left="0"/>
            </w:pPr>
            <w:r>
              <w:t>Philippines</w:t>
            </w:r>
          </w:p>
        </w:tc>
        <w:tc>
          <w:tcPr>
            <w:tcW w:w="1970" w:type="dxa"/>
          </w:tcPr>
          <w:p w14:paraId="26AA0756" w14:textId="77777777" w:rsidR="006C7ABA" w:rsidRDefault="006C7ABA" w:rsidP="006C7ABA">
            <w:pPr>
              <w:pStyle w:val="ListParagraph"/>
              <w:ind w:left="0"/>
            </w:pPr>
            <w:r>
              <w:t>14,979</w:t>
            </w:r>
          </w:p>
        </w:tc>
        <w:tc>
          <w:tcPr>
            <w:tcW w:w="1970" w:type="dxa"/>
          </w:tcPr>
          <w:p w14:paraId="4023F372" w14:textId="44AC64AC" w:rsidR="006C7ABA" w:rsidRDefault="006C7ABA" w:rsidP="006C7ABA">
            <w:pPr>
              <w:pStyle w:val="ListParagraph"/>
              <w:ind w:left="0"/>
            </w:pPr>
            <w:r>
              <w:t>7,664</w:t>
            </w:r>
          </w:p>
        </w:tc>
      </w:tr>
      <w:tr w:rsidR="006C7ABA" w14:paraId="5A10EE2D" w14:textId="4072FA17" w:rsidTr="006C7ABA">
        <w:tc>
          <w:tcPr>
            <w:tcW w:w="2040" w:type="dxa"/>
          </w:tcPr>
          <w:p w14:paraId="5FF72CC0" w14:textId="77777777" w:rsidR="006C7ABA" w:rsidRDefault="006C7ABA" w:rsidP="006C7ABA">
            <w:pPr>
              <w:pStyle w:val="ListParagraph"/>
              <w:tabs>
                <w:tab w:val="right" w:pos="2634"/>
              </w:tabs>
              <w:ind w:left="0"/>
            </w:pPr>
            <w:r>
              <w:t>8</w:t>
            </w:r>
          </w:p>
        </w:tc>
        <w:tc>
          <w:tcPr>
            <w:tcW w:w="2315" w:type="dxa"/>
          </w:tcPr>
          <w:p w14:paraId="287CA1BC" w14:textId="77777777" w:rsidR="006C7ABA" w:rsidRDefault="006C7ABA" w:rsidP="006C7ABA">
            <w:pPr>
              <w:pStyle w:val="ListParagraph"/>
              <w:ind w:left="0"/>
            </w:pPr>
            <w:r>
              <w:t>Japan</w:t>
            </w:r>
          </w:p>
        </w:tc>
        <w:tc>
          <w:tcPr>
            <w:tcW w:w="1970" w:type="dxa"/>
          </w:tcPr>
          <w:p w14:paraId="79C01C77" w14:textId="77777777" w:rsidR="006C7ABA" w:rsidRDefault="006C7ABA" w:rsidP="006C7ABA">
            <w:pPr>
              <w:pStyle w:val="ListParagraph"/>
              <w:ind w:left="0"/>
            </w:pPr>
            <w:r>
              <w:t>79,737</w:t>
            </w:r>
          </w:p>
        </w:tc>
        <w:tc>
          <w:tcPr>
            <w:tcW w:w="1970" w:type="dxa"/>
          </w:tcPr>
          <w:p w14:paraId="1A4AAAB4" w14:textId="249F03FC" w:rsidR="006C7ABA" w:rsidRDefault="006C7ABA" w:rsidP="006C7ABA">
            <w:pPr>
              <w:pStyle w:val="ListParagraph"/>
              <w:ind w:left="0"/>
            </w:pPr>
            <w:r>
              <w:t>37,385</w:t>
            </w:r>
          </w:p>
        </w:tc>
      </w:tr>
      <w:tr w:rsidR="006C7ABA" w14:paraId="4332508D" w14:textId="5E56D361" w:rsidTr="006C7ABA">
        <w:tc>
          <w:tcPr>
            <w:tcW w:w="2040" w:type="dxa"/>
          </w:tcPr>
          <w:p w14:paraId="568E1262" w14:textId="77777777" w:rsidR="006C7ABA" w:rsidRDefault="006C7ABA" w:rsidP="006C7ABA">
            <w:pPr>
              <w:pStyle w:val="ListParagraph"/>
              <w:tabs>
                <w:tab w:val="right" w:pos="2634"/>
              </w:tabs>
              <w:ind w:left="0"/>
            </w:pPr>
            <w:r>
              <w:t>9</w:t>
            </w:r>
          </w:p>
        </w:tc>
        <w:tc>
          <w:tcPr>
            <w:tcW w:w="2315" w:type="dxa"/>
          </w:tcPr>
          <w:p w14:paraId="236411DF" w14:textId="77777777" w:rsidR="006C7ABA" w:rsidRDefault="006C7ABA" w:rsidP="006C7ABA">
            <w:pPr>
              <w:pStyle w:val="ListParagraph"/>
              <w:ind w:left="0"/>
            </w:pPr>
            <w:r>
              <w:t>Malaysia</w:t>
            </w:r>
          </w:p>
        </w:tc>
        <w:tc>
          <w:tcPr>
            <w:tcW w:w="1970" w:type="dxa"/>
          </w:tcPr>
          <w:p w14:paraId="2C4A8DE5" w14:textId="77777777" w:rsidR="006C7ABA" w:rsidRDefault="006C7ABA" w:rsidP="006C7ABA">
            <w:pPr>
              <w:pStyle w:val="ListParagraph"/>
              <w:ind w:left="0"/>
            </w:pPr>
            <w:r>
              <w:t>79,348</w:t>
            </w:r>
          </w:p>
        </w:tc>
        <w:tc>
          <w:tcPr>
            <w:tcW w:w="1970" w:type="dxa"/>
          </w:tcPr>
          <w:p w14:paraId="755556EC" w14:textId="0368AACD" w:rsidR="006C7ABA" w:rsidRDefault="006C7ABA" w:rsidP="006C7ABA">
            <w:pPr>
              <w:pStyle w:val="ListParagraph"/>
              <w:ind w:left="0"/>
            </w:pPr>
            <w:r>
              <w:t>23,221</w:t>
            </w:r>
          </w:p>
        </w:tc>
      </w:tr>
      <w:tr w:rsidR="006C7ABA" w14:paraId="0052E6A2" w14:textId="1D59D66F" w:rsidTr="006C7ABA">
        <w:tc>
          <w:tcPr>
            <w:tcW w:w="2040" w:type="dxa"/>
          </w:tcPr>
          <w:p w14:paraId="7C48FA33" w14:textId="77777777" w:rsidR="006C7ABA" w:rsidRDefault="006C7ABA" w:rsidP="006C7ABA">
            <w:pPr>
              <w:pStyle w:val="ListParagraph"/>
              <w:tabs>
                <w:tab w:val="right" w:pos="2634"/>
              </w:tabs>
              <w:ind w:left="0"/>
            </w:pPr>
            <w:r>
              <w:t>10</w:t>
            </w:r>
          </w:p>
        </w:tc>
        <w:tc>
          <w:tcPr>
            <w:tcW w:w="2315" w:type="dxa"/>
          </w:tcPr>
          <w:p w14:paraId="16B37396" w14:textId="77777777" w:rsidR="006C7ABA" w:rsidRDefault="006C7ABA" w:rsidP="006C7ABA">
            <w:pPr>
              <w:pStyle w:val="ListParagraph"/>
              <w:ind w:left="0"/>
            </w:pPr>
            <w:r>
              <w:t>Singapore</w:t>
            </w:r>
          </w:p>
        </w:tc>
        <w:tc>
          <w:tcPr>
            <w:tcW w:w="1970" w:type="dxa"/>
          </w:tcPr>
          <w:p w14:paraId="4C5F5529" w14:textId="77777777" w:rsidR="006C7ABA" w:rsidRDefault="006C7ABA" w:rsidP="006C7ABA">
            <w:pPr>
              <w:pStyle w:val="ListParagraph"/>
              <w:ind w:left="0"/>
            </w:pPr>
            <w:r>
              <w:t>40,866</w:t>
            </w:r>
          </w:p>
        </w:tc>
        <w:tc>
          <w:tcPr>
            <w:tcW w:w="1970" w:type="dxa"/>
          </w:tcPr>
          <w:p w14:paraId="72E42562" w14:textId="616D1C30" w:rsidR="006C7ABA" w:rsidRDefault="006C7ABA" w:rsidP="006C7ABA">
            <w:pPr>
              <w:pStyle w:val="ListParagraph"/>
              <w:ind w:left="0"/>
            </w:pPr>
            <w:r>
              <w:t>9,883</w:t>
            </w:r>
          </w:p>
        </w:tc>
      </w:tr>
      <w:tr w:rsidR="006C7ABA" w14:paraId="7FF1DAC3" w14:textId="57549884" w:rsidTr="006C7ABA">
        <w:tc>
          <w:tcPr>
            <w:tcW w:w="2040" w:type="dxa"/>
          </w:tcPr>
          <w:p w14:paraId="07667513" w14:textId="77777777" w:rsidR="006C7ABA" w:rsidRDefault="006C7ABA" w:rsidP="006C7ABA">
            <w:pPr>
              <w:pStyle w:val="ListParagraph"/>
              <w:tabs>
                <w:tab w:val="right" w:pos="2634"/>
              </w:tabs>
              <w:ind w:left="0"/>
            </w:pPr>
            <w:r>
              <w:t>11</w:t>
            </w:r>
          </w:p>
        </w:tc>
        <w:tc>
          <w:tcPr>
            <w:tcW w:w="2315" w:type="dxa"/>
          </w:tcPr>
          <w:p w14:paraId="00A6116E" w14:textId="77777777" w:rsidR="006C7ABA" w:rsidRDefault="006C7ABA" w:rsidP="006C7ABA">
            <w:pPr>
              <w:pStyle w:val="ListParagraph"/>
              <w:ind w:left="0"/>
            </w:pPr>
            <w:r>
              <w:t>Korean</w:t>
            </w:r>
          </w:p>
        </w:tc>
        <w:tc>
          <w:tcPr>
            <w:tcW w:w="1970" w:type="dxa"/>
          </w:tcPr>
          <w:p w14:paraId="15768C52" w14:textId="77777777" w:rsidR="006C7ABA" w:rsidRDefault="006C7ABA" w:rsidP="006C7ABA">
            <w:pPr>
              <w:pStyle w:val="ListParagraph"/>
              <w:ind w:left="0"/>
            </w:pPr>
            <w:r>
              <w:t>424,736</w:t>
            </w:r>
          </w:p>
        </w:tc>
        <w:tc>
          <w:tcPr>
            <w:tcW w:w="1970" w:type="dxa"/>
          </w:tcPr>
          <w:p w14:paraId="4BDD9C3D" w14:textId="31DF539A" w:rsidR="006C7ABA" w:rsidRDefault="006C7ABA" w:rsidP="006C7ABA">
            <w:pPr>
              <w:pStyle w:val="ListParagraph"/>
              <w:ind w:left="0"/>
            </w:pPr>
            <w:r>
              <w:t>28,699</w:t>
            </w:r>
          </w:p>
        </w:tc>
      </w:tr>
      <w:tr w:rsidR="006C7ABA" w14:paraId="78E44D61" w14:textId="3C32EB0C" w:rsidTr="006C7ABA">
        <w:tc>
          <w:tcPr>
            <w:tcW w:w="2040" w:type="dxa"/>
          </w:tcPr>
          <w:p w14:paraId="7C6254C9" w14:textId="77777777" w:rsidR="006C7ABA" w:rsidRDefault="006C7ABA" w:rsidP="006C7ABA">
            <w:pPr>
              <w:pStyle w:val="ListParagraph"/>
              <w:tabs>
                <w:tab w:val="right" w:pos="2634"/>
              </w:tabs>
              <w:ind w:left="0"/>
            </w:pPr>
            <w:r>
              <w:t>12</w:t>
            </w:r>
          </w:p>
        </w:tc>
        <w:tc>
          <w:tcPr>
            <w:tcW w:w="2315" w:type="dxa"/>
          </w:tcPr>
          <w:p w14:paraId="635B9D3A" w14:textId="77777777" w:rsidR="006C7ABA" w:rsidRDefault="006C7ABA" w:rsidP="006C7ABA">
            <w:pPr>
              <w:pStyle w:val="ListParagraph"/>
              <w:ind w:left="0"/>
            </w:pPr>
            <w:r>
              <w:t>China</w:t>
            </w:r>
          </w:p>
        </w:tc>
        <w:tc>
          <w:tcPr>
            <w:tcW w:w="1970" w:type="dxa"/>
          </w:tcPr>
          <w:p w14:paraId="6ED1923E" w14:textId="77777777" w:rsidR="006C7ABA" w:rsidRDefault="006C7ABA" w:rsidP="006C7ABA">
            <w:pPr>
              <w:pStyle w:val="ListParagraph"/>
              <w:ind w:left="0"/>
            </w:pPr>
            <w:r>
              <w:t>558,432</w:t>
            </w:r>
          </w:p>
        </w:tc>
        <w:tc>
          <w:tcPr>
            <w:tcW w:w="1970" w:type="dxa"/>
          </w:tcPr>
          <w:p w14:paraId="4A170F13" w14:textId="5F96FF94" w:rsidR="006C7ABA" w:rsidRDefault="006C7ABA" w:rsidP="006C7ABA">
            <w:pPr>
              <w:pStyle w:val="ListParagraph"/>
              <w:ind w:left="0"/>
            </w:pPr>
            <w:r>
              <w:t>33,194</w:t>
            </w:r>
          </w:p>
        </w:tc>
      </w:tr>
      <w:tr w:rsidR="006C7ABA" w14:paraId="1A2A87F1" w14:textId="4BBDF01F" w:rsidTr="006C7ABA">
        <w:tc>
          <w:tcPr>
            <w:tcW w:w="2040" w:type="dxa"/>
          </w:tcPr>
          <w:p w14:paraId="697981FD" w14:textId="77777777" w:rsidR="006C7ABA" w:rsidRDefault="006C7ABA" w:rsidP="006C7ABA">
            <w:pPr>
              <w:pStyle w:val="ListParagraph"/>
              <w:tabs>
                <w:tab w:val="right" w:pos="2634"/>
              </w:tabs>
              <w:ind w:left="0"/>
            </w:pPr>
            <w:r>
              <w:t>13</w:t>
            </w:r>
          </w:p>
        </w:tc>
        <w:tc>
          <w:tcPr>
            <w:tcW w:w="2315" w:type="dxa"/>
          </w:tcPr>
          <w:p w14:paraId="757CBB92" w14:textId="77777777" w:rsidR="006C7ABA" w:rsidRDefault="006C7ABA" w:rsidP="006C7ABA">
            <w:pPr>
              <w:pStyle w:val="ListParagraph"/>
              <w:ind w:left="0"/>
            </w:pPr>
            <w:r>
              <w:t>Hong Kong</w:t>
            </w:r>
          </w:p>
        </w:tc>
        <w:tc>
          <w:tcPr>
            <w:tcW w:w="1970" w:type="dxa"/>
          </w:tcPr>
          <w:p w14:paraId="7D14987A" w14:textId="77777777" w:rsidR="006C7ABA" w:rsidRDefault="006C7ABA" w:rsidP="006C7ABA">
            <w:pPr>
              <w:pStyle w:val="ListParagraph"/>
              <w:ind w:left="0"/>
            </w:pPr>
            <w:r>
              <w:t>1,356</w:t>
            </w:r>
          </w:p>
        </w:tc>
        <w:tc>
          <w:tcPr>
            <w:tcW w:w="1970" w:type="dxa"/>
          </w:tcPr>
          <w:p w14:paraId="251836FC" w14:textId="3ED7B94A" w:rsidR="006C7ABA" w:rsidRDefault="006C7ABA" w:rsidP="006C7ABA">
            <w:pPr>
              <w:pStyle w:val="ListParagraph"/>
              <w:ind w:left="0"/>
            </w:pPr>
            <w:r>
              <w:t>1,203</w:t>
            </w:r>
          </w:p>
        </w:tc>
      </w:tr>
      <w:tr w:rsidR="006C7ABA" w14:paraId="1785BB52" w14:textId="4DE48F9B" w:rsidTr="006C7ABA">
        <w:tc>
          <w:tcPr>
            <w:tcW w:w="2040" w:type="dxa"/>
          </w:tcPr>
          <w:p w14:paraId="6CADF9B2" w14:textId="77777777" w:rsidR="006C7ABA" w:rsidRDefault="006C7ABA" w:rsidP="006C7ABA">
            <w:pPr>
              <w:pStyle w:val="ListParagraph"/>
              <w:tabs>
                <w:tab w:val="right" w:pos="2634"/>
              </w:tabs>
              <w:ind w:left="0"/>
            </w:pPr>
            <w:r>
              <w:t>14</w:t>
            </w:r>
          </w:p>
        </w:tc>
        <w:tc>
          <w:tcPr>
            <w:tcW w:w="2315" w:type="dxa"/>
          </w:tcPr>
          <w:p w14:paraId="69511700" w14:textId="77777777" w:rsidR="006C7ABA" w:rsidRDefault="006C7ABA" w:rsidP="006C7ABA">
            <w:pPr>
              <w:pStyle w:val="ListParagraph"/>
              <w:ind w:left="0"/>
            </w:pPr>
            <w:r>
              <w:t>Others</w:t>
            </w:r>
          </w:p>
        </w:tc>
        <w:tc>
          <w:tcPr>
            <w:tcW w:w="1970" w:type="dxa"/>
          </w:tcPr>
          <w:p w14:paraId="114ECFC7" w14:textId="77777777" w:rsidR="006C7ABA" w:rsidRDefault="006C7ABA" w:rsidP="006C7ABA">
            <w:pPr>
              <w:pStyle w:val="ListParagraph"/>
              <w:ind w:left="0"/>
            </w:pPr>
            <w:r>
              <w:t>33,271</w:t>
            </w:r>
          </w:p>
        </w:tc>
        <w:tc>
          <w:tcPr>
            <w:tcW w:w="1970" w:type="dxa"/>
          </w:tcPr>
          <w:p w14:paraId="47B32D66" w14:textId="74EC34A1" w:rsidR="006C7ABA" w:rsidRDefault="006C7ABA" w:rsidP="006C7ABA">
            <w:pPr>
              <w:pStyle w:val="ListParagraph"/>
              <w:ind w:left="0"/>
            </w:pPr>
            <w:r>
              <w:t>10,196</w:t>
            </w:r>
          </w:p>
        </w:tc>
      </w:tr>
    </w:tbl>
    <w:p w14:paraId="18A9AA56" w14:textId="77777777" w:rsidR="0037222C" w:rsidRDefault="0037222C" w:rsidP="0037222C">
      <w:pPr>
        <w:ind w:left="270" w:firstLine="720"/>
      </w:pPr>
    </w:p>
    <w:p w14:paraId="4AF4C51A" w14:textId="74AE4A33" w:rsidR="0037222C" w:rsidRDefault="0037222C" w:rsidP="0037222C">
      <w:pPr>
        <w:ind w:left="360"/>
        <w:rPr>
          <w:noProof/>
        </w:rPr>
      </w:pPr>
      <w:r>
        <w:rPr>
          <w:noProof/>
        </w:rPr>
        <w:drawing>
          <wp:inline distT="0" distB="0" distL="0" distR="0" wp14:anchorId="153EC5B2" wp14:editId="2432F93C">
            <wp:extent cx="5486400" cy="3200400"/>
            <wp:effectExtent l="0" t="0" r="0" b="0"/>
            <wp:docPr id="7" name="Chart 7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1"/>
              </a:graphicData>
            </a:graphic>
          </wp:inline>
        </w:drawing>
      </w:r>
    </w:p>
    <w:p w14:paraId="355D5B15" w14:textId="7A20E4FD" w:rsidR="006C7ABA" w:rsidRDefault="006C7ABA" w:rsidP="0057345B">
      <w:pPr>
        <w:pStyle w:val="ListParagraph"/>
        <w:numPr>
          <w:ilvl w:val="0"/>
          <w:numId w:val="16"/>
        </w:numPr>
        <w:ind w:left="900"/>
        <w:rPr>
          <w:noProof/>
        </w:rPr>
      </w:pPr>
      <w:r w:rsidRPr="006C7ABA">
        <w:rPr>
          <w:noProof/>
        </w:rPr>
        <w:t>The number of international visitors to Vietnam in December 2019 is estimated at 1</w:t>
      </w:r>
      <w:r>
        <w:rPr>
          <w:noProof/>
        </w:rPr>
        <w:t>.</w:t>
      </w:r>
      <w:r w:rsidRPr="006C7ABA">
        <w:rPr>
          <w:noProof/>
        </w:rPr>
        <w:t>710</w:t>
      </w:r>
      <w:r>
        <w:rPr>
          <w:noProof/>
        </w:rPr>
        <w:t>.</w:t>
      </w:r>
      <w:r w:rsidRPr="006C7ABA">
        <w:rPr>
          <w:noProof/>
        </w:rPr>
        <w:t>168 turns</w:t>
      </w:r>
      <w:r>
        <w:rPr>
          <w:noProof/>
        </w:rPr>
        <w:t xml:space="preserve">. In March 2020, the number of international visitors is estimated at 449.923 turns. </w:t>
      </w:r>
      <w:r w:rsidR="00B47234">
        <w:rPr>
          <w:noProof/>
        </w:rPr>
        <w:t xml:space="preserve">In spite of </w:t>
      </w:r>
      <w:r w:rsidR="00B47234" w:rsidRPr="00B47234">
        <w:rPr>
          <w:noProof/>
        </w:rPr>
        <w:t>the number of tourists decreased</w:t>
      </w:r>
      <w:r w:rsidR="00B47234">
        <w:rPr>
          <w:noProof/>
        </w:rPr>
        <w:t xml:space="preserve">, </w:t>
      </w:r>
      <w:r w:rsidR="00B47234" w:rsidRPr="00B47234">
        <w:rPr>
          <w:noProof/>
        </w:rPr>
        <w:t>Vietnam's tourism industry has a huge advantage</w:t>
      </w:r>
      <w:r w:rsidR="00B47234">
        <w:rPr>
          <w:noProof/>
        </w:rPr>
        <w:t xml:space="preserve"> (</w:t>
      </w:r>
      <w:r w:rsidR="00B47234" w:rsidRPr="00B47234">
        <w:rPr>
          <w:noProof/>
        </w:rPr>
        <w:t>even during the Covid</w:t>
      </w:r>
      <w:r w:rsidR="00B47234">
        <w:rPr>
          <w:noProof/>
        </w:rPr>
        <w:t xml:space="preserve"> virus</w:t>
      </w:r>
      <w:r w:rsidR="00B47234" w:rsidRPr="00B47234">
        <w:rPr>
          <w:noProof/>
        </w:rPr>
        <w:t xml:space="preserve"> epidemic season</w:t>
      </w:r>
      <w:r w:rsidR="00B47234">
        <w:rPr>
          <w:noProof/>
        </w:rPr>
        <w:t>).</w:t>
      </w:r>
    </w:p>
    <w:p w14:paraId="696FCC66" w14:textId="160B6C74" w:rsidR="0037222C" w:rsidRDefault="0037222C" w:rsidP="0037222C">
      <w:pPr>
        <w:rPr>
          <w:i/>
          <w:iCs/>
          <w:noProof/>
          <w:u w:val="single"/>
        </w:rPr>
      </w:pPr>
    </w:p>
    <w:p w14:paraId="4F4C6685" w14:textId="4105E7FD" w:rsidR="00AF4A80" w:rsidRDefault="00AF4A80" w:rsidP="0037222C">
      <w:pPr>
        <w:rPr>
          <w:i/>
          <w:iCs/>
          <w:noProof/>
          <w:u w:val="single"/>
        </w:rPr>
      </w:pPr>
    </w:p>
    <w:p w14:paraId="1AA1AF6D" w14:textId="77777777" w:rsidR="00AF4A80" w:rsidRDefault="00AF4A80" w:rsidP="0037222C">
      <w:pPr>
        <w:rPr>
          <w:noProof/>
        </w:rPr>
      </w:pPr>
    </w:p>
    <w:p w14:paraId="50F0379F" w14:textId="18C46A88" w:rsidR="0037222C" w:rsidRPr="002E3D2C" w:rsidRDefault="0037222C" w:rsidP="008C799A">
      <w:pPr>
        <w:pStyle w:val="A3"/>
        <w:rPr>
          <w:u w:val="single"/>
        </w:rPr>
      </w:pPr>
      <w:bookmarkStart w:id="13" w:name="_Toc74209549"/>
      <w:r w:rsidRPr="002E3D2C">
        <w:lastRenderedPageBreak/>
        <w:t>Input</w:t>
      </w:r>
      <w:bookmarkEnd w:id="13"/>
    </w:p>
    <w:p w14:paraId="2A92AD9F" w14:textId="6AD5E676" w:rsidR="0037222C" w:rsidRDefault="00B47234" w:rsidP="0057345B">
      <w:pPr>
        <w:pStyle w:val="ListParagraph"/>
        <w:numPr>
          <w:ilvl w:val="0"/>
          <w:numId w:val="15"/>
        </w:numPr>
        <w:tabs>
          <w:tab w:val="left" w:pos="1340"/>
        </w:tabs>
        <w:ind w:left="1350"/>
      </w:pPr>
      <w:r>
        <w:t>Data i</w:t>
      </w:r>
      <w:r w:rsidR="0037222C">
        <w:t>nformation of each function</w:t>
      </w:r>
    </w:p>
    <w:p w14:paraId="581B84F4" w14:textId="67B2CBC2" w:rsidR="0037222C" w:rsidRDefault="0037222C" w:rsidP="0057345B">
      <w:pPr>
        <w:pStyle w:val="ListParagraph"/>
        <w:numPr>
          <w:ilvl w:val="0"/>
          <w:numId w:val="15"/>
        </w:numPr>
        <w:tabs>
          <w:tab w:val="left" w:pos="1340"/>
        </w:tabs>
        <w:ind w:left="1350"/>
      </w:pPr>
      <w:r>
        <w:t>Location of users</w:t>
      </w:r>
    </w:p>
    <w:p w14:paraId="513FC7CA" w14:textId="4237A56B" w:rsidR="0037222C" w:rsidRPr="002E3D2C" w:rsidRDefault="007A62A0" w:rsidP="008C799A">
      <w:pPr>
        <w:pStyle w:val="A3"/>
      </w:pPr>
      <w:bookmarkStart w:id="14" w:name="_Toc74209550"/>
      <w:r w:rsidRPr="002E3D2C">
        <w:t>Related project</w:t>
      </w:r>
      <w:bookmarkEnd w:id="14"/>
    </w:p>
    <w:p w14:paraId="639920B6" w14:textId="6505AB58" w:rsidR="007A62A0" w:rsidRDefault="007A62A0" w:rsidP="0057345B">
      <w:pPr>
        <w:pStyle w:val="ListParagraph"/>
        <w:numPr>
          <w:ilvl w:val="0"/>
          <w:numId w:val="15"/>
        </w:numPr>
        <w:tabs>
          <w:tab w:val="left" w:pos="1340"/>
        </w:tabs>
        <w:ind w:left="1350"/>
      </w:pPr>
      <w:r>
        <w:tab/>
        <w:t xml:space="preserve">My project is inspired by </w:t>
      </w:r>
      <w:hyperlink r:id="rId12" w:history="1">
        <w:r w:rsidRPr="003A6D3B">
          <w:rPr>
            <w:rStyle w:val="Hyperlink"/>
          </w:rPr>
          <w:t>https://www.visitsingapore.com/en/</w:t>
        </w:r>
      </w:hyperlink>
    </w:p>
    <w:p w14:paraId="36429E66" w14:textId="6BD1D4AF" w:rsidR="007A62A0" w:rsidRPr="002E3D2C" w:rsidRDefault="007A62A0" w:rsidP="008C799A">
      <w:pPr>
        <w:pStyle w:val="A3"/>
      </w:pPr>
      <w:bookmarkStart w:id="15" w:name="_Toc74209551"/>
      <w:r w:rsidRPr="002E3D2C">
        <w:t xml:space="preserve">Compare these </w:t>
      </w:r>
      <w:proofErr w:type="gramStart"/>
      <w:r w:rsidRPr="002E3D2C">
        <w:t>projects</w:t>
      </w:r>
      <w:bookmarkEnd w:id="15"/>
      <w:proofErr w:type="gramEnd"/>
    </w:p>
    <w:p w14:paraId="24233ADF" w14:textId="77777777" w:rsidR="00E5157D" w:rsidRDefault="007A62A0" w:rsidP="0057345B">
      <w:pPr>
        <w:pStyle w:val="ListParagraph"/>
        <w:numPr>
          <w:ilvl w:val="0"/>
          <w:numId w:val="15"/>
        </w:numPr>
        <w:tabs>
          <w:tab w:val="left" w:pos="1340"/>
        </w:tabs>
        <w:ind w:left="1350"/>
      </w:pPr>
      <w:r>
        <w:t xml:space="preserve">My project provides more details for each title to everyone understand and </w:t>
      </w:r>
      <w:r w:rsidRPr="00561603">
        <w:t>access to the most obvious culture</w:t>
      </w:r>
      <w:r>
        <w:t>. Besides, we base on their location to find some place which they want to go.</w:t>
      </w:r>
      <w:r w:rsidR="00E5157D" w:rsidRPr="00E5157D">
        <w:t xml:space="preserve"> </w:t>
      </w:r>
    </w:p>
    <w:p w14:paraId="1F7F8F18" w14:textId="4E7F2C3E" w:rsidR="00977FAA" w:rsidRDefault="00E5157D" w:rsidP="0057345B">
      <w:pPr>
        <w:pStyle w:val="ListParagraph"/>
        <w:numPr>
          <w:ilvl w:val="0"/>
          <w:numId w:val="15"/>
        </w:numPr>
        <w:tabs>
          <w:tab w:val="left" w:pos="1340"/>
        </w:tabs>
        <w:ind w:left="1350"/>
      </w:pPr>
      <w:r>
        <w:t>The other</w:t>
      </w:r>
      <w:r w:rsidRPr="00977FAA">
        <w:t xml:space="preserve"> projects on tourism were discrete, they only worked on one module, for example, only about food, only about hotels, or only about </w:t>
      </w:r>
      <w:proofErr w:type="gramStart"/>
      <w:r w:rsidRPr="00977FAA">
        <w:t>events,...</w:t>
      </w:r>
      <w:proofErr w:type="gramEnd"/>
      <w:r w:rsidRPr="00977FAA">
        <w:t xml:space="preserve"> I will be a place full of essentials for travelers, saving visitors time by finding everything on one website instead of finding information on many different websites.</w:t>
      </w:r>
    </w:p>
    <w:p w14:paraId="4DCEAFC9" w14:textId="626CE456" w:rsidR="007A62A0" w:rsidRDefault="007A62A0" w:rsidP="0057345B">
      <w:pPr>
        <w:pStyle w:val="ListParagraph"/>
        <w:numPr>
          <w:ilvl w:val="0"/>
          <w:numId w:val="15"/>
        </w:numPr>
        <w:tabs>
          <w:tab w:val="left" w:pos="1340"/>
        </w:tabs>
        <w:ind w:left="1350"/>
      </w:pPr>
      <w:r>
        <w:t>My website tries to find hot news or news that gets a lot of attention.</w:t>
      </w:r>
    </w:p>
    <w:p w14:paraId="4B21A460" w14:textId="4E67A529" w:rsidR="001E50DF" w:rsidRDefault="001E50DF" w:rsidP="003F6A59">
      <w:pPr>
        <w:tabs>
          <w:tab w:val="left" w:pos="1340"/>
        </w:tabs>
      </w:pPr>
    </w:p>
    <w:p w14:paraId="7937EAC9" w14:textId="77777777" w:rsidR="002F6E7C" w:rsidRDefault="002F6E7C" w:rsidP="003F6A59">
      <w:pPr>
        <w:tabs>
          <w:tab w:val="left" w:pos="1340"/>
        </w:tabs>
      </w:pPr>
    </w:p>
    <w:p w14:paraId="0EE2F87D" w14:textId="77777777" w:rsidR="009538FC" w:rsidRDefault="009538FC">
      <w:pPr>
        <w:rPr>
          <w:b/>
          <w:bCs/>
          <w:sz w:val="32"/>
          <w:szCs w:val="32"/>
        </w:rPr>
      </w:pPr>
      <w:bookmarkStart w:id="16" w:name="_Toc74209552"/>
      <w:r>
        <w:br w:type="page"/>
      </w:r>
    </w:p>
    <w:p w14:paraId="3D346D4D" w14:textId="4292A579" w:rsidR="003F6A59" w:rsidRPr="002F6E7C" w:rsidRDefault="003F6A59" w:rsidP="00335A5E">
      <w:pPr>
        <w:pStyle w:val="A1"/>
      </w:pPr>
      <w:r w:rsidRPr="002F6E7C">
        <w:lastRenderedPageBreak/>
        <w:t>R</w:t>
      </w:r>
      <w:r w:rsidR="002F6E7C">
        <w:t>EQUIREMENT SPECIFICATION</w:t>
      </w:r>
      <w:bookmarkEnd w:id="16"/>
    </w:p>
    <w:p w14:paraId="1B1F90CC" w14:textId="2DF6D177" w:rsidR="003F6A59" w:rsidRDefault="003F6A59" w:rsidP="003C330F">
      <w:pPr>
        <w:pStyle w:val="A2"/>
      </w:pPr>
      <w:bookmarkStart w:id="17" w:name="_Toc74209553"/>
      <w:r w:rsidRPr="002F6E7C">
        <w:t>F</w:t>
      </w:r>
      <w:r w:rsidR="007D5B6E">
        <w:t>unctional Requirements</w:t>
      </w:r>
      <w:bookmarkEnd w:id="17"/>
    </w:p>
    <w:p w14:paraId="0258DE7A" w14:textId="22F950B1" w:rsidR="00AD1BF2" w:rsidRPr="00AD1BF2" w:rsidRDefault="00AD1BF2" w:rsidP="00AD1BF2">
      <w:pPr>
        <w:tabs>
          <w:tab w:val="left" w:pos="2433"/>
        </w:tabs>
      </w:pPr>
    </w:p>
    <w:p w14:paraId="03417CFA" w14:textId="03E9EAAD" w:rsidR="00D319C3" w:rsidRDefault="00D319C3" w:rsidP="00D319C3">
      <w:r>
        <w:rPr>
          <w:noProof/>
        </w:rPr>
        <w:drawing>
          <wp:inline distT="0" distB="0" distL="0" distR="0" wp14:anchorId="7D29172C" wp14:editId="57BE6B00">
            <wp:extent cx="5943600" cy="6090557"/>
            <wp:effectExtent l="0" t="0" r="0" b="5715"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" name="adminf.pn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9347" cy="60964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78F4E4" w14:textId="23340B23" w:rsidR="00D319C3" w:rsidRDefault="00D319C3" w:rsidP="00D319C3"/>
    <w:p w14:paraId="734B141E" w14:textId="29E8DCA9" w:rsidR="007D47C0" w:rsidRPr="002F6E7C" w:rsidRDefault="00026316" w:rsidP="00D319C3">
      <w:pPr>
        <w:pStyle w:val="A3"/>
      </w:pPr>
      <w:r>
        <w:lastRenderedPageBreak/>
        <w:t xml:space="preserve">Manage </w:t>
      </w:r>
      <w:proofErr w:type="gramStart"/>
      <w:r>
        <w:t>place</w:t>
      </w:r>
      <w:proofErr w:type="gramEnd"/>
    </w:p>
    <w:p w14:paraId="3FA2744E" w14:textId="7935B4E6" w:rsidR="00F83E0E" w:rsidRDefault="00026316" w:rsidP="0057345B">
      <w:pPr>
        <w:pStyle w:val="ListParagraph"/>
        <w:numPr>
          <w:ilvl w:val="0"/>
          <w:numId w:val="26"/>
        </w:numPr>
        <w:tabs>
          <w:tab w:val="left" w:pos="540"/>
        </w:tabs>
        <w:ind w:left="1440"/>
      </w:pPr>
      <w:r w:rsidRPr="00026316">
        <w:rPr>
          <w:u w:val="single"/>
        </w:rPr>
        <w:t>Initial condition</w:t>
      </w:r>
      <w:r w:rsidR="00364385" w:rsidRPr="00026316">
        <w:rPr>
          <w:u w:val="single"/>
        </w:rPr>
        <w:t>:</w:t>
      </w:r>
      <w:r>
        <w:t xml:space="preserve"> Admin must be properly logged in to the system.</w:t>
      </w:r>
    </w:p>
    <w:p w14:paraId="044BF66B" w14:textId="3CDB98FD" w:rsidR="00026316" w:rsidRDefault="00026316" w:rsidP="0057345B">
      <w:pPr>
        <w:pStyle w:val="ListParagraph"/>
        <w:numPr>
          <w:ilvl w:val="0"/>
          <w:numId w:val="26"/>
        </w:numPr>
        <w:tabs>
          <w:tab w:val="left" w:pos="540"/>
        </w:tabs>
        <w:ind w:left="1440"/>
      </w:pPr>
      <w:r>
        <w:rPr>
          <w:u w:val="single"/>
        </w:rPr>
        <w:t>Normal:</w:t>
      </w:r>
      <w:r>
        <w:t xml:space="preserve"> </w:t>
      </w:r>
      <w:r w:rsidR="00107956" w:rsidRPr="00107956">
        <w:t>Admin can manage all information related to place and design system to illustrate for the user.</w:t>
      </w:r>
    </w:p>
    <w:p w14:paraId="2AA2088A" w14:textId="7C23227B" w:rsidR="00364385" w:rsidRPr="002F6E7C" w:rsidRDefault="00107956" w:rsidP="008C799A">
      <w:pPr>
        <w:pStyle w:val="A3"/>
      </w:pPr>
      <w:r>
        <w:t xml:space="preserve">Add </w:t>
      </w:r>
      <w:proofErr w:type="gramStart"/>
      <w:r>
        <w:t>place</w:t>
      </w:r>
      <w:proofErr w:type="gramEnd"/>
    </w:p>
    <w:p w14:paraId="08F19637" w14:textId="15EA7BD1" w:rsidR="00BA4D3E" w:rsidRDefault="00BA4D3E" w:rsidP="0057345B">
      <w:pPr>
        <w:pStyle w:val="ListParagraph"/>
        <w:numPr>
          <w:ilvl w:val="0"/>
          <w:numId w:val="18"/>
        </w:numPr>
        <w:tabs>
          <w:tab w:val="left" w:pos="450"/>
        </w:tabs>
        <w:ind w:left="1440"/>
      </w:pPr>
      <w:r w:rsidRPr="00BA4D3E">
        <w:rPr>
          <w:u w:val="single"/>
        </w:rPr>
        <w:t>Initial condition:</w:t>
      </w:r>
      <w:r>
        <w:t xml:space="preserve"> </w:t>
      </w:r>
      <w:r w:rsidR="00107956">
        <w:t>Admin must be properly logged in to the system</w:t>
      </w:r>
      <w:r>
        <w:t>.</w:t>
      </w:r>
    </w:p>
    <w:p w14:paraId="0F492DE3" w14:textId="4D2CAE15" w:rsidR="00C61541" w:rsidRDefault="00C61541" w:rsidP="0057345B">
      <w:pPr>
        <w:pStyle w:val="ListParagraph"/>
        <w:numPr>
          <w:ilvl w:val="0"/>
          <w:numId w:val="18"/>
        </w:numPr>
        <w:tabs>
          <w:tab w:val="left" w:pos="450"/>
        </w:tabs>
        <w:ind w:left="1440"/>
      </w:pPr>
      <w:r w:rsidRPr="00BA4D3E">
        <w:rPr>
          <w:u w:val="single"/>
        </w:rPr>
        <w:t>Normal</w:t>
      </w:r>
      <w:r w:rsidR="00107956">
        <w:rPr>
          <w:u w:val="single"/>
        </w:rPr>
        <w:t>:</w:t>
      </w:r>
      <w:r w:rsidR="00107956">
        <w:t xml:space="preserve"> Always to update news place or information about the hottest place</w:t>
      </w:r>
      <w:r w:rsidR="00BA4D3E">
        <w:t>.</w:t>
      </w:r>
    </w:p>
    <w:p w14:paraId="29BCAD8B" w14:textId="311643CE" w:rsidR="00BA4D3E" w:rsidRPr="002F6E7C" w:rsidRDefault="00107956" w:rsidP="008C799A">
      <w:pPr>
        <w:pStyle w:val="A3"/>
      </w:pPr>
      <w:r>
        <w:t xml:space="preserve">Edit information of </w:t>
      </w:r>
      <w:proofErr w:type="gramStart"/>
      <w:r>
        <w:t>place</w:t>
      </w:r>
      <w:proofErr w:type="gramEnd"/>
    </w:p>
    <w:p w14:paraId="5A9BD9C7" w14:textId="38633130" w:rsidR="00BA4D3E" w:rsidRDefault="00BA4D3E" w:rsidP="0057345B">
      <w:pPr>
        <w:pStyle w:val="ListParagraph"/>
        <w:numPr>
          <w:ilvl w:val="0"/>
          <w:numId w:val="18"/>
        </w:numPr>
        <w:tabs>
          <w:tab w:val="left" w:pos="450"/>
        </w:tabs>
        <w:ind w:left="1440"/>
      </w:pPr>
      <w:r w:rsidRPr="00BA4D3E">
        <w:rPr>
          <w:u w:val="single"/>
        </w:rPr>
        <w:t>Initial condition:</w:t>
      </w:r>
      <w:r>
        <w:t xml:space="preserve"> </w:t>
      </w:r>
      <w:r w:rsidR="00107956">
        <w:t>Admin must be properly logged in to the system</w:t>
      </w:r>
      <w:r>
        <w:t>.</w:t>
      </w:r>
    </w:p>
    <w:p w14:paraId="26FA444A" w14:textId="35CF4BF8" w:rsidR="00BA4D3E" w:rsidRDefault="00BA4D3E" w:rsidP="0057345B">
      <w:pPr>
        <w:pStyle w:val="ListParagraph"/>
        <w:numPr>
          <w:ilvl w:val="0"/>
          <w:numId w:val="18"/>
        </w:numPr>
        <w:tabs>
          <w:tab w:val="left" w:pos="450"/>
        </w:tabs>
        <w:ind w:left="1440"/>
      </w:pPr>
      <w:r>
        <w:rPr>
          <w:u w:val="single"/>
        </w:rPr>
        <w:t>Normal:</w:t>
      </w:r>
      <w:r w:rsidR="00107956">
        <w:t xml:space="preserve"> If have a wrong information or place </w:t>
      </w:r>
      <w:r w:rsidR="00107956" w:rsidRPr="00107956">
        <w:t>outage status</w:t>
      </w:r>
      <w:r w:rsidR="00107956">
        <w:t xml:space="preserve"> or relocated, they will edit the system information</w:t>
      </w:r>
      <w:r w:rsidR="00CC07E9">
        <w:t>.</w:t>
      </w:r>
    </w:p>
    <w:p w14:paraId="0851B76E" w14:textId="0C7EA149" w:rsidR="00CC07E9" w:rsidRPr="002F6E7C" w:rsidRDefault="00107956" w:rsidP="008C799A">
      <w:pPr>
        <w:pStyle w:val="A3"/>
      </w:pPr>
      <w:r>
        <w:t xml:space="preserve">Delete </w:t>
      </w:r>
      <w:proofErr w:type="gramStart"/>
      <w:r>
        <w:t>place</w:t>
      </w:r>
      <w:proofErr w:type="gramEnd"/>
    </w:p>
    <w:p w14:paraId="7926614F" w14:textId="52FF7A50" w:rsidR="00CC07E9" w:rsidRDefault="00CC07E9" w:rsidP="0057345B">
      <w:pPr>
        <w:pStyle w:val="ListParagraph"/>
        <w:numPr>
          <w:ilvl w:val="0"/>
          <w:numId w:val="18"/>
        </w:numPr>
        <w:tabs>
          <w:tab w:val="left" w:pos="450"/>
        </w:tabs>
        <w:ind w:left="1440"/>
      </w:pPr>
      <w:r w:rsidRPr="00BA4D3E">
        <w:rPr>
          <w:u w:val="single"/>
        </w:rPr>
        <w:t>Initial condition:</w:t>
      </w:r>
      <w:r>
        <w:t xml:space="preserve"> </w:t>
      </w:r>
      <w:r w:rsidR="00107956">
        <w:t>Admin must be properly logged in to the system</w:t>
      </w:r>
      <w:r>
        <w:t>.</w:t>
      </w:r>
    </w:p>
    <w:p w14:paraId="62BA651E" w14:textId="1FA1374E" w:rsidR="00CC07E9" w:rsidRDefault="00CC07E9" w:rsidP="0057345B">
      <w:pPr>
        <w:pStyle w:val="ListParagraph"/>
        <w:numPr>
          <w:ilvl w:val="0"/>
          <w:numId w:val="18"/>
        </w:numPr>
        <w:tabs>
          <w:tab w:val="left" w:pos="450"/>
        </w:tabs>
        <w:ind w:left="1440"/>
      </w:pPr>
      <w:r>
        <w:rPr>
          <w:u w:val="single"/>
        </w:rPr>
        <w:t>Normal:</w:t>
      </w:r>
      <w:r w:rsidR="00107956">
        <w:t xml:space="preserve"> When the place </w:t>
      </w:r>
      <w:r w:rsidR="00107956" w:rsidRPr="00107956">
        <w:t>ceases to operate</w:t>
      </w:r>
      <w:r w:rsidR="00107956">
        <w:t xml:space="preserve">, </w:t>
      </w:r>
      <w:r w:rsidR="00EB2107">
        <w:t>the system delete it out of the database</w:t>
      </w:r>
      <w:r>
        <w:t>.</w:t>
      </w:r>
    </w:p>
    <w:p w14:paraId="1317EE78" w14:textId="17C44604" w:rsidR="00CC07E9" w:rsidRPr="002F6E7C" w:rsidRDefault="00EB2107" w:rsidP="008C799A">
      <w:pPr>
        <w:pStyle w:val="A3"/>
      </w:pPr>
      <w:r>
        <w:t>Manage event</w:t>
      </w:r>
      <w:r w:rsidR="000336A9">
        <w:t xml:space="preserve"> of holiday and </w:t>
      </w:r>
      <w:proofErr w:type="gramStart"/>
      <w:r w:rsidR="000336A9">
        <w:t>others</w:t>
      </w:r>
      <w:proofErr w:type="gramEnd"/>
    </w:p>
    <w:p w14:paraId="2B8841C7" w14:textId="14512418" w:rsidR="00B14F99" w:rsidRDefault="00B14F99" w:rsidP="0057345B">
      <w:pPr>
        <w:pStyle w:val="ListParagraph"/>
        <w:numPr>
          <w:ilvl w:val="0"/>
          <w:numId w:val="18"/>
        </w:numPr>
        <w:tabs>
          <w:tab w:val="left" w:pos="450"/>
        </w:tabs>
        <w:ind w:left="1440"/>
      </w:pPr>
      <w:r w:rsidRPr="00BA4D3E">
        <w:rPr>
          <w:u w:val="single"/>
        </w:rPr>
        <w:t>Initial condition:</w:t>
      </w:r>
      <w:r>
        <w:t xml:space="preserve"> </w:t>
      </w:r>
      <w:r w:rsidR="00EB2107">
        <w:t>Admin must be properly logged in to the system</w:t>
      </w:r>
      <w:r>
        <w:t>.</w:t>
      </w:r>
    </w:p>
    <w:p w14:paraId="2506166B" w14:textId="196874F2" w:rsidR="00B14F99" w:rsidRDefault="00B14F99" w:rsidP="0057345B">
      <w:pPr>
        <w:pStyle w:val="ListParagraph"/>
        <w:numPr>
          <w:ilvl w:val="0"/>
          <w:numId w:val="18"/>
        </w:numPr>
        <w:tabs>
          <w:tab w:val="left" w:pos="450"/>
        </w:tabs>
        <w:ind w:left="1440"/>
      </w:pPr>
      <w:r w:rsidRPr="00E35093">
        <w:rPr>
          <w:u w:val="single"/>
        </w:rPr>
        <w:t>Normal:</w:t>
      </w:r>
      <w:r w:rsidR="00EB2107">
        <w:t xml:space="preserve"> </w:t>
      </w:r>
      <w:r w:rsidR="00EB2107" w:rsidRPr="00107956">
        <w:t xml:space="preserve">Admin can manage all information related to </w:t>
      </w:r>
      <w:r w:rsidR="00EB2107">
        <w:t>event happening</w:t>
      </w:r>
      <w:r w:rsidR="00EB2107" w:rsidRPr="00107956">
        <w:t xml:space="preserve"> and design system to illustrate for the user</w:t>
      </w:r>
      <w:r w:rsidR="00E35093" w:rsidRPr="00E35093">
        <w:t>.</w:t>
      </w:r>
    </w:p>
    <w:p w14:paraId="42E48210" w14:textId="6EB9EFD7" w:rsidR="00E169E5" w:rsidRPr="002F6E7C" w:rsidRDefault="00EB2107" w:rsidP="008C799A">
      <w:pPr>
        <w:pStyle w:val="A3"/>
      </w:pPr>
      <w:r>
        <w:t xml:space="preserve">Add </w:t>
      </w:r>
      <w:r w:rsidR="005E27EE">
        <w:t xml:space="preserve">event of holiday and </w:t>
      </w:r>
      <w:proofErr w:type="gramStart"/>
      <w:r w:rsidR="005E27EE">
        <w:t>others</w:t>
      </w:r>
      <w:proofErr w:type="gramEnd"/>
    </w:p>
    <w:p w14:paraId="09E5BEE3" w14:textId="01B666E0" w:rsidR="00E169E5" w:rsidRDefault="00E169E5" w:rsidP="0057345B">
      <w:pPr>
        <w:pStyle w:val="ListParagraph"/>
        <w:numPr>
          <w:ilvl w:val="0"/>
          <w:numId w:val="18"/>
        </w:numPr>
        <w:tabs>
          <w:tab w:val="left" w:pos="450"/>
        </w:tabs>
        <w:ind w:left="1440"/>
      </w:pPr>
      <w:r w:rsidRPr="00BA4D3E">
        <w:rPr>
          <w:u w:val="single"/>
        </w:rPr>
        <w:t>Initial condition:</w:t>
      </w:r>
      <w:r>
        <w:t xml:space="preserve"> </w:t>
      </w:r>
      <w:r w:rsidR="00EB2107">
        <w:t>Admin must be properly logged in to the system</w:t>
      </w:r>
      <w:r w:rsidR="002E1DD8">
        <w:t>.</w:t>
      </w:r>
    </w:p>
    <w:p w14:paraId="571A4927" w14:textId="1EA5AB93" w:rsidR="007D469F" w:rsidRDefault="00E169E5" w:rsidP="0057345B">
      <w:pPr>
        <w:pStyle w:val="ListParagraph"/>
        <w:numPr>
          <w:ilvl w:val="0"/>
          <w:numId w:val="18"/>
        </w:numPr>
        <w:tabs>
          <w:tab w:val="left" w:pos="450"/>
        </w:tabs>
        <w:ind w:left="1440"/>
      </w:pPr>
      <w:r>
        <w:rPr>
          <w:u w:val="single"/>
        </w:rPr>
        <w:t>Normal:</w:t>
      </w:r>
      <w:r>
        <w:t xml:space="preserve"> </w:t>
      </w:r>
      <w:r w:rsidR="00EB2107">
        <w:t>Always to update news event or information about the hottest event.</w:t>
      </w:r>
    </w:p>
    <w:p w14:paraId="26D5D1A8" w14:textId="1F0D38A2" w:rsidR="002E1DD8" w:rsidRPr="002F6E7C" w:rsidRDefault="00EB2107" w:rsidP="008C799A">
      <w:pPr>
        <w:pStyle w:val="A3"/>
      </w:pPr>
      <w:r>
        <w:t xml:space="preserve">Edit </w:t>
      </w:r>
      <w:r w:rsidR="005E27EE">
        <w:t xml:space="preserve">event of holiday and </w:t>
      </w:r>
      <w:proofErr w:type="gramStart"/>
      <w:r w:rsidR="005E27EE">
        <w:t>others</w:t>
      </w:r>
      <w:proofErr w:type="gramEnd"/>
    </w:p>
    <w:p w14:paraId="139DE30C" w14:textId="66D9CA63" w:rsidR="00E169E5" w:rsidRDefault="002E1DD8" w:rsidP="0057345B">
      <w:pPr>
        <w:pStyle w:val="ListParagraph"/>
        <w:numPr>
          <w:ilvl w:val="0"/>
          <w:numId w:val="18"/>
        </w:numPr>
        <w:tabs>
          <w:tab w:val="left" w:pos="450"/>
        </w:tabs>
        <w:ind w:left="1440"/>
      </w:pPr>
      <w:r w:rsidRPr="00BA4D3E">
        <w:rPr>
          <w:u w:val="single"/>
        </w:rPr>
        <w:t>Initial condition:</w:t>
      </w:r>
      <w:r>
        <w:t xml:space="preserve"> </w:t>
      </w:r>
      <w:r w:rsidR="00EB2107">
        <w:t>Admin must be properly logged in to the system</w:t>
      </w:r>
      <w:r>
        <w:t>.</w:t>
      </w:r>
    </w:p>
    <w:p w14:paraId="235997CD" w14:textId="22DA236E" w:rsidR="002E1DD8" w:rsidRPr="001043AF" w:rsidRDefault="002E1DD8" w:rsidP="0057345B">
      <w:pPr>
        <w:pStyle w:val="ListParagraph"/>
        <w:numPr>
          <w:ilvl w:val="0"/>
          <w:numId w:val="18"/>
        </w:numPr>
        <w:tabs>
          <w:tab w:val="left" w:pos="450"/>
        </w:tabs>
        <w:ind w:left="1440"/>
        <w:rPr>
          <w:u w:val="single"/>
        </w:rPr>
      </w:pPr>
      <w:r w:rsidRPr="002E1DD8">
        <w:rPr>
          <w:u w:val="single"/>
        </w:rPr>
        <w:t>Normal:</w:t>
      </w:r>
      <w:r>
        <w:rPr>
          <w:u w:val="single"/>
        </w:rPr>
        <w:t xml:space="preserve"> </w:t>
      </w:r>
      <w:r w:rsidR="00EB2107">
        <w:t xml:space="preserve">If have a wrong information / event </w:t>
      </w:r>
      <w:r w:rsidR="00EB2107" w:rsidRPr="00107956">
        <w:t>outage status</w:t>
      </w:r>
      <w:r w:rsidR="00EB2107">
        <w:t xml:space="preserve"> / relocated, they will edit the system information</w:t>
      </w:r>
      <w:r w:rsidR="009039C7">
        <w:t>.</w:t>
      </w:r>
    </w:p>
    <w:p w14:paraId="1687F7CE" w14:textId="63C42B00" w:rsidR="001043AF" w:rsidRPr="002F6E7C" w:rsidRDefault="00EB2107" w:rsidP="008C799A">
      <w:pPr>
        <w:pStyle w:val="A3"/>
      </w:pPr>
      <w:r>
        <w:t xml:space="preserve">Delete </w:t>
      </w:r>
      <w:r w:rsidR="005E27EE">
        <w:t xml:space="preserve">event of holiday and </w:t>
      </w:r>
      <w:proofErr w:type="gramStart"/>
      <w:r w:rsidR="005E27EE">
        <w:t>others</w:t>
      </w:r>
      <w:proofErr w:type="gramEnd"/>
    </w:p>
    <w:p w14:paraId="5778F3A0" w14:textId="46D5FC50" w:rsidR="00E169E5" w:rsidRDefault="001043AF" w:rsidP="0057345B">
      <w:pPr>
        <w:pStyle w:val="ListParagraph"/>
        <w:numPr>
          <w:ilvl w:val="0"/>
          <w:numId w:val="18"/>
        </w:numPr>
        <w:tabs>
          <w:tab w:val="left" w:pos="450"/>
        </w:tabs>
        <w:ind w:left="1440"/>
      </w:pPr>
      <w:bookmarkStart w:id="18" w:name="_Hlk74814890"/>
      <w:bookmarkStart w:id="19" w:name="_Hlk75241713"/>
      <w:r w:rsidRPr="00BA4D3E">
        <w:rPr>
          <w:u w:val="single"/>
        </w:rPr>
        <w:t>Initial condition:</w:t>
      </w:r>
      <w:r>
        <w:t xml:space="preserve"> </w:t>
      </w:r>
      <w:r w:rsidR="00EB2107">
        <w:t>Admin must be properly logged in to the system</w:t>
      </w:r>
      <w:r>
        <w:t>.</w:t>
      </w:r>
    </w:p>
    <w:bookmarkEnd w:id="18"/>
    <w:p w14:paraId="39B88A49" w14:textId="4CCFF5F3" w:rsidR="009039C7" w:rsidRDefault="001043AF" w:rsidP="0057345B">
      <w:pPr>
        <w:pStyle w:val="ListParagraph"/>
        <w:numPr>
          <w:ilvl w:val="0"/>
          <w:numId w:val="18"/>
        </w:numPr>
        <w:tabs>
          <w:tab w:val="left" w:pos="450"/>
        </w:tabs>
        <w:ind w:left="1440"/>
      </w:pPr>
      <w:r>
        <w:rPr>
          <w:u w:val="single"/>
        </w:rPr>
        <w:t>Normal:</w:t>
      </w:r>
      <w:r>
        <w:t xml:space="preserve"> </w:t>
      </w:r>
      <w:r w:rsidR="00EB2107">
        <w:t xml:space="preserve">When the event </w:t>
      </w:r>
      <w:r w:rsidR="00EB2107" w:rsidRPr="00107956">
        <w:t>ceases to operate</w:t>
      </w:r>
      <w:r w:rsidR="00EB2107">
        <w:t>, the system delete it out of the database</w:t>
      </w:r>
      <w:r>
        <w:t>.</w:t>
      </w:r>
      <w:bookmarkEnd w:id="19"/>
    </w:p>
    <w:p w14:paraId="313BCAE1" w14:textId="77777777" w:rsidR="009538FC" w:rsidRDefault="009538FC">
      <w:pPr>
        <w:rPr>
          <w:b/>
          <w:bCs/>
          <w:i/>
          <w:sz w:val="24"/>
          <w:szCs w:val="24"/>
        </w:rPr>
      </w:pPr>
      <w:r>
        <w:br w:type="page"/>
      </w:r>
    </w:p>
    <w:p w14:paraId="0AF6B81F" w14:textId="372C1559" w:rsidR="009039C7" w:rsidRDefault="00EB2107" w:rsidP="008C799A">
      <w:pPr>
        <w:pStyle w:val="A3"/>
      </w:pPr>
      <w:r>
        <w:lastRenderedPageBreak/>
        <w:t xml:space="preserve">Manage </w:t>
      </w:r>
      <w:proofErr w:type="gramStart"/>
      <w:r>
        <w:t>homestay</w:t>
      </w:r>
      <w:proofErr w:type="gramEnd"/>
    </w:p>
    <w:p w14:paraId="431EE9CF" w14:textId="4249CF98" w:rsidR="00090EC6" w:rsidRDefault="00090EC6" w:rsidP="0057345B">
      <w:pPr>
        <w:pStyle w:val="ListParagraph"/>
        <w:numPr>
          <w:ilvl w:val="0"/>
          <w:numId w:val="18"/>
        </w:numPr>
        <w:tabs>
          <w:tab w:val="left" w:pos="450"/>
        </w:tabs>
        <w:ind w:left="1440"/>
      </w:pPr>
      <w:bookmarkStart w:id="20" w:name="_Hlk74815385"/>
      <w:r w:rsidRPr="00BA4D3E">
        <w:rPr>
          <w:u w:val="single"/>
        </w:rPr>
        <w:t>Initial condition:</w:t>
      </w:r>
      <w:r>
        <w:t xml:space="preserve"> </w:t>
      </w:r>
      <w:r w:rsidR="00EB2107">
        <w:t>Admin must be properly logged in to the system</w:t>
      </w:r>
      <w:r>
        <w:t>.</w:t>
      </w:r>
    </w:p>
    <w:bookmarkEnd w:id="20"/>
    <w:p w14:paraId="0027E9E0" w14:textId="74AC0006" w:rsidR="00090EC6" w:rsidRDefault="00090EC6" w:rsidP="0057345B">
      <w:pPr>
        <w:pStyle w:val="ListParagraph"/>
        <w:numPr>
          <w:ilvl w:val="0"/>
          <w:numId w:val="18"/>
        </w:numPr>
        <w:tabs>
          <w:tab w:val="left" w:pos="450"/>
        </w:tabs>
        <w:ind w:left="1440"/>
      </w:pPr>
      <w:r>
        <w:rPr>
          <w:u w:val="single"/>
        </w:rPr>
        <w:t>Normal:</w:t>
      </w:r>
      <w:r>
        <w:t xml:space="preserve"> </w:t>
      </w:r>
      <w:r w:rsidR="00EB2107" w:rsidRPr="00107956">
        <w:t xml:space="preserve">Admin can manage all information related to </w:t>
      </w:r>
      <w:r w:rsidR="00EB2107">
        <w:t>homestay operate</w:t>
      </w:r>
      <w:r w:rsidR="00EB2107" w:rsidRPr="00107956">
        <w:t xml:space="preserve"> and design system to illustrate for the user</w:t>
      </w:r>
      <w:r w:rsidR="00791AFD">
        <w:t>.</w:t>
      </w:r>
    </w:p>
    <w:p w14:paraId="167F21D5" w14:textId="2B4BE2E1" w:rsidR="00090EC6" w:rsidRDefault="00EB2107" w:rsidP="008C799A">
      <w:pPr>
        <w:pStyle w:val="A3"/>
      </w:pPr>
      <w:r>
        <w:t xml:space="preserve">Add </w:t>
      </w:r>
      <w:proofErr w:type="gramStart"/>
      <w:r>
        <w:t>homestay</w:t>
      </w:r>
      <w:proofErr w:type="gramEnd"/>
    </w:p>
    <w:p w14:paraId="2C6BC7FB" w14:textId="2E1FBBF2" w:rsidR="00791AFD" w:rsidRDefault="00791AFD" w:rsidP="0057345B">
      <w:pPr>
        <w:pStyle w:val="ListParagraph"/>
        <w:numPr>
          <w:ilvl w:val="0"/>
          <w:numId w:val="18"/>
        </w:numPr>
        <w:tabs>
          <w:tab w:val="left" w:pos="450"/>
        </w:tabs>
        <w:ind w:left="1440"/>
      </w:pPr>
      <w:bookmarkStart w:id="21" w:name="_Hlk74816851"/>
      <w:r w:rsidRPr="00BA4D3E">
        <w:rPr>
          <w:u w:val="single"/>
        </w:rPr>
        <w:t>Initial condition:</w:t>
      </w:r>
      <w:r>
        <w:t xml:space="preserve"> </w:t>
      </w:r>
      <w:r w:rsidR="00EB2107">
        <w:t>Admin must be properly logged in to the system</w:t>
      </w:r>
      <w:r>
        <w:t>.</w:t>
      </w:r>
    </w:p>
    <w:p w14:paraId="252B147E" w14:textId="108C24BA" w:rsidR="00791AFD" w:rsidRDefault="00791AFD" w:rsidP="0057345B">
      <w:pPr>
        <w:pStyle w:val="ListParagraph"/>
        <w:numPr>
          <w:ilvl w:val="0"/>
          <w:numId w:val="18"/>
        </w:numPr>
        <w:tabs>
          <w:tab w:val="left" w:pos="450"/>
        </w:tabs>
        <w:ind w:left="1440"/>
      </w:pPr>
      <w:r>
        <w:rPr>
          <w:u w:val="single"/>
        </w:rPr>
        <w:t>Normal:</w:t>
      </w:r>
      <w:r>
        <w:t xml:space="preserve"> </w:t>
      </w:r>
      <w:r w:rsidR="00EB2107">
        <w:t>Always to update news homestay or information about the hottest homestay need to experience</w:t>
      </w:r>
      <w:r w:rsidR="00D57B93">
        <w:t>.</w:t>
      </w:r>
    </w:p>
    <w:bookmarkEnd w:id="21"/>
    <w:p w14:paraId="7E9D287F" w14:textId="69984386" w:rsidR="00090EC6" w:rsidRDefault="00EB2107" w:rsidP="008C799A">
      <w:pPr>
        <w:pStyle w:val="A3"/>
      </w:pPr>
      <w:r>
        <w:t xml:space="preserve">Edit information of </w:t>
      </w:r>
      <w:proofErr w:type="gramStart"/>
      <w:r>
        <w:t>homestay</w:t>
      </w:r>
      <w:proofErr w:type="gramEnd"/>
    </w:p>
    <w:p w14:paraId="0F6E1E48" w14:textId="32C37D9D" w:rsidR="00D57B93" w:rsidRDefault="00D57B93" w:rsidP="0057345B">
      <w:pPr>
        <w:pStyle w:val="ListParagraph"/>
        <w:numPr>
          <w:ilvl w:val="0"/>
          <w:numId w:val="18"/>
        </w:numPr>
        <w:tabs>
          <w:tab w:val="left" w:pos="450"/>
        </w:tabs>
        <w:ind w:left="1440"/>
      </w:pPr>
      <w:bookmarkStart w:id="22" w:name="_Hlk74817888"/>
      <w:r w:rsidRPr="00BA4D3E">
        <w:rPr>
          <w:u w:val="single"/>
        </w:rPr>
        <w:t>Initial condition:</w:t>
      </w:r>
      <w:r>
        <w:t xml:space="preserve"> </w:t>
      </w:r>
      <w:r w:rsidR="00EB2107">
        <w:t>Admin must be properly logged in to the system.</w:t>
      </w:r>
    </w:p>
    <w:p w14:paraId="167FFD13" w14:textId="38255E96" w:rsidR="00D57B93" w:rsidRDefault="00D57B93" w:rsidP="0057345B">
      <w:pPr>
        <w:pStyle w:val="ListParagraph"/>
        <w:numPr>
          <w:ilvl w:val="0"/>
          <w:numId w:val="18"/>
        </w:numPr>
        <w:tabs>
          <w:tab w:val="left" w:pos="450"/>
        </w:tabs>
        <w:ind w:left="1440"/>
      </w:pPr>
      <w:r>
        <w:rPr>
          <w:u w:val="single"/>
        </w:rPr>
        <w:t>Normal:</w:t>
      </w:r>
      <w:r>
        <w:t xml:space="preserve"> </w:t>
      </w:r>
      <w:r w:rsidR="00EB2107">
        <w:t xml:space="preserve">If have a wrong information / homestay </w:t>
      </w:r>
      <w:r w:rsidR="00EB2107" w:rsidRPr="00107956">
        <w:t>outage status</w:t>
      </w:r>
      <w:r w:rsidR="00EB2107">
        <w:t xml:space="preserve"> / relocated, they will edit the system information.</w:t>
      </w:r>
    </w:p>
    <w:bookmarkEnd w:id="22"/>
    <w:p w14:paraId="609B39D6" w14:textId="59A80F96" w:rsidR="00090EC6" w:rsidRDefault="000336A9" w:rsidP="008C799A">
      <w:pPr>
        <w:pStyle w:val="A3"/>
      </w:pPr>
      <w:r>
        <w:t xml:space="preserve">Delete </w:t>
      </w:r>
      <w:proofErr w:type="gramStart"/>
      <w:r>
        <w:t>homestay</w:t>
      </w:r>
      <w:proofErr w:type="gramEnd"/>
    </w:p>
    <w:p w14:paraId="4E9ABF2D" w14:textId="22596865" w:rsidR="000E67F3" w:rsidRDefault="000E67F3" w:rsidP="0057345B">
      <w:pPr>
        <w:pStyle w:val="ListParagraph"/>
        <w:numPr>
          <w:ilvl w:val="0"/>
          <w:numId w:val="18"/>
        </w:numPr>
        <w:tabs>
          <w:tab w:val="left" w:pos="450"/>
        </w:tabs>
        <w:ind w:left="1440"/>
      </w:pPr>
      <w:bookmarkStart w:id="23" w:name="_Hlk75240954"/>
      <w:r w:rsidRPr="00BA4D3E">
        <w:rPr>
          <w:u w:val="single"/>
        </w:rPr>
        <w:t>Initial condition:</w:t>
      </w:r>
      <w:r>
        <w:t xml:space="preserve"> </w:t>
      </w:r>
      <w:r w:rsidR="000336A9">
        <w:t>Admin must be properly logged in to the system.</w:t>
      </w:r>
      <w:bookmarkEnd w:id="23"/>
    </w:p>
    <w:p w14:paraId="285C7D27" w14:textId="2FB25F81" w:rsidR="00DA4384" w:rsidRDefault="000E67F3" w:rsidP="0057345B">
      <w:pPr>
        <w:pStyle w:val="ListParagraph"/>
        <w:numPr>
          <w:ilvl w:val="0"/>
          <w:numId w:val="18"/>
        </w:numPr>
        <w:tabs>
          <w:tab w:val="left" w:pos="450"/>
        </w:tabs>
        <w:ind w:left="1440"/>
      </w:pPr>
      <w:r w:rsidRPr="008C799A">
        <w:rPr>
          <w:u w:val="single"/>
        </w:rPr>
        <w:t>Normal:</w:t>
      </w:r>
      <w:r>
        <w:t xml:space="preserve"> </w:t>
      </w:r>
      <w:r w:rsidR="000336A9">
        <w:t xml:space="preserve">When the homestay </w:t>
      </w:r>
      <w:r w:rsidR="000336A9" w:rsidRPr="00107956">
        <w:t>ceases to operate</w:t>
      </w:r>
      <w:r w:rsidR="000336A9">
        <w:t xml:space="preserve">, the system </w:t>
      </w:r>
      <w:proofErr w:type="gramStart"/>
      <w:r w:rsidR="000336A9">
        <w:t>delete</w:t>
      </w:r>
      <w:proofErr w:type="gramEnd"/>
      <w:r w:rsidR="000336A9">
        <w:t xml:space="preserve"> it out of the database.</w:t>
      </w:r>
    </w:p>
    <w:p w14:paraId="6906B67F" w14:textId="024E352B" w:rsidR="000336A9" w:rsidRDefault="000336A9" w:rsidP="000336A9">
      <w:pPr>
        <w:pStyle w:val="A3"/>
      </w:pPr>
      <w:r>
        <w:t xml:space="preserve">Mange </w:t>
      </w:r>
      <w:r w:rsidR="005E27EE">
        <w:t>gift</w:t>
      </w:r>
    </w:p>
    <w:p w14:paraId="0D5A5F6E" w14:textId="4AB0CD5B" w:rsidR="00D3299C" w:rsidRDefault="00D3299C" w:rsidP="0057345B">
      <w:pPr>
        <w:pStyle w:val="ListParagraph"/>
        <w:numPr>
          <w:ilvl w:val="0"/>
          <w:numId w:val="28"/>
        </w:numPr>
        <w:ind w:left="1440"/>
      </w:pPr>
      <w:bookmarkStart w:id="24" w:name="_Hlk75241920"/>
      <w:r w:rsidRPr="00956C33">
        <w:rPr>
          <w:u w:val="single"/>
        </w:rPr>
        <w:t>Initial condition:</w:t>
      </w:r>
      <w:r w:rsidRPr="00D3299C">
        <w:t xml:space="preserve"> Admin must be properly logged in to the system.</w:t>
      </w:r>
    </w:p>
    <w:p w14:paraId="46FBFDFB" w14:textId="219030EB" w:rsidR="00956C33" w:rsidRPr="00D3299C" w:rsidRDefault="00956C33" w:rsidP="0057345B">
      <w:pPr>
        <w:pStyle w:val="ListParagraph"/>
        <w:numPr>
          <w:ilvl w:val="0"/>
          <w:numId w:val="27"/>
        </w:numPr>
        <w:ind w:left="1440"/>
      </w:pPr>
      <w:r>
        <w:rPr>
          <w:u w:val="single"/>
        </w:rPr>
        <w:t>Normal:</w:t>
      </w:r>
      <w:r>
        <w:t xml:space="preserve"> </w:t>
      </w:r>
      <w:r w:rsidRPr="00107956">
        <w:t xml:space="preserve">Admin can manage all information related to </w:t>
      </w:r>
      <w:r>
        <w:t>gift operate</w:t>
      </w:r>
      <w:r w:rsidRPr="00107956">
        <w:t xml:space="preserve"> and design system to illustrate for the user</w:t>
      </w:r>
      <w:r>
        <w:t>.</w:t>
      </w:r>
    </w:p>
    <w:bookmarkEnd w:id="24"/>
    <w:p w14:paraId="26A0B9E4" w14:textId="6313F8F3" w:rsidR="000336A9" w:rsidRDefault="000336A9" w:rsidP="000336A9">
      <w:pPr>
        <w:pStyle w:val="A3"/>
      </w:pPr>
      <w:r>
        <w:t xml:space="preserve">Add </w:t>
      </w:r>
      <w:proofErr w:type="gramStart"/>
      <w:r w:rsidR="005E27EE">
        <w:t>gift</w:t>
      </w:r>
      <w:proofErr w:type="gramEnd"/>
    </w:p>
    <w:p w14:paraId="3DEAC5E7" w14:textId="4AF7E04B" w:rsidR="00956C33" w:rsidRDefault="00956C33" w:rsidP="0057345B">
      <w:pPr>
        <w:pStyle w:val="ListParagraph"/>
        <w:numPr>
          <w:ilvl w:val="0"/>
          <w:numId w:val="27"/>
        </w:numPr>
        <w:ind w:left="1440"/>
      </w:pPr>
      <w:r w:rsidRPr="00956C33">
        <w:rPr>
          <w:u w:val="single"/>
        </w:rPr>
        <w:t>Initial condition:</w:t>
      </w:r>
      <w:r>
        <w:t xml:space="preserve"> Admin must be properly logged in to the system.</w:t>
      </w:r>
    </w:p>
    <w:p w14:paraId="10427DC3" w14:textId="271E9E42" w:rsidR="00956C33" w:rsidRDefault="00956C33" w:rsidP="0057345B">
      <w:pPr>
        <w:pStyle w:val="ListParagraph"/>
        <w:numPr>
          <w:ilvl w:val="0"/>
          <w:numId w:val="27"/>
        </w:numPr>
        <w:ind w:left="1440"/>
      </w:pPr>
      <w:r w:rsidRPr="00956C33">
        <w:rPr>
          <w:u w:val="single"/>
        </w:rPr>
        <w:t>Normal:</w:t>
      </w:r>
      <w:r>
        <w:t xml:space="preserve"> Always to update new gift or information about the hottest/best seller gift need to experience.</w:t>
      </w:r>
    </w:p>
    <w:p w14:paraId="766637C5" w14:textId="5CAA1607" w:rsidR="000336A9" w:rsidRDefault="005E27EE" w:rsidP="000336A9">
      <w:pPr>
        <w:pStyle w:val="A3"/>
      </w:pPr>
      <w:r>
        <w:t xml:space="preserve">Edit information of </w:t>
      </w:r>
      <w:proofErr w:type="gramStart"/>
      <w:r>
        <w:t>gift</w:t>
      </w:r>
      <w:proofErr w:type="gramEnd"/>
    </w:p>
    <w:p w14:paraId="1251739F" w14:textId="333736A5" w:rsidR="00956C33" w:rsidRDefault="00956C33" w:rsidP="0057345B">
      <w:pPr>
        <w:pStyle w:val="ListParagraph"/>
        <w:numPr>
          <w:ilvl w:val="0"/>
          <w:numId w:val="29"/>
        </w:numPr>
        <w:ind w:left="1440"/>
      </w:pPr>
      <w:r w:rsidRPr="00956C33">
        <w:rPr>
          <w:u w:val="single"/>
        </w:rPr>
        <w:t>Initial condition:</w:t>
      </w:r>
      <w:r>
        <w:t xml:space="preserve"> Admin must be properly logged in to the system.</w:t>
      </w:r>
    </w:p>
    <w:p w14:paraId="041BF266" w14:textId="65A92D8F" w:rsidR="00956C33" w:rsidRDefault="00956C33" w:rsidP="0057345B">
      <w:pPr>
        <w:pStyle w:val="ListParagraph"/>
        <w:numPr>
          <w:ilvl w:val="0"/>
          <w:numId w:val="29"/>
        </w:numPr>
        <w:ind w:left="1440"/>
      </w:pPr>
      <w:r w:rsidRPr="00956C33">
        <w:rPr>
          <w:u w:val="single"/>
        </w:rPr>
        <w:t>Normal</w:t>
      </w:r>
      <w:r>
        <w:t>: If have a wrong information / relocated, they will edit the system information.</w:t>
      </w:r>
    </w:p>
    <w:p w14:paraId="2822D8E1" w14:textId="6A0A14CF" w:rsidR="005E27EE" w:rsidRDefault="005E27EE" w:rsidP="000336A9">
      <w:pPr>
        <w:pStyle w:val="A3"/>
      </w:pPr>
      <w:r>
        <w:t xml:space="preserve">Delete </w:t>
      </w:r>
      <w:proofErr w:type="gramStart"/>
      <w:r>
        <w:t>gift</w:t>
      </w:r>
      <w:proofErr w:type="gramEnd"/>
    </w:p>
    <w:p w14:paraId="5A36D4CF" w14:textId="77777777" w:rsidR="00956C33" w:rsidRDefault="00956C33" w:rsidP="0057345B">
      <w:pPr>
        <w:pStyle w:val="ListParagraph"/>
        <w:numPr>
          <w:ilvl w:val="0"/>
          <w:numId w:val="18"/>
        </w:numPr>
        <w:tabs>
          <w:tab w:val="left" w:pos="450"/>
        </w:tabs>
        <w:ind w:left="1440"/>
      </w:pPr>
      <w:bookmarkStart w:id="25" w:name="_Hlk75242438"/>
      <w:r w:rsidRPr="00BA4D3E">
        <w:rPr>
          <w:u w:val="single"/>
        </w:rPr>
        <w:t>Initial condition:</w:t>
      </w:r>
      <w:r>
        <w:t xml:space="preserve"> Admin must be properly logged in to the system.</w:t>
      </w:r>
    </w:p>
    <w:p w14:paraId="1FCD47AE" w14:textId="4D29F8C4" w:rsidR="00956C33" w:rsidRDefault="00956C33" w:rsidP="0057345B">
      <w:pPr>
        <w:pStyle w:val="ListParagraph"/>
        <w:numPr>
          <w:ilvl w:val="0"/>
          <w:numId w:val="18"/>
        </w:numPr>
        <w:ind w:left="1440"/>
      </w:pPr>
      <w:r w:rsidRPr="00956C33">
        <w:rPr>
          <w:u w:val="single"/>
        </w:rPr>
        <w:t>Normal:</w:t>
      </w:r>
      <w:r>
        <w:t xml:space="preserve"> When the gift </w:t>
      </w:r>
      <w:r w:rsidRPr="00107956">
        <w:t>ceases to operate</w:t>
      </w:r>
      <w:r>
        <w:t>, the system delete it out of the database.</w:t>
      </w:r>
      <w:bookmarkEnd w:id="25"/>
    </w:p>
    <w:p w14:paraId="5AF429B1" w14:textId="77777777" w:rsidR="005A00B6" w:rsidRDefault="005A00B6">
      <w:pPr>
        <w:rPr>
          <w:b/>
          <w:bCs/>
          <w:i/>
          <w:sz w:val="24"/>
          <w:szCs w:val="24"/>
        </w:rPr>
      </w:pPr>
      <w:r>
        <w:br w:type="page"/>
      </w:r>
    </w:p>
    <w:p w14:paraId="39D73397" w14:textId="42A54FD3" w:rsidR="005E27EE" w:rsidRDefault="005E27EE" w:rsidP="000336A9">
      <w:pPr>
        <w:pStyle w:val="A3"/>
      </w:pPr>
      <w:r>
        <w:lastRenderedPageBreak/>
        <w:t xml:space="preserve">Manage </w:t>
      </w:r>
      <w:proofErr w:type="gramStart"/>
      <w:r>
        <w:t>clothes</w:t>
      </w:r>
      <w:proofErr w:type="gramEnd"/>
    </w:p>
    <w:p w14:paraId="7D337417" w14:textId="15525823" w:rsidR="00755C9B" w:rsidRDefault="00755C9B" w:rsidP="0057345B">
      <w:pPr>
        <w:pStyle w:val="ListParagraph"/>
        <w:numPr>
          <w:ilvl w:val="0"/>
          <w:numId w:val="30"/>
        </w:numPr>
        <w:ind w:left="1440"/>
      </w:pPr>
      <w:bookmarkStart w:id="26" w:name="_Hlk75242601"/>
      <w:r w:rsidRPr="00755C9B">
        <w:rPr>
          <w:u w:val="single"/>
        </w:rPr>
        <w:t>Initial condition:</w:t>
      </w:r>
      <w:r>
        <w:t xml:space="preserve"> Admin must be properly logged in to the system.</w:t>
      </w:r>
    </w:p>
    <w:p w14:paraId="15B1090F" w14:textId="023C38D6" w:rsidR="00755C9B" w:rsidRDefault="00755C9B" w:rsidP="0057345B">
      <w:pPr>
        <w:pStyle w:val="ListParagraph"/>
        <w:numPr>
          <w:ilvl w:val="0"/>
          <w:numId w:val="30"/>
        </w:numPr>
        <w:ind w:left="1440"/>
      </w:pPr>
      <w:r w:rsidRPr="00755C9B">
        <w:rPr>
          <w:u w:val="single"/>
        </w:rPr>
        <w:t>Normal:</w:t>
      </w:r>
      <w:r>
        <w:t xml:space="preserve"> Admin can manage all information related to clothes operate and design system to illustrate for the user.</w:t>
      </w:r>
      <w:bookmarkEnd w:id="26"/>
    </w:p>
    <w:p w14:paraId="4B5C0631" w14:textId="6EE108D5" w:rsidR="005E27EE" w:rsidRDefault="005E27EE" w:rsidP="000336A9">
      <w:pPr>
        <w:pStyle w:val="A3"/>
      </w:pPr>
      <w:r>
        <w:t xml:space="preserve">Add </w:t>
      </w:r>
      <w:proofErr w:type="gramStart"/>
      <w:r>
        <w:t>clothes</w:t>
      </w:r>
      <w:proofErr w:type="gramEnd"/>
    </w:p>
    <w:p w14:paraId="180DA1D1" w14:textId="77777777" w:rsidR="00755C9B" w:rsidRDefault="00755C9B" w:rsidP="0057345B">
      <w:pPr>
        <w:pStyle w:val="ListParagraph"/>
        <w:numPr>
          <w:ilvl w:val="0"/>
          <w:numId w:val="27"/>
        </w:numPr>
        <w:ind w:left="1440"/>
      </w:pPr>
      <w:bookmarkStart w:id="27" w:name="_Hlk75242656"/>
      <w:r w:rsidRPr="00956C33">
        <w:rPr>
          <w:u w:val="single"/>
        </w:rPr>
        <w:t>Initial condition:</w:t>
      </w:r>
      <w:r>
        <w:t xml:space="preserve"> Admin must be properly logged in to the system.</w:t>
      </w:r>
    </w:p>
    <w:p w14:paraId="4A1CD215" w14:textId="38BAFD81" w:rsidR="00755C9B" w:rsidRDefault="00755C9B" w:rsidP="0057345B">
      <w:pPr>
        <w:pStyle w:val="ListParagraph"/>
        <w:numPr>
          <w:ilvl w:val="0"/>
          <w:numId w:val="27"/>
        </w:numPr>
        <w:ind w:left="1440"/>
      </w:pPr>
      <w:r w:rsidRPr="00755C9B">
        <w:rPr>
          <w:u w:val="single"/>
        </w:rPr>
        <w:t>Normal:</w:t>
      </w:r>
      <w:r>
        <w:t xml:space="preserve"> Always to update new clothes or information about the hottest/best seller </w:t>
      </w:r>
      <w:r w:rsidR="004525D9">
        <w:t>clothes</w:t>
      </w:r>
      <w:r>
        <w:t xml:space="preserve"> need to experience.</w:t>
      </w:r>
      <w:bookmarkEnd w:id="27"/>
    </w:p>
    <w:p w14:paraId="67262A08" w14:textId="28F31971" w:rsidR="005E27EE" w:rsidRDefault="005E27EE" w:rsidP="000336A9">
      <w:pPr>
        <w:pStyle w:val="A3"/>
      </w:pPr>
      <w:r>
        <w:t xml:space="preserve">Edit information of </w:t>
      </w:r>
      <w:proofErr w:type="gramStart"/>
      <w:r>
        <w:t>clothes</w:t>
      </w:r>
      <w:proofErr w:type="gramEnd"/>
    </w:p>
    <w:p w14:paraId="1CE7A4F1" w14:textId="77777777" w:rsidR="004525D9" w:rsidRDefault="004525D9" w:rsidP="0057345B">
      <w:pPr>
        <w:pStyle w:val="ListParagraph"/>
        <w:numPr>
          <w:ilvl w:val="0"/>
          <w:numId w:val="29"/>
        </w:numPr>
        <w:ind w:left="1440"/>
      </w:pPr>
      <w:bookmarkStart w:id="28" w:name="_Hlk75242779"/>
      <w:r w:rsidRPr="00956C33">
        <w:rPr>
          <w:u w:val="single"/>
        </w:rPr>
        <w:t>Initial condition:</w:t>
      </w:r>
      <w:r>
        <w:t xml:space="preserve"> Admin must be properly logged in to the system.</w:t>
      </w:r>
    </w:p>
    <w:p w14:paraId="1123CC5C" w14:textId="7DAF60E7" w:rsidR="004525D9" w:rsidRDefault="004525D9" w:rsidP="0057345B">
      <w:pPr>
        <w:pStyle w:val="ListParagraph"/>
        <w:numPr>
          <w:ilvl w:val="0"/>
          <w:numId w:val="29"/>
        </w:numPr>
        <w:ind w:left="1440"/>
      </w:pPr>
      <w:r w:rsidRPr="004525D9">
        <w:rPr>
          <w:u w:val="single"/>
        </w:rPr>
        <w:t>Normal</w:t>
      </w:r>
      <w:r>
        <w:t>: If have a wrong information / relocated, they will edit the system information.</w:t>
      </w:r>
      <w:bookmarkEnd w:id="28"/>
    </w:p>
    <w:p w14:paraId="4F050B6B" w14:textId="6645E35B" w:rsidR="005E27EE" w:rsidRDefault="005E27EE" w:rsidP="000336A9">
      <w:pPr>
        <w:pStyle w:val="A3"/>
      </w:pPr>
      <w:r>
        <w:t xml:space="preserve">Delete </w:t>
      </w:r>
      <w:proofErr w:type="gramStart"/>
      <w:r>
        <w:t>clothes</w:t>
      </w:r>
      <w:proofErr w:type="gramEnd"/>
    </w:p>
    <w:p w14:paraId="6B48C7B0" w14:textId="77777777" w:rsidR="004525D9" w:rsidRDefault="004525D9" w:rsidP="0057345B">
      <w:pPr>
        <w:pStyle w:val="ListParagraph"/>
        <w:numPr>
          <w:ilvl w:val="0"/>
          <w:numId w:val="18"/>
        </w:numPr>
        <w:tabs>
          <w:tab w:val="left" w:pos="450"/>
        </w:tabs>
        <w:ind w:left="1440"/>
      </w:pPr>
      <w:bookmarkStart w:id="29" w:name="_Hlk75242809"/>
      <w:r w:rsidRPr="00BA4D3E">
        <w:rPr>
          <w:u w:val="single"/>
        </w:rPr>
        <w:t>Initial condition:</w:t>
      </w:r>
      <w:r>
        <w:t xml:space="preserve"> Admin must be properly logged in to the system.</w:t>
      </w:r>
    </w:p>
    <w:p w14:paraId="1FA51744" w14:textId="4230D553" w:rsidR="004525D9" w:rsidRDefault="004525D9" w:rsidP="0057345B">
      <w:pPr>
        <w:pStyle w:val="ListParagraph"/>
        <w:numPr>
          <w:ilvl w:val="0"/>
          <w:numId w:val="18"/>
        </w:numPr>
        <w:ind w:left="1440"/>
      </w:pPr>
      <w:r w:rsidRPr="004525D9">
        <w:rPr>
          <w:u w:val="single"/>
        </w:rPr>
        <w:t>Normal:</w:t>
      </w:r>
      <w:r>
        <w:t xml:space="preserve"> When the clothes </w:t>
      </w:r>
      <w:r w:rsidRPr="00107956">
        <w:t>cease to operate</w:t>
      </w:r>
      <w:r>
        <w:t>, the system delete it out of the database.</w:t>
      </w:r>
      <w:bookmarkEnd w:id="29"/>
    </w:p>
    <w:p w14:paraId="48D1E824" w14:textId="5BDE1D01" w:rsidR="005E27EE" w:rsidRDefault="005E27EE" w:rsidP="000336A9">
      <w:pPr>
        <w:pStyle w:val="A3"/>
      </w:pPr>
      <w:r>
        <w:t xml:space="preserve">Manage </w:t>
      </w:r>
      <w:proofErr w:type="gramStart"/>
      <w:r>
        <w:t>food</w:t>
      </w:r>
      <w:proofErr w:type="gramEnd"/>
    </w:p>
    <w:p w14:paraId="70C3F3EB" w14:textId="77777777" w:rsidR="004525D9" w:rsidRDefault="004525D9" w:rsidP="0057345B">
      <w:pPr>
        <w:pStyle w:val="ListParagraph"/>
        <w:numPr>
          <w:ilvl w:val="0"/>
          <w:numId w:val="30"/>
        </w:numPr>
        <w:ind w:left="1440"/>
      </w:pPr>
      <w:r w:rsidRPr="00755C9B">
        <w:rPr>
          <w:u w:val="single"/>
        </w:rPr>
        <w:t>Initial condition:</w:t>
      </w:r>
      <w:r>
        <w:t xml:space="preserve"> Admin must be properly logged in to the system.</w:t>
      </w:r>
    </w:p>
    <w:p w14:paraId="730BA72C" w14:textId="27E3EEAD" w:rsidR="004525D9" w:rsidRDefault="004525D9" w:rsidP="0057345B">
      <w:pPr>
        <w:pStyle w:val="ListParagraph"/>
        <w:numPr>
          <w:ilvl w:val="0"/>
          <w:numId w:val="30"/>
        </w:numPr>
        <w:ind w:left="1440"/>
      </w:pPr>
      <w:r w:rsidRPr="004525D9">
        <w:rPr>
          <w:u w:val="single"/>
        </w:rPr>
        <w:t>Normal:</w:t>
      </w:r>
      <w:r>
        <w:t xml:space="preserve"> Admin can manage all information related to food operate and design system to illustrate for the user.</w:t>
      </w:r>
    </w:p>
    <w:p w14:paraId="163A6EF5" w14:textId="3B5A637B" w:rsidR="005E27EE" w:rsidRDefault="005E27EE" w:rsidP="000336A9">
      <w:pPr>
        <w:pStyle w:val="A3"/>
      </w:pPr>
      <w:r>
        <w:t xml:space="preserve">Add </w:t>
      </w:r>
      <w:proofErr w:type="gramStart"/>
      <w:r>
        <w:t>food</w:t>
      </w:r>
      <w:proofErr w:type="gramEnd"/>
    </w:p>
    <w:p w14:paraId="69646E56" w14:textId="77777777" w:rsidR="004525D9" w:rsidRDefault="004525D9" w:rsidP="0057345B">
      <w:pPr>
        <w:pStyle w:val="ListParagraph"/>
        <w:numPr>
          <w:ilvl w:val="0"/>
          <w:numId w:val="27"/>
        </w:numPr>
        <w:ind w:left="1440"/>
      </w:pPr>
      <w:r w:rsidRPr="00956C33">
        <w:rPr>
          <w:u w:val="single"/>
        </w:rPr>
        <w:t>Initial condition:</w:t>
      </w:r>
      <w:r>
        <w:t xml:space="preserve"> Admin must be properly logged in to the system.</w:t>
      </w:r>
    </w:p>
    <w:p w14:paraId="15A73509" w14:textId="4BA1038F" w:rsidR="004525D9" w:rsidRDefault="004525D9" w:rsidP="0057345B">
      <w:pPr>
        <w:pStyle w:val="ListParagraph"/>
        <w:numPr>
          <w:ilvl w:val="0"/>
          <w:numId w:val="27"/>
        </w:numPr>
        <w:ind w:left="1440"/>
      </w:pPr>
      <w:r w:rsidRPr="004525D9">
        <w:rPr>
          <w:u w:val="single"/>
        </w:rPr>
        <w:t>Normal:</w:t>
      </w:r>
      <w:r>
        <w:t xml:space="preserve"> Always to update news food or information about the hottest/best seller food need to experience.</w:t>
      </w:r>
    </w:p>
    <w:p w14:paraId="50C4C5D6" w14:textId="26BC349F" w:rsidR="005E27EE" w:rsidRDefault="005E27EE" w:rsidP="000336A9">
      <w:pPr>
        <w:pStyle w:val="A3"/>
      </w:pPr>
      <w:r>
        <w:t xml:space="preserve">Edit information of </w:t>
      </w:r>
      <w:proofErr w:type="gramStart"/>
      <w:r>
        <w:t>food</w:t>
      </w:r>
      <w:proofErr w:type="gramEnd"/>
    </w:p>
    <w:p w14:paraId="4F077658" w14:textId="77777777" w:rsidR="004525D9" w:rsidRDefault="004525D9" w:rsidP="0057345B">
      <w:pPr>
        <w:pStyle w:val="ListParagraph"/>
        <w:numPr>
          <w:ilvl w:val="0"/>
          <w:numId w:val="29"/>
        </w:numPr>
        <w:ind w:left="1440"/>
      </w:pPr>
      <w:r w:rsidRPr="00956C33">
        <w:rPr>
          <w:u w:val="single"/>
        </w:rPr>
        <w:t>Initial condition:</w:t>
      </w:r>
      <w:r>
        <w:t xml:space="preserve"> Admin must be properly logged in to the system.</w:t>
      </w:r>
    </w:p>
    <w:p w14:paraId="1D3B9008" w14:textId="6C53FE5C" w:rsidR="004525D9" w:rsidRDefault="004525D9" w:rsidP="0057345B">
      <w:pPr>
        <w:pStyle w:val="ListParagraph"/>
        <w:numPr>
          <w:ilvl w:val="0"/>
          <w:numId w:val="29"/>
        </w:numPr>
        <w:ind w:left="1440"/>
      </w:pPr>
      <w:r w:rsidRPr="004525D9">
        <w:rPr>
          <w:u w:val="single"/>
        </w:rPr>
        <w:t>Normal</w:t>
      </w:r>
      <w:r>
        <w:t>: If have a wrong information / relocated, they will edit the system information.</w:t>
      </w:r>
    </w:p>
    <w:p w14:paraId="683BAABD" w14:textId="436B52D0" w:rsidR="005E27EE" w:rsidRDefault="005E27EE" w:rsidP="005E27EE">
      <w:pPr>
        <w:pStyle w:val="A3"/>
      </w:pPr>
      <w:r>
        <w:t xml:space="preserve">Delete </w:t>
      </w:r>
      <w:proofErr w:type="gramStart"/>
      <w:r>
        <w:t>food</w:t>
      </w:r>
      <w:proofErr w:type="gramEnd"/>
    </w:p>
    <w:p w14:paraId="16D5FE91" w14:textId="77777777" w:rsidR="004525D9" w:rsidRDefault="004525D9" w:rsidP="0057345B">
      <w:pPr>
        <w:pStyle w:val="ListParagraph"/>
        <w:numPr>
          <w:ilvl w:val="0"/>
          <w:numId w:val="18"/>
        </w:numPr>
        <w:tabs>
          <w:tab w:val="left" w:pos="450"/>
        </w:tabs>
        <w:ind w:left="1440"/>
      </w:pPr>
      <w:r w:rsidRPr="00BA4D3E">
        <w:rPr>
          <w:u w:val="single"/>
        </w:rPr>
        <w:t>Initial condition:</w:t>
      </w:r>
      <w:r>
        <w:t xml:space="preserve"> Admin must be properly logged in to the system.</w:t>
      </w:r>
    </w:p>
    <w:p w14:paraId="0754BE9F" w14:textId="499E101A" w:rsidR="004525D9" w:rsidRDefault="004525D9" w:rsidP="0057345B">
      <w:pPr>
        <w:pStyle w:val="ListParagraph"/>
        <w:numPr>
          <w:ilvl w:val="0"/>
          <w:numId w:val="18"/>
        </w:numPr>
        <w:ind w:left="1440"/>
      </w:pPr>
      <w:r w:rsidRPr="004525D9">
        <w:rPr>
          <w:u w:val="single"/>
        </w:rPr>
        <w:t>Normal:</w:t>
      </w:r>
      <w:r>
        <w:t xml:space="preserve"> When the food </w:t>
      </w:r>
      <w:r w:rsidRPr="00107956">
        <w:t>ceases to operate</w:t>
      </w:r>
      <w:r>
        <w:t>, the system delete it out of the database.</w:t>
      </w:r>
    </w:p>
    <w:p w14:paraId="7FABD14B" w14:textId="77777777" w:rsidR="005A00B6" w:rsidRDefault="005A00B6">
      <w:pPr>
        <w:rPr>
          <w:b/>
          <w:bCs/>
          <w:i/>
          <w:sz w:val="24"/>
          <w:szCs w:val="24"/>
        </w:rPr>
      </w:pPr>
      <w:r>
        <w:br w:type="page"/>
      </w:r>
    </w:p>
    <w:p w14:paraId="110DD1D7" w14:textId="6C2FC52A" w:rsidR="005E27EE" w:rsidRDefault="005E27EE" w:rsidP="005E27EE">
      <w:pPr>
        <w:pStyle w:val="A3"/>
      </w:pPr>
      <w:r>
        <w:lastRenderedPageBreak/>
        <w:t xml:space="preserve">Manage </w:t>
      </w:r>
      <w:proofErr w:type="gramStart"/>
      <w:r>
        <w:t>article</w:t>
      </w:r>
      <w:proofErr w:type="gramEnd"/>
    </w:p>
    <w:p w14:paraId="2D956F45" w14:textId="76B391F7" w:rsidR="002B76F9" w:rsidRDefault="002B76F9" w:rsidP="0057345B">
      <w:pPr>
        <w:pStyle w:val="ListParagraph"/>
        <w:numPr>
          <w:ilvl w:val="0"/>
          <w:numId w:val="31"/>
        </w:numPr>
        <w:ind w:left="1440"/>
      </w:pPr>
      <w:r w:rsidRPr="002B76F9">
        <w:rPr>
          <w:u w:val="single"/>
        </w:rPr>
        <w:t>Initial condition:</w:t>
      </w:r>
      <w:r>
        <w:t xml:space="preserve"> Admin must be properly logged in to the system.</w:t>
      </w:r>
    </w:p>
    <w:p w14:paraId="61F3A4B8" w14:textId="10522F48" w:rsidR="002B76F9" w:rsidRDefault="002B76F9" w:rsidP="0057345B">
      <w:pPr>
        <w:pStyle w:val="ListParagraph"/>
        <w:numPr>
          <w:ilvl w:val="0"/>
          <w:numId w:val="31"/>
        </w:numPr>
        <w:ind w:left="1440"/>
      </w:pPr>
      <w:r>
        <w:rPr>
          <w:u w:val="single"/>
        </w:rPr>
        <w:t>Normal:</w:t>
      </w:r>
      <w:r>
        <w:t xml:space="preserve"> Admin can manage all article of each function</w:t>
      </w:r>
      <w:r w:rsidR="005C6394">
        <w:t>/information and design system to illustrate for the user.</w:t>
      </w:r>
    </w:p>
    <w:p w14:paraId="0694DC90" w14:textId="3BEC8DB6" w:rsidR="005E27EE" w:rsidRDefault="005E27EE" w:rsidP="005E27EE">
      <w:pPr>
        <w:pStyle w:val="A3"/>
      </w:pPr>
      <w:r>
        <w:t xml:space="preserve">Add </w:t>
      </w:r>
      <w:proofErr w:type="gramStart"/>
      <w:r>
        <w:t>article</w:t>
      </w:r>
      <w:proofErr w:type="gramEnd"/>
    </w:p>
    <w:p w14:paraId="7D054D90" w14:textId="55CC87B5" w:rsidR="005C6394" w:rsidRDefault="005C6394" w:rsidP="0057345B">
      <w:pPr>
        <w:pStyle w:val="ListParagraph"/>
        <w:numPr>
          <w:ilvl w:val="0"/>
          <w:numId w:val="32"/>
        </w:numPr>
        <w:ind w:left="1440"/>
      </w:pPr>
      <w:r w:rsidRPr="005C6394">
        <w:rPr>
          <w:u w:val="single"/>
        </w:rPr>
        <w:t>Initial condition:</w:t>
      </w:r>
      <w:r>
        <w:t xml:space="preserve"> Admin must be properly logged in to the system.</w:t>
      </w:r>
    </w:p>
    <w:p w14:paraId="227F1348" w14:textId="017075BA" w:rsidR="005C6394" w:rsidRDefault="005C6394" w:rsidP="0057345B">
      <w:pPr>
        <w:pStyle w:val="ListParagraph"/>
        <w:numPr>
          <w:ilvl w:val="0"/>
          <w:numId w:val="32"/>
        </w:numPr>
        <w:ind w:left="1440"/>
      </w:pPr>
      <w:r>
        <w:rPr>
          <w:u w:val="single"/>
        </w:rPr>
        <w:t>Normal:</w:t>
      </w:r>
      <w:r>
        <w:t xml:space="preserve"> Update article relate to information and short text to describe</w:t>
      </w:r>
    </w:p>
    <w:p w14:paraId="7CDEA944" w14:textId="507A2B08" w:rsidR="005E27EE" w:rsidRDefault="005E27EE" w:rsidP="005E27EE">
      <w:pPr>
        <w:pStyle w:val="A3"/>
      </w:pPr>
      <w:r>
        <w:t xml:space="preserve">Edit </w:t>
      </w:r>
      <w:proofErr w:type="gramStart"/>
      <w:r>
        <w:t>article</w:t>
      </w:r>
      <w:proofErr w:type="gramEnd"/>
    </w:p>
    <w:p w14:paraId="79D1B209" w14:textId="52612414" w:rsidR="005C6394" w:rsidRDefault="005C6394" w:rsidP="0057345B">
      <w:pPr>
        <w:pStyle w:val="ListParagraph"/>
        <w:numPr>
          <w:ilvl w:val="0"/>
          <w:numId w:val="33"/>
        </w:numPr>
        <w:ind w:left="1440"/>
      </w:pPr>
      <w:r w:rsidRPr="005C6394">
        <w:rPr>
          <w:u w:val="single"/>
        </w:rPr>
        <w:t>Initial condition:</w:t>
      </w:r>
      <w:r>
        <w:t xml:space="preserve"> Admin must be properly logged in to the system.</w:t>
      </w:r>
    </w:p>
    <w:p w14:paraId="73B2065B" w14:textId="5766B995" w:rsidR="005C6394" w:rsidRDefault="005C6394" w:rsidP="0057345B">
      <w:pPr>
        <w:pStyle w:val="ListParagraph"/>
        <w:numPr>
          <w:ilvl w:val="0"/>
          <w:numId w:val="33"/>
        </w:numPr>
        <w:ind w:left="1440"/>
      </w:pPr>
      <w:r>
        <w:rPr>
          <w:u w:val="single"/>
        </w:rPr>
        <w:t>Normal:</w:t>
      </w:r>
      <w:r>
        <w:t xml:space="preserve"> If have a wrong article, they will edit the system information.</w:t>
      </w:r>
    </w:p>
    <w:p w14:paraId="6807FF39" w14:textId="1AEA613F" w:rsidR="005E27EE" w:rsidRDefault="005E27EE" w:rsidP="005E27EE">
      <w:pPr>
        <w:pStyle w:val="A3"/>
      </w:pPr>
      <w:r>
        <w:t xml:space="preserve">Delete </w:t>
      </w:r>
      <w:proofErr w:type="gramStart"/>
      <w:r>
        <w:t>article</w:t>
      </w:r>
      <w:proofErr w:type="gramEnd"/>
    </w:p>
    <w:p w14:paraId="2CA178BE" w14:textId="58D140AD" w:rsidR="005C6394" w:rsidRDefault="005C6394" w:rsidP="0057345B">
      <w:pPr>
        <w:pStyle w:val="ListParagraph"/>
        <w:numPr>
          <w:ilvl w:val="0"/>
          <w:numId w:val="34"/>
        </w:numPr>
        <w:ind w:left="1440"/>
      </w:pPr>
      <w:r w:rsidRPr="005C6394">
        <w:rPr>
          <w:u w:val="single"/>
        </w:rPr>
        <w:t>Initial condition:</w:t>
      </w:r>
      <w:r>
        <w:t xml:space="preserve"> Admin must be properly logged in to the system.</w:t>
      </w:r>
    </w:p>
    <w:p w14:paraId="6EAB1D2A" w14:textId="2EDFB2CD" w:rsidR="005C6394" w:rsidRDefault="005C6394" w:rsidP="0057345B">
      <w:pPr>
        <w:pStyle w:val="ListParagraph"/>
        <w:numPr>
          <w:ilvl w:val="0"/>
          <w:numId w:val="34"/>
        </w:numPr>
        <w:ind w:left="1440"/>
      </w:pPr>
      <w:r>
        <w:rPr>
          <w:u w:val="single"/>
        </w:rPr>
        <w:t>Normal:</w:t>
      </w:r>
      <w:r>
        <w:t xml:space="preserve"> When the article ceases to operate, the system</w:t>
      </w:r>
      <w:r w:rsidR="00AD1BF2">
        <w:t xml:space="preserve"> will</w:t>
      </w:r>
      <w:r>
        <w:t xml:space="preserve"> delete</w:t>
      </w:r>
      <w:r w:rsidR="00AD1BF2">
        <w:t xml:space="preserve"> it out of database.</w:t>
      </w:r>
    </w:p>
    <w:p w14:paraId="56DB22C3" w14:textId="2E33D1AE" w:rsidR="00AD1BF2" w:rsidRDefault="00AD1BF2" w:rsidP="00AD1BF2">
      <w:r>
        <w:rPr>
          <w:noProof/>
        </w:rPr>
        <w:lastRenderedPageBreak/>
        <w:drawing>
          <wp:anchor distT="0" distB="0" distL="114300" distR="114300" simplePos="0" relativeHeight="251722752" behindDoc="0" locked="0" layoutInCell="1" allowOverlap="1" wp14:anchorId="1DA77931" wp14:editId="7964E01E">
            <wp:simplePos x="0" y="0"/>
            <wp:positionH relativeFrom="column">
              <wp:posOffset>0</wp:posOffset>
            </wp:positionH>
            <wp:positionV relativeFrom="paragraph">
              <wp:posOffset>283845</wp:posOffset>
            </wp:positionV>
            <wp:extent cx="5943600" cy="4401185"/>
            <wp:effectExtent l="0" t="0" r="0" b="0"/>
            <wp:wrapTopAndBottom/>
            <wp:docPr id="36" name="Picture 36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" name="Picture 36" descr="Diagram&#10;&#10;Description automatically generated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40118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6D369A87" w14:textId="6ED8BE9C" w:rsidR="00AD1BF2" w:rsidRDefault="00AD1BF2" w:rsidP="00AD1BF2">
      <w:bookmarkStart w:id="30" w:name="_Toc74209562"/>
    </w:p>
    <w:p w14:paraId="0C1552CC" w14:textId="473AC753" w:rsidR="00D06A81" w:rsidRDefault="00AE383E" w:rsidP="00D06A81">
      <w:pPr>
        <w:pStyle w:val="A3"/>
      </w:pPr>
      <w:r>
        <w:t xml:space="preserve">See information: date of event, food, clothes, homestay, contact of </w:t>
      </w:r>
      <w:proofErr w:type="gramStart"/>
      <w:r>
        <w:t>admin</w:t>
      </w:r>
      <w:proofErr w:type="gramEnd"/>
    </w:p>
    <w:p w14:paraId="34FDA8A0" w14:textId="77727B11" w:rsidR="0015697F" w:rsidRDefault="0015697F" w:rsidP="0057345B">
      <w:pPr>
        <w:pStyle w:val="ListParagraph"/>
        <w:numPr>
          <w:ilvl w:val="0"/>
          <w:numId w:val="35"/>
        </w:numPr>
        <w:ind w:left="1440"/>
      </w:pPr>
      <w:r w:rsidRPr="0015697F">
        <w:rPr>
          <w:u w:val="single"/>
        </w:rPr>
        <w:t>Initial condition:</w:t>
      </w:r>
      <w:r>
        <w:t xml:space="preserve"> User have link website </w:t>
      </w:r>
      <w:r w:rsidR="00E170D5">
        <w:t>to visit</w:t>
      </w:r>
      <w:r>
        <w:t>.</w:t>
      </w:r>
    </w:p>
    <w:p w14:paraId="7DE837B4" w14:textId="18A76667" w:rsidR="00E170D5" w:rsidRDefault="00E170D5" w:rsidP="0057345B">
      <w:pPr>
        <w:pStyle w:val="ListParagraph"/>
        <w:numPr>
          <w:ilvl w:val="0"/>
          <w:numId w:val="35"/>
        </w:numPr>
        <w:ind w:left="1440"/>
      </w:pPr>
      <w:r>
        <w:rPr>
          <w:u w:val="single"/>
        </w:rPr>
        <w:t>Normal:</w:t>
      </w:r>
      <w:r>
        <w:t xml:space="preserve"> </w:t>
      </w:r>
      <w:r w:rsidR="00624226" w:rsidRPr="00624226">
        <w:t>They can see all information include the short description and details of things interested.</w:t>
      </w:r>
    </w:p>
    <w:p w14:paraId="5A6EC371" w14:textId="69103CCE" w:rsidR="00AE383E" w:rsidRDefault="00AE383E" w:rsidP="00D06A81">
      <w:pPr>
        <w:pStyle w:val="A3"/>
      </w:pPr>
      <w:r>
        <w:t>Search information: event, food, clothes, homestay</w:t>
      </w:r>
    </w:p>
    <w:p w14:paraId="2EF99E4D" w14:textId="7E87B6AB" w:rsidR="00624226" w:rsidRDefault="00624226" w:rsidP="0057345B">
      <w:pPr>
        <w:pStyle w:val="ListParagraph"/>
        <w:numPr>
          <w:ilvl w:val="0"/>
          <w:numId w:val="36"/>
        </w:numPr>
        <w:ind w:left="1440"/>
      </w:pPr>
      <w:bookmarkStart w:id="31" w:name="_Hlk75251519"/>
      <w:r w:rsidRPr="00624226">
        <w:rPr>
          <w:u w:val="single"/>
        </w:rPr>
        <w:t>Initial condition:</w:t>
      </w:r>
      <w:r>
        <w:t xml:space="preserve"> User have link website to visit.</w:t>
      </w:r>
    </w:p>
    <w:p w14:paraId="3777ACB7" w14:textId="62BD56E5" w:rsidR="00624226" w:rsidRDefault="00624226" w:rsidP="0057345B">
      <w:pPr>
        <w:pStyle w:val="ListParagraph"/>
        <w:numPr>
          <w:ilvl w:val="0"/>
          <w:numId w:val="36"/>
        </w:numPr>
        <w:ind w:left="1440"/>
      </w:pPr>
      <w:r>
        <w:rPr>
          <w:u w:val="single"/>
        </w:rPr>
        <w:t>Normal:</w:t>
      </w:r>
      <w:r>
        <w:t xml:space="preserve"> They can search information by keyword </w:t>
      </w:r>
      <w:r w:rsidR="00832DB1">
        <w:t xml:space="preserve">and </w:t>
      </w:r>
      <w:r w:rsidR="00832DB1" w:rsidRPr="00832DB1">
        <w:t>path to information related to keywords</w:t>
      </w:r>
      <w:r w:rsidR="00832DB1">
        <w:t>.</w:t>
      </w:r>
    </w:p>
    <w:bookmarkEnd w:id="31"/>
    <w:p w14:paraId="033CA11F" w14:textId="77777777" w:rsidR="005A00B6" w:rsidRDefault="005A00B6">
      <w:pPr>
        <w:rPr>
          <w:b/>
          <w:bCs/>
          <w:i/>
          <w:sz w:val="24"/>
          <w:szCs w:val="24"/>
        </w:rPr>
      </w:pPr>
      <w:r>
        <w:br w:type="page"/>
      </w:r>
    </w:p>
    <w:p w14:paraId="6D55C305" w14:textId="074BD525" w:rsidR="00AE383E" w:rsidRDefault="00AE383E" w:rsidP="00D06A81">
      <w:pPr>
        <w:pStyle w:val="A3"/>
      </w:pPr>
      <w:r>
        <w:lastRenderedPageBreak/>
        <w:t>Rating: homestay, shop, restaurant</w:t>
      </w:r>
    </w:p>
    <w:p w14:paraId="16ABFF54" w14:textId="77777777" w:rsidR="00832DB1" w:rsidRDefault="00832DB1" w:rsidP="0057345B">
      <w:pPr>
        <w:pStyle w:val="ListParagraph"/>
        <w:numPr>
          <w:ilvl w:val="0"/>
          <w:numId w:val="36"/>
        </w:numPr>
        <w:ind w:left="1440"/>
      </w:pPr>
      <w:r w:rsidRPr="00624226">
        <w:rPr>
          <w:u w:val="single"/>
        </w:rPr>
        <w:t>Initial condition:</w:t>
      </w:r>
      <w:r>
        <w:t xml:space="preserve"> User have link website to visit.</w:t>
      </w:r>
    </w:p>
    <w:p w14:paraId="7E4802B3" w14:textId="757D8D1E" w:rsidR="00832DB1" w:rsidRDefault="00832DB1" w:rsidP="0057345B">
      <w:pPr>
        <w:pStyle w:val="ListParagraph"/>
        <w:numPr>
          <w:ilvl w:val="0"/>
          <w:numId w:val="36"/>
        </w:numPr>
        <w:ind w:left="1440"/>
      </w:pPr>
      <w:r>
        <w:rPr>
          <w:u w:val="single"/>
        </w:rPr>
        <w:t>Normal:</w:t>
      </w:r>
      <w:r>
        <w:t xml:space="preserve"> </w:t>
      </w:r>
      <w:r w:rsidR="00050EA1">
        <w:t xml:space="preserve">If they </w:t>
      </w:r>
      <w:r w:rsidR="00050EA1" w:rsidRPr="00050EA1">
        <w:t>satisfy with homestay/shop/restaurant</w:t>
      </w:r>
      <w:r w:rsidR="00050EA1">
        <w:t xml:space="preserve">, they will rate those to help </w:t>
      </w:r>
      <w:r w:rsidR="00C35363">
        <w:t>other</w:t>
      </w:r>
      <w:r w:rsidR="00050EA1">
        <w:t xml:space="preserve"> people </w:t>
      </w:r>
      <w:r w:rsidR="00C35363">
        <w:t xml:space="preserve">attract and </w:t>
      </w:r>
      <w:r w:rsidR="00C35363" w:rsidRPr="00C35363">
        <w:t>climb to the top of search</w:t>
      </w:r>
      <w:r>
        <w:t>.</w:t>
      </w:r>
    </w:p>
    <w:p w14:paraId="7EA5861D" w14:textId="6C9BB03B" w:rsidR="00AE383E" w:rsidRDefault="00AE383E" w:rsidP="00D06A81">
      <w:pPr>
        <w:pStyle w:val="A3"/>
      </w:pPr>
      <w:r>
        <w:t>Chat with admin</w:t>
      </w:r>
    </w:p>
    <w:p w14:paraId="444489CD" w14:textId="77777777" w:rsidR="00C35363" w:rsidRDefault="00C35363" w:rsidP="0057345B">
      <w:pPr>
        <w:pStyle w:val="ListParagraph"/>
        <w:numPr>
          <w:ilvl w:val="0"/>
          <w:numId w:val="36"/>
        </w:numPr>
        <w:ind w:left="1440"/>
      </w:pPr>
      <w:bookmarkStart w:id="32" w:name="_Hlk75251910"/>
      <w:r w:rsidRPr="00624226">
        <w:rPr>
          <w:u w:val="single"/>
        </w:rPr>
        <w:t>Initial condition:</w:t>
      </w:r>
      <w:r>
        <w:t xml:space="preserve"> User have link website to visit.</w:t>
      </w:r>
    </w:p>
    <w:p w14:paraId="2BC4BCD9" w14:textId="5DF82653" w:rsidR="00C35363" w:rsidRDefault="00C35363" w:rsidP="0057345B">
      <w:pPr>
        <w:pStyle w:val="ListParagraph"/>
        <w:numPr>
          <w:ilvl w:val="0"/>
          <w:numId w:val="36"/>
        </w:numPr>
        <w:ind w:left="1440"/>
      </w:pPr>
      <w:r w:rsidRPr="00DE4BD6">
        <w:rPr>
          <w:u w:val="single"/>
        </w:rPr>
        <w:t>Normal:</w:t>
      </w:r>
      <w:r>
        <w:t xml:space="preserve"> </w:t>
      </w:r>
      <w:r w:rsidR="00DE4BD6">
        <w:t>User see a problem or have a question about system website, they can contact admin to notify</w:t>
      </w:r>
      <w:r>
        <w:t>.</w:t>
      </w:r>
    </w:p>
    <w:bookmarkEnd w:id="32"/>
    <w:p w14:paraId="7F940CA3" w14:textId="4B270E8D" w:rsidR="00AE383E" w:rsidRDefault="00AE383E" w:rsidP="00D06A81">
      <w:pPr>
        <w:pStyle w:val="A3"/>
      </w:pPr>
      <w:r>
        <w:t>Comment: homestay, shop, restaurant</w:t>
      </w:r>
    </w:p>
    <w:p w14:paraId="38EBC857" w14:textId="77777777" w:rsidR="00DE4BD6" w:rsidRDefault="00DE4BD6" w:rsidP="0057345B">
      <w:pPr>
        <w:pStyle w:val="ListParagraph"/>
        <w:numPr>
          <w:ilvl w:val="0"/>
          <w:numId w:val="36"/>
        </w:numPr>
        <w:ind w:left="1440"/>
      </w:pPr>
      <w:bookmarkStart w:id="33" w:name="_Hlk75252008"/>
      <w:r w:rsidRPr="00624226">
        <w:rPr>
          <w:u w:val="single"/>
        </w:rPr>
        <w:t>Initial condition:</w:t>
      </w:r>
      <w:r>
        <w:t xml:space="preserve"> User have link website to visit.</w:t>
      </w:r>
    </w:p>
    <w:p w14:paraId="48718274" w14:textId="5D5447BF" w:rsidR="00DE4BD6" w:rsidRDefault="00DE4BD6" w:rsidP="0057345B">
      <w:pPr>
        <w:pStyle w:val="ListParagraph"/>
        <w:numPr>
          <w:ilvl w:val="0"/>
          <w:numId w:val="36"/>
        </w:numPr>
        <w:ind w:left="1440"/>
      </w:pPr>
      <w:r w:rsidRPr="00DE4BD6">
        <w:rPr>
          <w:u w:val="single"/>
        </w:rPr>
        <w:t>Normal:</w:t>
      </w:r>
      <w:r>
        <w:t xml:space="preserve"> When they need feedback about the place came, they comment below that information.</w:t>
      </w:r>
    </w:p>
    <w:bookmarkEnd w:id="33"/>
    <w:p w14:paraId="2020A5B4" w14:textId="79954A0F" w:rsidR="00AE383E" w:rsidRDefault="00AE383E" w:rsidP="00D06A81">
      <w:pPr>
        <w:pStyle w:val="A3"/>
      </w:pPr>
      <w:r>
        <w:t>Filter: food, clothes, gift by name, type</w:t>
      </w:r>
    </w:p>
    <w:p w14:paraId="2E2E5E09" w14:textId="77777777" w:rsidR="00DE4BD6" w:rsidRDefault="00DE4BD6" w:rsidP="0057345B">
      <w:pPr>
        <w:pStyle w:val="ListParagraph"/>
        <w:numPr>
          <w:ilvl w:val="0"/>
          <w:numId w:val="36"/>
        </w:numPr>
        <w:ind w:left="1440"/>
      </w:pPr>
      <w:bookmarkStart w:id="34" w:name="_Hlk75252119"/>
      <w:r w:rsidRPr="00624226">
        <w:rPr>
          <w:u w:val="single"/>
        </w:rPr>
        <w:t>Initial condition:</w:t>
      </w:r>
      <w:r>
        <w:t xml:space="preserve"> User have link website to visit.</w:t>
      </w:r>
    </w:p>
    <w:p w14:paraId="43DA4421" w14:textId="48011CB9" w:rsidR="00DE4BD6" w:rsidRDefault="00DE4BD6" w:rsidP="0057345B">
      <w:pPr>
        <w:pStyle w:val="ListParagraph"/>
        <w:numPr>
          <w:ilvl w:val="0"/>
          <w:numId w:val="36"/>
        </w:numPr>
        <w:ind w:left="1440"/>
      </w:pPr>
      <w:r w:rsidRPr="00DE4BD6">
        <w:rPr>
          <w:u w:val="single"/>
        </w:rPr>
        <w:t>Normal:</w:t>
      </w:r>
      <w:r>
        <w:t xml:space="preserve"> They choose the filter for food/clothes by name and type which they find.</w:t>
      </w:r>
    </w:p>
    <w:bookmarkEnd w:id="34"/>
    <w:p w14:paraId="469D69CF" w14:textId="08DDEA92" w:rsidR="00AE383E" w:rsidRDefault="00AE383E" w:rsidP="00D06A81">
      <w:pPr>
        <w:pStyle w:val="A3"/>
      </w:pPr>
      <w:r>
        <w:t>Filter event by date, location</w:t>
      </w:r>
    </w:p>
    <w:p w14:paraId="4C6A6F47" w14:textId="77777777" w:rsidR="00DE4BD6" w:rsidRDefault="00DE4BD6" w:rsidP="0057345B">
      <w:pPr>
        <w:pStyle w:val="ListParagraph"/>
        <w:numPr>
          <w:ilvl w:val="0"/>
          <w:numId w:val="36"/>
        </w:numPr>
        <w:ind w:left="1440"/>
      </w:pPr>
      <w:r w:rsidRPr="00624226">
        <w:rPr>
          <w:u w:val="single"/>
        </w:rPr>
        <w:t>Initial condition:</w:t>
      </w:r>
      <w:r>
        <w:t xml:space="preserve"> User have link website to visit.</w:t>
      </w:r>
    </w:p>
    <w:p w14:paraId="447CAA85" w14:textId="4275967B" w:rsidR="00DE4BD6" w:rsidRDefault="00DE4BD6" w:rsidP="0057345B">
      <w:pPr>
        <w:pStyle w:val="ListParagraph"/>
        <w:numPr>
          <w:ilvl w:val="0"/>
          <w:numId w:val="36"/>
        </w:numPr>
        <w:ind w:left="1440"/>
      </w:pPr>
      <w:r w:rsidRPr="00DE4BD6">
        <w:rPr>
          <w:u w:val="single"/>
        </w:rPr>
        <w:t>Normal:</w:t>
      </w:r>
      <w:r>
        <w:t xml:space="preserve"> They choose the filter for event by date and location which they find.</w:t>
      </w:r>
    </w:p>
    <w:p w14:paraId="240B5B78" w14:textId="341ABB22" w:rsidR="00AE383E" w:rsidRDefault="00AE383E" w:rsidP="00D06A81">
      <w:pPr>
        <w:pStyle w:val="A3"/>
      </w:pPr>
      <w:r>
        <w:t>Filter homestay by type, name, average price, location</w:t>
      </w:r>
    </w:p>
    <w:p w14:paraId="3F03EF42" w14:textId="77777777" w:rsidR="00DE4BD6" w:rsidRDefault="00DE4BD6" w:rsidP="0057345B">
      <w:pPr>
        <w:pStyle w:val="ListParagraph"/>
        <w:numPr>
          <w:ilvl w:val="0"/>
          <w:numId w:val="36"/>
        </w:numPr>
        <w:ind w:left="1440"/>
      </w:pPr>
      <w:r w:rsidRPr="00624226">
        <w:rPr>
          <w:u w:val="single"/>
        </w:rPr>
        <w:t>Initial condition:</w:t>
      </w:r>
      <w:r>
        <w:t xml:space="preserve"> User have link website to visit.</w:t>
      </w:r>
    </w:p>
    <w:p w14:paraId="0089E803" w14:textId="7E155B40" w:rsidR="00DE4BD6" w:rsidRDefault="00DE4BD6" w:rsidP="0057345B">
      <w:pPr>
        <w:pStyle w:val="ListParagraph"/>
        <w:numPr>
          <w:ilvl w:val="0"/>
          <w:numId w:val="36"/>
        </w:numPr>
        <w:ind w:left="1440"/>
      </w:pPr>
      <w:r w:rsidRPr="00DE4BD6">
        <w:rPr>
          <w:u w:val="single"/>
        </w:rPr>
        <w:t>Normal:</w:t>
      </w:r>
      <w:r>
        <w:t xml:space="preserve"> They choose the filter for homestay by type, name, average </w:t>
      </w:r>
      <w:proofErr w:type="gramStart"/>
      <w:r>
        <w:t>price</w:t>
      </w:r>
      <w:proofErr w:type="gramEnd"/>
      <w:r>
        <w:t xml:space="preserve"> and location which they find.</w:t>
      </w:r>
    </w:p>
    <w:p w14:paraId="26339804" w14:textId="730D733E" w:rsidR="00AE383E" w:rsidRDefault="00AE383E" w:rsidP="00D06A81">
      <w:pPr>
        <w:pStyle w:val="A3"/>
      </w:pPr>
      <w:r>
        <w:t xml:space="preserve">Filter restaurant, </w:t>
      </w:r>
      <w:r w:rsidR="0015697F">
        <w:t>shop by location, name, star</w:t>
      </w:r>
    </w:p>
    <w:p w14:paraId="4BE74D3C" w14:textId="77777777" w:rsidR="00DE4BD6" w:rsidRDefault="00DE4BD6" w:rsidP="0057345B">
      <w:pPr>
        <w:pStyle w:val="ListParagraph"/>
        <w:numPr>
          <w:ilvl w:val="0"/>
          <w:numId w:val="36"/>
        </w:numPr>
        <w:ind w:left="1440"/>
      </w:pPr>
      <w:r w:rsidRPr="00624226">
        <w:rPr>
          <w:u w:val="single"/>
        </w:rPr>
        <w:t>Initial condition:</w:t>
      </w:r>
      <w:r>
        <w:t xml:space="preserve"> User have link website to visit.</w:t>
      </w:r>
    </w:p>
    <w:p w14:paraId="597BC738" w14:textId="4FD4AF7E" w:rsidR="00AD1BF2" w:rsidRDefault="00DE4BD6" w:rsidP="0057345B">
      <w:pPr>
        <w:pStyle w:val="ListParagraph"/>
        <w:numPr>
          <w:ilvl w:val="0"/>
          <w:numId w:val="36"/>
        </w:numPr>
        <w:ind w:left="1440"/>
      </w:pPr>
      <w:r w:rsidRPr="00DE4BD6">
        <w:rPr>
          <w:u w:val="single"/>
        </w:rPr>
        <w:t>Normal:</w:t>
      </w:r>
      <w:r>
        <w:t xml:space="preserve"> They choose the filter for restaurant/shop by location, </w:t>
      </w:r>
      <w:proofErr w:type="gramStart"/>
      <w:r>
        <w:t>name</w:t>
      </w:r>
      <w:proofErr w:type="gramEnd"/>
      <w:r>
        <w:t xml:space="preserve"> and star rating which they find.</w:t>
      </w:r>
    </w:p>
    <w:p w14:paraId="14A36AAB" w14:textId="77777777" w:rsidR="005A00B6" w:rsidRDefault="005A00B6">
      <w:pPr>
        <w:rPr>
          <w:b/>
          <w:bCs/>
          <w:sz w:val="28"/>
          <w:szCs w:val="28"/>
        </w:rPr>
      </w:pPr>
      <w:r>
        <w:br w:type="page"/>
      </w:r>
    </w:p>
    <w:p w14:paraId="118C8948" w14:textId="4C31269E" w:rsidR="001043AF" w:rsidRPr="002F6E7C" w:rsidRDefault="001043AF" w:rsidP="003C330F">
      <w:pPr>
        <w:pStyle w:val="A2"/>
      </w:pPr>
      <w:r w:rsidRPr="002F6E7C">
        <w:lastRenderedPageBreak/>
        <w:t>N</w:t>
      </w:r>
      <w:r w:rsidR="005E319B">
        <w:t>on-Functional</w:t>
      </w:r>
      <w:r w:rsidR="002F6E7C">
        <w:t xml:space="preserve"> </w:t>
      </w:r>
      <w:r w:rsidR="005E319B">
        <w:t>Requirements</w:t>
      </w:r>
      <w:bookmarkEnd w:id="30"/>
    </w:p>
    <w:p w14:paraId="18CDC889" w14:textId="5BDFBA62" w:rsidR="0031362C" w:rsidRPr="002F6E7C" w:rsidRDefault="0031362C" w:rsidP="008C799A">
      <w:pPr>
        <w:pStyle w:val="A3"/>
      </w:pPr>
      <w:bookmarkStart w:id="35" w:name="_Toc74209563"/>
      <w:r w:rsidRPr="002F6E7C">
        <w:t>Product requirements</w:t>
      </w:r>
      <w:bookmarkEnd w:id="35"/>
    </w:p>
    <w:tbl>
      <w:tblPr>
        <w:tblStyle w:val="TableGrid"/>
        <w:tblW w:w="9350" w:type="dxa"/>
        <w:tblInd w:w="85" w:type="dxa"/>
        <w:tblLook w:val="04A0" w:firstRow="1" w:lastRow="0" w:firstColumn="1" w:lastColumn="0" w:noHBand="0" w:noVBand="1"/>
      </w:tblPr>
      <w:tblGrid>
        <w:gridCol w:w="4675"/>
        <w:gridCol w:w="4675"/>
      </w:tblGrid>
      <w:tr w:rsidR="00331C6B" w14:paraId="6EB4E2BF" w14:textId="77777777" w:rsidTr="00E96345">
        <w:tc>
          <w:tcPr>
            <w:tcW w:w="4675" w:type="dxa"/>
            <w:shd w:val="clear" w:color="auto" w:fill="ACB9CA" w:themeFill="text2" w:themeFillTint="66"/>
          </w:tcPr>
          <w:p w14:paraId="28AB50DF" w14:textId="74678CFD" w:rsidR="00331C6B" w:rsidRPr="0031362C" w:rsidRDefault="00896CD2" w:rsidP="001043AF">
            <w:pPr>
              <w:tabs>
                <w:tab w:val="left" w:pos="450"/>
              </w:tabs>
              <w:rPr>
                <w:b/>
                <w:bCs/>
                <w:color w:val="000000" w:themeColor="text1"/>
                <w:sz w:val="28"/>
                <w:szCs w:val="28"/>
              </w:rPr>
            </w:pPr>
            <w:r w:rsidRPr="0031362C">
              <w:rPr>
                <w:b/>
                <w:bCs/>
                <w:color w:val="000000" w:themeColor="text1"/>
                <w:sz w:val="28"/>
                <w:szCs w:val="28"/>
              </w:rPr>
              <w:t>Requirement</w:t>
            </w:r>
          </w:p>
        </w:tc>
        <w:tc>
          <w:tcPr>
            <w:tcW w:w="4675" w:type="dxa"/>
            <w:shd w:val="clear" w:color="auto" w:fill="ACB9CA" w:themeFill="text2" w:themeFillTint="66"/>
          </w:tcPr>
          <w:p w14:paraId="4F4A4138" w14:textId="7F01ABD5" w:rsidR="00331C6B" w:rsidRPr="0031362C" w:rsidRDefault="00896CD2" w:rsidP="001043AF">
            <w:pPr>
              <w:tabs>
                <w:tab w:val="left" w:pos="450"/>
              </w:tabs>
              <w:rPr>
                <w:b/>
                <w:bCs/>
                <w:color w:val="000000" w:themeColor="text1"/>
                <w:sz w:val="28"/>
                <w:szCs w:val="28"/>
              </w:rPr>
            </w:pPr>
            <w:r w:rsidRPr="0031362C">
              <w:rPr>
                <w:b/>
                <w:bCs/>
                <w:color w:val="000000" w:themeColor="text1"/>
                <w:sz w:val="28"/>
                <w:szCs w:val="28"/>
              </w:rPr>
              <w:t>Description</w:t>
            </w:r>
          </w:p>
        </w:tc>
      </w:tr>
      <w:tr w:rsidR="00331C6B" w14:paraId="73CDBFDE" w14:textId="77777777" w:rsidTr="00E96345">
        <w:tc>
          <w:tcPr>
            <w:tcW w:w="4675" w:type="dxa"/>
          </w:tcPr>
          <w:p w14:paraId="2C6BBEB0" w14:textId="5E3AABE8" w:rsidR="00331C6B" w:rsidRDefault="00421358" w:rsidP="001043AF">
            <w:pPr>
              <w:tabs>
                <w:tab w:val="left" w:pos="450"/>
              </w:tabs>
            </w:pPr>
            <w:r>
              <w:t xml:space="preserve">Performance </w:t>
            </w:r>
          </w:p>
        </w:tc>
        <w:tc>
          <w:tcPr>
            <w:tcW w:w="4675" w:type="dxa"/>
          </w:tcPr>
          <w:p w14:paraId="7DB8A2F7" w14:textId="77777777" w:rsidR="00331C6B" w:rsidRDefault="00421358" w:rsidP="001043AF">
            <w:pPr>
              <w:tabs>
                <w:tab w:val="left" w:pos="450"/>
              </w:tabs>
            </w:pPr>
            <w:r>
              <w:t xml:space="preserve">- </w:t>
            </w:r>
            <w:r w:rsidR="00295947">
              <w:t xml:space="preserve">Response time </w:t>
            </w:r>
            <w:r w:rsidR="00787A40">
              <w:t>to load website on localhost from admin’s computer:</w:t>
            </w:r>
          </w:p>
          <w:p w14:paraId="3C7F1ECF" w14:textId="4E2E14DD" w:rsidR="00787A40" w:rsidRDefault="00787A40" w:rsidP="001043AF">
            <w:pPr>
              <w:tabs>
                <w:tab w:val="left" w:pos="450"/>
              </w:tabs>
            </w:pPr>
            <w:r>
              <w:t>-&gt; time: 2-3s (faster if network is good)</w:t>
            </w:r>
          </w:p>
        </w:tc>
      </w:tr>
      <w:tr w:rsidR="00787A40" w14:paraId="2CD938EF" w14:textId="77777777" w:rsidTr="00E96345">
        <w:trPr>
          <w:trHeight w:val="161"/>
        </w:trPr>
        <w:tc>
          <w:tcPr>
            <w:tcW w:w="4675" w:type="dxa"/>
          </w:tcPr>
          <w:p w14:paraId="6D2FF5C4" w14:textId="6A13AD65" w:rsidR="00787A40" w:rsidRDefault="006C08AB" w:rsidP="001043AF">
            <w:pPr>
              <w:tabs>
                <w:tab w:val="left" w:pos="450"/>
              </w:tabs>
            </w:pPr>
            <w:r>
              <w:t>Scalability</w:t>
            </w:r>
          </w:p>
        </w:tc>
        <w:tc>
          <w:tcPr>
            <w:tcW w:w="4675" w:type="dxa"/>
          </w:tcPr>
          <w:p w14:paraId="63F443C8" w14:textId="71CA26C6" w:rsidR="00787A40" w:rsidRDefault="006C08AB" w:rsidP="001043AF">
            <w:pPr>
              <w:tabs>
                <w:tab w:val="left" w:pos="450"/>
              </w:tabs>
            </w:pPr>
            <w:r>
              <w:t>- We</w:t>
            </w:r>
            <w:r w:rsidRPr="006C08AB">
              <w:t xml:space="preserve"> want to aggregate as much data as possible </w:t>
            </w:r>
            <w:r w:rsidR="00AA23BB">
              <w:t xml:space="preserve">structure (Big Data) </w:t>
            </w:r>
            <w:r w:rsidR="00651082">
              <w:t xml:space="preserve">and </w:t>
            </w:r>
            <w:r w:rsidR="00651082" w:rsidRPr="00651082">
              <w:t>develop more new functions</w:t>
            </w:r>
            <w:r w:rsidR="00651082">
              <w:t xml:space="preserve">. Now, we have a little data to run demo website. </w:t>
            </w:r>
          </w:p>
        </w:tc>
      </w:tr>
      <w:tr w:rsidR="00651082" w14:paraId="7809C830" w14:textId="77777777" w:rsidTr="00E96345">
        <w:trPr>
          <w:trHeight w:val="161"/>
        </w:trPr>
        <w:tc>
          <w:tcPr>
            <w:tcW w:w="4675" w:type="dxa"/>
          </w:tcPr>
          <w:p w14:paraId="659FF8D1" w14:textId="7279ADC7" w:rsidR="00651082" w:rsidRDefault="00AA23BB" w:rsidP="001043AF">
            <w:pPr>
              <w:tabs>
                <w:tab w:val="left" w:pos="450"/>
              </w:tabs>
            </w:pPr>
            <w:r>
              <w:t>Portability</w:t>
            </w:r>
            <w:r w:rsidR="00DC1368">
              <w:t xml:space="preserve"> and compatibility</w:t>
            </w:r>
          </w:p>
        </w:tc>
        <w:tc>
          <w:tcPr>
            <w:tcW w:w="4675" w:type="dxa"/>
          </w:tcPr>
          <w:p w14:paraId="4519561F" w14:textId="1E640EB0" w:rsidR="00651082" w:rsidRDefault="00DC1368" w:rsidP="001043AF">
            <w:pPr>
              <w:tabs>
                <w:tab w:val="left" w:pos="450"/>
              </w:tabs>
            </w:pPr>
            <w:r>
              <w:t>- Running on web PC</w:t>
            </w:r>
            <w:r w:rsidR="004F039B">
              <w:t>.</w:t>
            </w:r>
          </w:p>
        </w:tc>
      </w:tr>
      <w:tr w:rsidR="00A35518" w14:paraId="789D5D7B" w14:textId="77777777" w:rsidTr="00E96345">
        <w:trPr>
          <w:trHeight w:val="161"/>
        </w:trPr>
        <w:tc>
          <w:tcPr>
            <w:tcW w:w="4675" w:type="dxa"/>
          </w:tcPr>
          <w:p w14:paraId="28130049" w14:textId="132ED1B1" w:rsidR="00A35518" w:rsidRDefault="00A35518" w:rsidP="001043AF">
            <w:pPr>
              <w:tabs>
                <w:tab w:val="left" w:pos="450"/>
              </w:tabs>
            </w:pPr>
            <w:r>
              <w:t>Reliab</w:t>
            </w:r>
            <w:r w:rsidR="001E028C">
              <w:t>ility and robustness</w:t>
            </w:r>
          </w:p>
        </w:tc>
        <w:tc>
          <w:tcPr>
            <w:tcW w:w="4675" w:type="dxa"/>
          </w:tcPr>
          <w:p w14:paraId="33E7F71F" w14:textId="55005232" w:rsidR="00A35518" w:rsidRDefault="001E028C" w:rsidP="001043AF">
            <w:pPr>
              <w:tabs>
                <w:tab w:val="left" w:pos="450"/>
              </w:tabs>
            </w:pPr>
            <w:r>
              <w:t xml:space="preserve">- </w:t>
            </w:r>
            <w:r w:rsidR="0014534D" w:rsidRPr="0014534D">
              <w:t>This system must available all the time</w:t>
            </w:r>
            <w:r w:rsidR="0014534D">
              <w:t>.</w:t>
            </w:r>
          </w:p>
          <w:p w14:paraId="15852CEF" w14:textId="5FC99FB2" w:rsidR="0014534D" w:rsidRDefault="0014534D" w:rsidP="001043AF">
            <w:pPr>
              <w:tabs>
                <w:tab w:val="left" w:pos="450"/>
              </w:tabs>
            </w:pPr>
            <w:r>
              <w:t xml:space="preserve">- </w:t>
            </w:r>
            <w:r w:rsidRPr="0014534D">
              <w:t>The failures will rarely occur</w:t>
            </w:r>
            <w:r>
              <w:t>.</w:t>
            </w:r>
          </w:p>
          <w:p w14:paraId="1D797B7A" w14:textId="77777777" w:rsidR="0014534D" w:rsidRDefault="0014534D" w:rsidP="001043AF">
            <w:pPr>
              <w:tabs>
                <w:tab w:val="left" w:pos="450"/>
              </w:tabs>
            </w:pPr>
            <w:r>
              <w:t xml:space="preserve">- </w:t>
            </w:r>
            <w:r w:rsidRPr="0014534D">
              <w:t>For normal failures, the system can restart immediately</w:t>
            </w:r>
            <w:r>
              <w:t>.</w:t>
            </w:r>
          </w:p>
          <w:p w14:paraId="7BFECA21" w14:textId="449C6C3A" w:rsidR="0014534D" w:rsidRDefault="0014534D" w:rsidP="001043AF">
            <w:pPr>
              <w:tabs>
                <w:tab w:val="left" w:pos="450"/>
              </w:tabs>
            </w:pPr>
            <w:r>
              <w:t xml:space="preserve">- </w:t>
            </w:r>
            <w:r w:rsidRPr="0014534D">
              <w:t>Any detected problem must be fixed at most in 2 days</w:t>
            </w:r>
            <w:r w:rsidR="004F039B">
              <w:t>.</w:t>
            </w:r>
          </w:p>
        </w:tc>
      </w:tr>
      <w:tr w:rsidR="0014534D" w14:paraId="5EFF5055" w14:textId="77777777" w:rsidTr="00E96345">
        <w:trPr>
          <w:trHeight w:val="161"/>
        </w:trPr>
        <w:tc>
          <w:tcPr>
            <w:tcW w:w="4675" w:type="dxa"/>
          </w:tcPr>
          <w:p w14:paraId="1E633876" w14:textId="2C5F9F6F" w:rsidR="0014534D" w:rsidRDefault="0014534D" w:rsidP="001043AF">
            <w:pPr>
              <w:tabs>
                <w:tab w:val="left" w:pos="450"/>
              </w:tabs>
            </w:pPr>
            <w:r>
              <w:t>Security</w:t>
            </w:r>
          </w:p>
        </w:tc>
        <w:tc>
          <w:tcPr>
            <w:tcW w:w="4675" w:type="dxa"/>
          </w:tcPr>
          <w:p w14:paraId="5F79CECC" w14:textId="3FF0CFFA" w:rsidR="0014534D" w:rsidRDefault="0014534D" w:rsidP="001043AF">
            <w:pPr>
              <w:tabs>
                <w:tab w:val="left" w:pos="450"/>
              </w:tabs>
            </w:pPr>
            <w:r>
              <w:t xml:space="preserve">- </w:t>
            </w:r>
            <w:r w:rsidRPr="0014534D">
              <w:t>Security engineers always available to detect</w:t>
            </w:r>
            <w:r>
              <w:t xml:space="preserve"> and </w:t>
            </w:r>
            <w:r w:rsidRPr="0014534D">
              <w:t>prevent abnormal access</w:t>
            </w:r>
            <w:r w:rsidR="004F039B">
              <w:t>.</w:t>
            </w:r>
          </w:p>
        </w:tc>
      </w:tr>
      <w:tr w:rsidR="0014534D" w14:paraId="13C7F2B3" w14:textId="77777777" w:rsidTr="00E96345">
        <w:trPr>
          <w:trHeight w:val="161"/>
        </w:trPr>
        <w:tc>
          <w:tcPr>
            <w:tcW w:w="4675" w:type="dxa"/>
          </w:tcPr>
          <w:p w14:paraId="35F484C3" w14:textId="0C7919B7" w:rsidR="0014534D" w:rsidRDefault="0014534D" w:rsidP="001043AF">
            <w:pPr>
              <w:tabs>
                <w:tab w:val="left" w:pos="450"/>
              </w:tabs>
            </w:pPr>
            <w:r>
              <w:t>Usability</w:t>
            </w:r>
          </w:p>
        </w:tc>
        <w:tc>
          <w:tcPr>
            <w:tcW w:w="4675" w:type="dxa"/>
          </w:tcPr>
          <w:p w14:paraId="0095F440" w14:textId="69522165" w:rsidR="0014534D" w:rsidRDefault="0014534D" w:rsidP="001043AF">
            <w:pPr>
              <w:tabs>
                <w:tab w:val="left" w:pos="450"/>
              </w:tabs>
            </w:pPr>
            <w:r>
              <w:t xml:space="preserve">- </w:t>
            </w:r>
            <w:r w:rsidRPr="0014534D">
              <w:t xml:space="preserve">System </w:t>
            </w:r>
            <w:proofErr w:type="gramStart"/>
            <w:r w:rsidRPr="0014534D">
              <w:t>have to</w:t>
            </w:r>
            <w:proofErr w:type="gramEnd"/>
            <w:r w:rsidRPr="0014534D">
              <w:t xml:space="preserve"> provide friendly interfaces in order normal end-users (without training) can use basic functions easily after reading online help without helping form system administrators</w:t>
            </w:r>
            <w:r w:rsidR="004F039B">
              <w:t>.</w:t>
            </w:r>
          </w:p>
        </w:tc>
      </w:tr>
      <w:tr w:rsidR="0014534D" w14:paraId="190A3C51" w14:textId="77777777" w:rsidTr="00E96345">
        <w:trPr>
          <w:trHeight w:val="161"/>
        </w:trPr>
        <w:tc>
          <w:tcPr>
            <w:tcW w:w="4675" w:type="dxa"/>
          </w:tcPr>
          <w:p w14:paraId="576BC224" w14:textId="6CA044B3" w:rsidR="0014534D" w:rsidRDefault="0031362C" w:rsidP="001043AF">
            <w:pPr>
              <w:tabs>
                <w:tab w:val="left" w:pos="450"/>
              </w:tabs>
            </w:pPr>
            <w:r>
              <w:t>Data safety</w:t>
            </w:r>
          </w:p>
        </w:tc>
        <w:tc>
          <w:tcPr>
            <w:tcW w:w="4675" w:type="dxa"/>
          </w:tcPr>
          <w:p w14:paraId="5C03CE32" w14:textId="5455595D" w:rsidR="0014534D" w:rsidRDefault="0031362C" w:rsidP="001043AF">
            <w:pPr>
              <w:tabs>
                <w:tab w:val="left" w:pos="450"/>
              </w:tabs>
            </w:pPr>
            <w:r>
              <w:t xml:space="preserve">- </w:t>
            </w:r>
            <w:r w:rsidRPr="0031362C">
              <w:t>All database will be backup automatically once a day and system administrator are responsible for changing the backup schedule</w:t>
            </w:r>
            <w:r w:rsidR="004F039B">
              <w:t>.</w:t>
            </w:r>
          </w:p>
        </w:tc>
      </w:tr>
    </w:tbl>
    <w:p w14:paraId="498544D5" w14:textId="77777777" w:rsidR="001043AF" w:rsidRDefault="001043AF" w:rsidP="001043AF">
      <w:pPr>
        <w:tabs>
          <w:tab w:val="left" w:pos="450"/>
        </w:tabs>
      </w:pPr>
    </w:p>
    <w:p w14:paraId="529F69D7" w14:textId="245D01F8" w:rsidR="00BA4D3E" w:rsidRPr="00936DDF" w:rsidRDefault="00DB2B49" w:rsidP="008C799A">
      <w:pPr>
        <w:pStyle w:val="A3"/>
      </w:pPr>
      <w:bookmarkStart w:id="36" w:name="_Toc74209564"/>
      <w:r w:rsidRPr="00936DDF">
        <w:t>Organizational requirements</w:t>
      </w:r>
      <w:bookmarkEnd w:id="36"/>
    </w:p>
    <w:tbl>
      <w:tblPr>
        <w:tblStyle w:val="TableGrid"/>
        <w:tblW w:w="8990" w:type="dxa"/>
        <w:tblInd w:w="265" w:type="dxa"/>
        <w:tblLook w:val="04A0" w:firstRow="1" w:lastRow="0" w:firstColumn="1" w:lastColumn="0" w:noHBand="0" w:noVBand="1"/>
      </w:tblPr>
      <w:tblGrid>
        <w:gridCol w:w="4495"/>
        <w:gridCol w:w="4495"/>
      </w:tblGrid>
      <w:tr w:rsidR="00DB2B49" w14:paraId="548A0C4D" w14:textId="77777777" w:rsidTr="005A00B6">
        <w:tc>
          <w:tcPr>
            <w:tcW w:w="4495" w:type="dxa"/>
            <w:shd w:val="clear" w:color="auto" w:fill="ACB9CA" w:themeFill="text2" w:themeFillTint="66"/>
          </w:tcPr>
          <w:p w14:paraId="6FF080B3" w14:textId="42E969A3" w:rsidR="00DB2B49" w:rsidRDefault="00DB2B49" w:rsidP="00DB2B49">
            <w:pPr>
              <w:tabs>
                <w:tab w:val="left" w:pos="1465"/>
              </w:tabs>
            </w:pPr>
            <w:r w:rsidRPr="0031362C">
              <w:rPr>
                <w:b/>
                <w:bCs/>
                <w:color w:val="000000" w:themeColor="text1"/>
                <w:sz w:val="28"/>
                <w:szCs w:val="28"/>
              </w:rPr>
              <w:t>Requirement</w:t>
            </w:r>
          </w:p>
        </w:tc>
        <w:tc>
          <w:tcPr>
            <w:tcW w:w="4495" w:type="dxa"/>
            <w:shd w:val="clear" w:color="auto" w:fill="ACB9CA" w:themeFill="text2" w:themeFillTint="66"/>
          </w:tcPr>
          <w:p w14:paraId="78865579" w14:textId="52853002" w:rsidR="00DB2B49" w:rsidRDefault="00DB2B49" w:rsidP="00DB2B49">
            <w:pPr>
              <w:tabs>
                <w:tab w:val="left" w:pos="1465"/>
              </w:tabs>
            </w:pPr>
            <w:r w:rsidRPr="0031362C">
              <w:rPr>
                <w:b/>
                <w:bCs/>
                <w:color w:val="000000" w:themeColor="text1"/>
                <w:sz w:val="28"/>
                <w:szCs w:val="28"/>
              </w:rPr>
              <w:t>Description</w:t>
            </w:r>
          </w:p>
        </w:tc>
      </w:tr>
      <w:tr w:rsidR="00DB2B49" w14:paraId="56C6F607" w14:textId="77777777" w:rsidTr="00E96345">
        <w:tc>
          <w:tcPr>
            <w:tcW w:w="4495" w:type="dxa"/>
          </w:tcPr>
          <w:p w14:paraId="4F06BDDD" w14:textId="19653D07" w:rsidR="00DB2B49" w:rsidRDefault="00DB2B49" w:rsidP="00DB2B49">
            <w:pPr>
              <w:tabs>
                <w:tab w:val="left" w:pos="1465"/>
              </w:tabs>
            </w:pPr>
            <w:r>
              <w:t>Technology</w:t>
            </w:r>
          </w:p>
        </w:tc>
        <w:tc>
          <w:tcPr>
            <w:tcW w:w="4495" w:type="dxa"/>
          </w:tcPr>
          <w:p w14:paraId="7DA6C28E" w14:textId="51DE32F2" w:rsidR="00DB2B49" w:rsidRDefault="00DB2B49" w:rsidP="00DB2B49">
            <w:pPr>
              <w:tabs>
                <w:tab w:val="left" w:pos="1465"/>
              </w:tabs>
            </w:pPr>
            <w:r>
              <w:t xml:space="preserve">- Programming language: </w:t>
            </w:r>
            <w:r w:rsidR="00947685">
              <w:t>JavaScript, C#, CSS, HTML</w:t>
            </w:r>
            <w:r w:rsidR="004F039B">
              <w:t>.</w:t>
            </w:r>
          </w:p>
          <w:p w14:paraId="50AEA399" w14:textId="025D56F9" w:rsidR="00DB2B49" w:rsidRDefault="00DB2B49" w:rsidP="00DB2B49">
            <w:pPr>
              <w:tabs>
                <w:tab w:val="left" w:pos="1465"/>
              </w:tabs>
            </w:pPr>
            <w:r>
              <w:t xml:space="preserve">- Database: </w:t>
            </w:r>
            <w:r w:rsidR="00947685">
              <w:t>TSQL, Microsoft Azure</w:t>
            </w:r>
            <w:r w:rsidR="004F039B">
              <w:t>.</w:t>
            </w:r>
          </w:p>
        </w:tc>
      </w:tr>
      <w:tr w:rsidR="00947685" w14:paraId="7B412AC7" w14:textId="77777777" w:rsidTr="00E96345">
        <w:tc>
          <w:tcPr>
            <w:tcW w:w="4495" w:type="dxa"/>
          </w:tcPr>
          <w:p w14:paraId="6CCF6B63" w14:textId="4C26BAC8" w:rsidR="00947685" w:rsidRDefault="00947685" w:rsidP="00DB2B49">
            <w:pPr>
              <w:tabs>
                <w:tab w:val="left" w:pos="1465"/>
              </w:tabs>
            </w:pPr>
            <w:r>
              <w:t>Documentation</w:t>
            </w:r>
          </w:p>
        </w:tc>
        <w:tc>
          <w:tcPr>
            <w:tcW w:w="4495" w:type="dxa"/>
          </w:tcPr>
          <w:p w14:paraId="6C57B17E" w14:textId="092598A3" w:rsidR="00947685" w:rsidRDefault="009E2089" w:rsidP="00DB2B49">
            <w:pPr>
              <w:tabs>
                <w:tab w:val="left" w:pos="1465"/>
              </w:tabs>
            </w:pPr>
            <w:r>
              <w:t>- There are 2 kinds of user guide: Printed User Guide and Online User Guide</w:t>
            </w:r>
            <w:r w:rsidR="004F039B">
              <w:t>.</w:t>
            </w:r>
          </w:p>
        </w:tc>
      </w:tr>
      <w:tr w:rsidR="009E2089" w14:paraId="21E65771" w14:textId="77777777" w:rsidTr="00E96345">
        <w:tc>
          <w:tcPr>
            <w:tcW w:w="4495" w:type="dxa"/>
          </w:tcPr>
          <w:p w14:paraId="3A6FB21D" w14:textId="4237D461" w:rsidR="009E2089" w:rsidRDefault="009E2089" w:rsidP="00DB2B49">
            <w:pPr>
              <w:tabs>
                <w:tab w:val="left" w:pos="1465"/>
              </w:tabs>
            </w:pPr>
            <w:r>
              <w:t>Supporting</w:t>
            </w:r>
          </w:p>
        </w:tc>
        <w:tc>
          <w:tcPr>
            <w:tcW w:w="4495" w:type="dxa"/>
          </w:tcPr>
          <w:p w14:paraId="7D296341" w14:textId="0BE5C790" w:rsidR="009E2089" w:rsidRDefault="009E2089" w:rsidP="00DB2B49">
            <w:pPr>
              <w:tabs>
                <w:tab w:val="left" w:pos="1465"/>
              </w:tabs>
            </w:pPr>
            <w:r>
              <w:t>- There is a web help to user searching information</w:t>
            </w:r>
            <w:r w:rsidR="004F039B">
              <w:t>.</w:t>
            </w:r>
          </w:p>
          <w:p w14:paraId="6A10CF1C" w14:textId="0B2E57AA" w:rsidR="009E2089" w:rsidRDefault="009E2089" w:rsidP="00DB2B49">
            <w:pPr>
              <w:tabs>
                <w:tab w:val="left" w:pos="1465"/>
              </w:tabs>
            </w:pPr>
            <w:r>
              <w:t xml:space="preserve">- </w:t>
            </w:r>
            <w:r w:rsidR="004F039B" w:rsidRPr="004F039B">
              <w:t>All information is shown on screen and has a search-typing for the user to find quickly</w:t>
            </w:r>
            <w:r w:rsidR="004F039B">
              <w:t>.</w:t>
            </w:r>
          </w:p>
        </w:tc>
      </w:tr>
    </w:tbl>
    <w:p w14:paraId="34B5AA54" w14:textId="38541A74" w:rsidR="00E96345" w:rsidRDefault="00E96345" w:rsidP="00DB2B49">
      <w:pPr>
        <w:tabs>
          <w:tab w:val="left" w:pos="1465"/>
        </w:tabs>
        <w:ind w:left="360"/>
      </w:pPr>
    </w:p>
    <w:p w14:paraId="5200A593" w14:textId="093EBD0A" w:rsidR="004F039B" w:rsidRPr="00936DDF" w:rsidRDefault="004F039B" w:rsidP="008C799A">
      <w:pPr>
        <w:pStyle w:val="A3"/>
      </w:pPr>
      <w:bookmarkStart w:id="37" w:name="_Toc74209565"/>
      <w:r w:rsidRPr="00936DDF">
        <w:lastRenderedPageBreak/>
        <w:t>External requirements</w:t>
      </w:r>
      <w:bookmarkEnd w:id="37"/>
    </w:p>
    <w:tbl>
      <w:tblPr>
        <w:tblStyle w:val="TableGrid"/>
        <w:tblW w:w="8990" w:type="dxa"/>
        <w:tblInd w:w="265" w:type="dxa"/>
        <w:tblLook w:val="04A0" w:firstRow="1" w:lastRow="0" w:firstColumn="1" w:lastColumn="0" w:noHBand="0" w:noVBand="1"/>
      </w:tblPr>
      <w:tblGrid>
        <w:gridCol w:w="4495"/>
        <w:gridCol w:w="4495"/>
      </w:tblGrid>
      <w:tr w:rsidR="004F039B" w14:paraId="1E472FEB" w14:textId="77777777" w:rsidTr="005A00B6">
        <w:tc>
          <w:tcPr>
            <w:tcW w:w="4495" w:type="dxa"/>
            <w:shd w:val="clear" w:color="auto" w:fill="ACB9CA" w:themeFill="text2" w:themeFillTint="66"/>
          </w:tcPr>
          <w:p w14:paraId="39624F1F" w14:textId="7EE7386C" w:rsidR="004F039B" w:rsidRDefault="004F039B" w:rsidP="004F039B">
            <w:pPr>
              <w:tabs>
                <w:tab w:val="left" w:pos="1465"/>
              </w:tabs>
            </w:pPr>
            <w:r w:rsidRPr="0031362C">
              <w:rPr>
                <w:b/>
                <w:bCs/>
                <w:color w:val="000000" w:themeColor="text1"/>
                <w:sz w:val="28"/>
                <w:szCs w:val="28"/>
              </w:rPr>
              <w:t>Requirement</w:t>
            </w:r>
          </w:p>
        </w:tc>
        <w:tc>
          <w:tcPr>
            <w:tcW w:w="4495" w:type="dxa"/>
            <w:shd w:val="clear" w:color="auto" w:fill="ACB9CA" w:themeFill="text2" w:themeFillTint="66"/>
          </w:tcPr>
          <w:p w14:paraId="0B823C12" w14:textId="076C7C47" w:rsidR="004F039B" w:rsidRDefault="004F039B" w:rsidP="004F039B">
            <w:pPr>
              <w:tabs>
                <w:tab w:val="left" w:pos="1465"/>
              </w:tabs>
            </w:pPr>
            <w:r w:rsidRPr="0031362C">
              <w:rPr>
                <w:b/>
                <w:bCs/>
                <w:color w:val="000000" w:themeColor="text1"/>
                <w:sz w:val="28"/>
                <w:szCs w:val="28"/>
              </w:rPr>
              <w:t>Description</w:t>
            </w:r>
          </w:p>
        </w:tc>
      </w:tr>
      <w:tr w:rsidR="004F039B" w14:paraId="19979001" w14:textId="77777777" w:rsidTr="00E96345">
        <w:tc>
          <w:tcPr>
            <w:tcW w:w="4495" w:type="dxa"/>
          </w:tcPr>
          <w:p w14:paraId="2C0618BF" w14:textId="61ACB45C" w:rsidR="004F039B" w:rsidRDefault="004F039B" w:rsidP="004F039B">
            <w:pPr>
              <w:tabs>
                <w:tab w:val="left" w:pos="1465"/>
              </w:tabs>
            </w:pPr>
            <w:r>
              <w:t>Ethical</w:t>
            </w:r>
          </w:p>
        </w:tc>
        <w:tc>
          <w:tcPr>
            <w:tcW w:w="4495" w:type="dxa"/>
          </w:tcPr>
          <w:p w14:paraId="00F03114" w14:textId="5C484354" w:rsidR="004F039B" w:rsidRDefault="004F039B" w:rsidP="004F039B">
            <w:pPr>
              <w:tabs>
                <w:tab w:val="left" w:pos="1465"/>
              </w:tabs>
            </w:pPr>
            <w:r>
              <w:t>The website is accepted for all users, except admin login the right account to access “Center System”</w:t>
            </w:r>
            <w:r w:rsidR="009C7641">
              <w:t xml:space="preserve"> for operate the database</w:t>
            </w:r>
            <w:r>
              <w:t>.</w:t>
            </w:r>
          </w:p>
        </w:tc>
      </w:tr>
      <w:tr w:rsidR="004F039B" w14:paraId="2FF7F0D0" w14:textId="77777777" w:rsidTr="00E96345">
        <w:tc>
          <w:tcPr>
            <w:tcW w:w="4495" w:type="dxa"/>
          </w:tcPr>
          <w:p w14:paraId="57D84EC7" w14:textId="444B55D5" w:rsidR="004F039B" w:rsidRDefault="004F039B" w:rsidP="004F039B">
            <w:pPr>
              <w:tabs>
                <w:tab w:val="left" w:pos="1465"/>
              </w:tabs>
            </w:pPr>
            <w:r>
              <w:t>Legislative requirement</w:t>
            </w:r>
          </w:p>
        </w:tc>
        <w:tc>
          <w:tcPr>
            <w:tcW w:w="4495" w:type="dxa"/>
          </w:tcPr>
          <w:p w14:paraId="20531FCE" w14:textId="5BAB8AA9" w:rsidR="004F039B" w:rsidRDefault="004F039B" w:rsidP="004F039B">
            <w:pPr>
              <w:tabs>
                <w:tab w:val="left" w:pos="1465"/>
              </w:tabs>
            </w:pPr>
            <w:r>
              <w:t>The system will not break any laws.</w:t>
            </w:r>
          </w:p>
        </w:tc>
      </w:tr>
    </w:tbl>
    <w:p w14:paraId="1F9D69DB" w14:textId="7A358FBD" w:rsidR="00AF33EC" w:rsidRPr="00936DDF" w:rsidRDefault="001C4BC8" w:rsidP="003C330F">
      <w:pPr>
        <w:pStyle w:val="A2"/>
      </w:pPr>
      <w:bookmarkStart w:id="38" w:name="_Toc74209566"/>
      <w:r>
        <w:t>Domain requirements</w:t>
      </w:r>
      <w:bookmarkEnd w:id="38"/>
    </w:p>
    <w:p w14:paraId="3FFF8D79" w14:textId="279A3C48" w:rsidR="00AF33EC" w:rsidRDefault="00AF33EC" w:rsidP="0057345B">
      <w:pPr>
        <w:pStyle w:val="ListParagraph"/>
        <w:numPr>
          <w:ilvl w:val="0"/>
          <w:numId w:val="17"/>
        </w:numPr>
        <w:ind w:left="900"/>
      </w:pPr>
      <w:r>
        <w:t>After each receiving/answering a request, the system needs to be handled and resolved promptly.</w:t>
      </w:r>
    </w:p>
    <w:p w14:paraId="5F4D0C0C" w14:textId="2DA5AF3A" w:rsidR="00AF33EC" w:rsidRDefault="00AF33EC" w:rsidP="0057345B">
      <w:pPr>
        <w:pStyle w:val="ListParagraph"/>
        <w:numPr>
          <w:ilvl w:val="0"/>
          <w:numId w:val="17"/>
        </w:numPr>
        <w:ind w:left="900"/>
      </w:pPr>
      <w:r>
        <w:t>Updating new and delete non-useful information.</w:t>
      </w:r>
    </w:p>
    <w:p w14:paraId="555171F9" w14:textId="2C480AAF" w:rsidR="00AF33EC" w:rsidRDefault="002E3D2C" w:rsidP="0057345B">
      <w:pPr>
        <w:pStyle w:val="ListParagraph"/>
        <w:numPr>
          <w:ilvl w:val="0"/>
          <w:numId w:val="17"/>
        </w:numPr>
        <w:ind w:left="900"/>
      </w:pPr>
      <w:r>
        <w:t>One user(admin) has just had one account to login to Center System.</w:t>
      </w:r>
    </w:p>
    <w:p w14:paraId="62CEA3F4" w14:textId="77777777" w:rsidR="002E67F8" w:rsidRDefault="002E67F8" w:rsidP="002E67F8">
      <w:pPr>
        <w:pStyle w:val="ListParagraph"/>
        <w:ind w:left="900"/>
      </w:pPr>
    </w:p>
    <w:p w14:paraId="2BCA0E49" w14:textId="77777777" w:rsidR="005A00B6" w:rsidRDefault="005A00B6">
      <w:pPr>
        <w:rPr>
          <w:b/>
          <w:bCs/>
          <w:sz w:val="32"/>
          <w:szCs w:val="32"/>
        </w:rPr>
      </w:pPr>
      <w:bookmarkStart w:id="39" w:name="_Toc74209567"/>
      <w:r>
        <w:br w:type="page"/>
      </w:r>
    </w:p>
    <w:p w14:paraId="03224DC0" w14:textId="1C2AAA0A" w:rsidR="00BA4D3E" w:rsidRDefault="00A5679E" w:rsidP="00335A5E">
      <w:pPr>
        <w:pStyle w:val="A1"/>
      </w:pPr>
      <w:r>
        <w:lastRenderedPageBreak/>
        <w:t xml:space="preserve">SYSTEM </w:t>
      </w:r>
      <w:r w:rsidR="002E67F8" w:rsidRPr="002E67F8">
        <w:t>DESIGN</w:t>
      </w:r>
      <w:bookmarkEnd w:id="39"/>
    </w:p>
    <w:p w14:paraId="08684DE9" w14:textId="15E71C32" w:rsidR="008270B3" w:rsidRDefault="008270B3" w:rsidP="008270B3">
      <w:pPr>
        <w:pStyle w:val="A2"/>
      </w:pPr>
      <w:r>
        <w:t>Introduction</w:t>
      </w:r>
    </w:p>
    <w:p w14:paraId="5E31752A" w14:textId="5B96D9D0" w:rsidR="008270B3" w:rsidRDefault="008270B3" w:rsidP="008C799A">
      <w:pPr>
        <w:pStyle w:val="A3"/>
      </w:pPr>
      <w:r>
        <w:t>Purpose</w:t>
      </w:r>
    </w:p>
    <w:p w14:paraId="3A7FCC00" w14:textId="6C7079D9" w:rsidR="008270B3" w:rsidRDefault="008270B3" w:rsidP="0057345B">
      <w:pPr>
        <w:pStyle w:val="ListParagraph"/>
        <w:numPr>
          <w:ilvl w:val="0"/>
          <w:numId w:val="25"/>
        </w:numPr>
      </w:pPr>
      <w:r>
        <w:t>Object-oriented design, which include the following important parts:</w:t>
      </w:r>
    </w:p>
    <w:p w14:paraId="53C1EDBF" w14:textId="660A2649" w:rsidR="008270B3" w:rsidRDefault="008270B3" w:rsidP="0057345B">
      <w:pPr>
        <w:pStyle w:val="ListParagraph"/>
        <w:numPr>
          <w:ilvl w:val="1"/>
          <w:numId w:val="24"/>
        </w:numPr>
      </w:pPr>
      <w:r>
        <w:t xml:space="preserve">Design the </w:t>
      </w:r>
      <w:proofErr w:type="spellStart"/>
      <w:r>
        <w:t>VisitVietnam</w:t>
      </w:r>
      <w:proofErr w:type="spellEnd"/>
      <w:r>
        <w:t xml:space="preserve"> website architecture</w:t>
      </w:r>
      <w:r w:rsidR="006A0B77">
        <w:t>.</w:t>
      </w:r>
    </w:p>
    <w:p w14:paraId="51CA98BE" w14:textId="2E6BBB34" w:rsidR="008270B3" w:rsidRDefault="008270B3" w:rsidP="0057345B">
      <w:pPr>
        <w:pStyle w:val="ListParagraph"/>
        <w:numPr>
          <w:ilvl w:val="1"/>
          <w:numId w:val="24"/>
        </w:numPr>
      </w:pPr>
      <w:r>
        <w:t>Identify the main objects of the system</w:t>
      </w:r>
      <w:r w:rsidR="006A0B77">
        <w:t>.</w:t>
      </w:r>
    </w:p>
    <w:p w14:paraId="6452A17D" w14:textId="2E53F252" w:rsidR="008270B3" w:rsidRDefault="008270B3" w:rsidP="0057345B">
      <w:pPr>
        <w:pStyle w:val="ListParagraph"/>
        <w:numPr>
          <w:ilvl w:val="1"/>
          <w:numId w:val="24"/>
        </w:numPr>
      </w:pPr>
      <w:r>
        <w:t>Specify the advantages and disadvantages of the system.</w:t>
      </w:r>
    </w:p>
    <w:p w14:paraId="452EE7AA" w14:textId="510A2AE6" w:rsidR="008270B3" w:rsidRDefault="008270B3" w:rsidP="0057345B">
      <w:pPr>
        <w:pStyle w:val="ListParagraph"/>
        <w:numPr>
          <w:ilvl w:val="0"/>
          <w:numId w:val="25"/>
        </w:numPr>
      </w:pPr>
      <w:r>
        <w:t>This document is developed to bring out the detail design of the system architecture, system model.</w:t>
      </w:r>
    </w:p>
    <w:p w14:paraId="116E1379" w14:textId="589F5FC3" w:rsidR="008270B3" w:rsidRDefault="008270B3" w:rsidP="008C799A">
      <w:pPr>
        <w:pStyle w:val="A3"/>
      </w:pPr>
      <w:r>
        <w:t>Scope</w:t>
      </w:r>
    </w:p>
    <w:p w14:paraId="75299DB1" w14:textId="3CEDA20E" w:rsidR="003C5D8C" w:rsidRDefault="003C5D8C" w:rsidP="0057345B">
      <w:pPr>
        <w:pStyle w:val="ListParagraph"/>
        <w:numPr>
          <w:ilvl w:val="0"/>
          <w:numId w:val="25"/>
        </w:numPr>
      </w:pPr>
      <w:r w:rsidRPr="003C5D8C">
        <w:t xml:space="preserve">The </w:t>
      </w:r>
      <w:proofErr w:type="spellStart"/>
      <w:r w:rsidRPr="003C5D8C">
        <w:t>VisitVietnam</w:t>
      </w:r>
      <w:proofErr w:type="spellEnd"/>
      <w:r w:rsidRPr="003C5D8C">
        <w:t xml:space="preserve"> system will have the web server, the database server </w:t>
      </w:r>
      <w:proofErr w:type="gramStart"/>
      <w:r w:rsidRPr="003C5D8C">
        <w:t>and also</w:t>
      </w:r>
      <w:proofErr w:type="gramEnd"/>
      <w:r w:rsidRPr="003C5D8C">
        <w:t xml:space="preserve"> two servers for backup. And this system will be design and implement us</w:t>
      </w:r>
      <w:r w:rsidR="007E0F56">
        <w:t xml:space="preserve">ing: Microsoft project, </w:t>
      </w:r>
      <w:r w:rsidR="0095047C">
        <w:t xml:space="preserve">ASP.NET core (on </w:t>
      </w:r>
      <w:r w:rsidR="007E0F56">
        <w:t>Visual studio 2019</w:t>
      </w:r>
      <w:r w:rsidR="0095047C">
        <w:t>)</w:t>
      </w:r>
      <w:r w:rsidR="007E0F56">
        <w:t xml:space="preserve">, </w:t>
      </w:r>
      <w:r w:rsidR="00EB7693">
        <w:t xml:space="preserve">ReactJS (on </w:t>
      </w:r>
      <w:r w:rsidR="007E0F56">
        <w:t>Visual studio Code</w:t>
      </w:r>
      <w:r w:rsidR="00EB7693">
        <w:t>)</w:t>
      </w:r>
      <w:r w:rsidRPr="003C5D8C">
        <w:t xml:space="preserve">, Microsoft SQL server 2019 or Microsoft </w:t>
      </w:r>
      <w:proofErr w:type="gramStart"/>
      <w:r w:rsidRPr="003C5D8C">
        <w:t>Azure(</w:t>
      </w:r>
      <w:proofErr w:type="gramEnd"/>
      <w:r w:rsidRPr="003C5D8C">
        <w:t>Cloud).</w:t>
      </w:r>
    </w:p>
    <w:p w14:paraId="5906A2E3" w14:textId="77777777" w:rsidR="005A00B6" w:rsidRDefault="005A00B6">
      <w:pPr>
        <w:rPr>
          <w:b/>
          <w:bCs/>
          <w:sz w:val="28"/>
          <w:szCs w:val="28"/>
        </w:rPr>
      </w:pPr>
      <w:r>
        <w:br w:type="page"/>
      </w:r>
    </w:p>
    <w:p w14:paraId="6C152744" w14:textId="47FD3C7F" w:rsidR="008270B3" w:rsidRDefault="008270B3" w:rsidP="008270B3">
      <w:pPr>
        <w:pStyle w:val="A2"/>
      </w:pPr>
      <w:r>
        <w:lastRenderedPageBreak/>
        <w:t>Initial System Architecture</w:t>
      </w:r>
    </w:p>
    <w:p w14:paraId="42C97835" w14:textId="4C2102B1" w:rsidR="004F66D9" w:rsidRPr="002E67F8" w:rsidRDefault="00F24A09" w:rsidP="004F66D9">
      <w:r>
        <w:rPr>
          <w:noProof/>
        </w:rPr>
        <w:drawing>
          <wp:inline distT="0" distB="0" distL="0" distR="0" wp14:anchorId="2971114D" wp14:editId="66672274">
            <wp:extent cx="5943497" cy="5709557"/>
            <wp:effectExtent l="0" t="0" r="635" b="5715"/>
            <wp:docPr id="52" name="Picture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958631" cy="57240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144BEC" w14:textId="77777777" w:rsidR="005A00B6" w:rsidRDefault="005A00B6">
      <w:pPr>
        <w:rPr>
          <w:b/>
          <w:bCs/>
          <w:sz w:val="28"/>
          <w:szCs w:val="28"/>
        </w:rPr>
      </w:pPr>
      <w:r>
        <w:br w:type="page"/>
      </w:r>
    </w:p>
    <w:p w14:paraId="70FAF8E4" w14:textId="75B2B69B" w:rsidR="00B97885" w:rsidRDefault="00B97885" w:rsidP="00B97885">
      <w:pPr>
        <w:pStyle w:val="A2"/>
      </w:pPr>
      <w:r>
        <w:lastRenderedPageBreak/>
        <w:t>Design Model</w:t>
      </w:r>
    </w:p>
    <w:p w14:paraId="045782F8" w14:textId="5EA82312" w:rsidR="002E67F8" w:rsidRDefault="00B97885" w:rsidP="008C799A">
      <w:pPr>
        <w:pStyle w:val="A3"/>
      </w:pPr>
      <w:r>
        <w:t>Use-case diagram</w:t>
      </w:r>
    </w:p>
    <w:p w14:paraId="7356488C" w14:textId="42CA42FA" w:rsidR="003C5D8C" w:rsidRDefault="003C5D8C" w:rsidP="0057345B">
      <w:pPr>
        <w:pStyle w:val="ListParagraph"/>
        <w:numPr>
          <w:ilvl w:val="0"/>
          <w:numId w:val="25"/>
        </w:numPr>
      </w:pPr>
      <w:r w:rsidRPr="003C5D8C">
        <w:t>This diagram shows the summary requirements of use case that already existed in Requirement Specification.</w:t>
      </w:r>
    </w:p>
    <w:p w14:paraId="64784AA8" w14:textId="4F669FBD" w:rsidR="004F66D9" w:rsidRDefault="00F26897" w:rsidP="004F66D9">
      <w:r>
        <w:rPr>
          <w:noProof/>
        </w:rPr>
        <w:drawing>
          <wp:inline distT="0" distB="0" distL="0" distR="0" wp14:anchorId="2F0B00F5" wp14:editId="25BF2394">
            <wp:extent cx="5943600" cy="6025243"/>
            <wp:effectExtent l="0" t="0" r="0" b="0"/>
            <wp:docPr id="53" name="Picture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947931" cy="60296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7214FF" w14:textId="038C1207" w:rsidR="004F66D9" w:rsidRDefault="004F66D9" w:rsidP="004F66D9"/>
    <w:p w14:paraId="3D178A91" w14:textId="256ED5E3" w:rsidR="00FC476D" w:rsidRDefault="00B97885" w:rsidP="008C799A">
      <w:pPr>
        <w:pStyle w:val="A3"/>
      </w:pPr>
      <w:r>
        <w:lastRenderedPageBreak/>
        <w:t>Class diagram</w:t>
      </w:r>
    </w:p>
    <w:p w14:paraId="2102951A" w14:textId="1EA278A8" w:rsidR="004F66D9" w:rsidRDefault="00C1374E" w:rsidP="004F66D9">
      <w:r>
        <w:rPr>
          <w:noProof/>
        </w:rPr>
        <w:drawing>
          <wp:inline distT="0" distB="0" distL="0" distR="0" wp14:anchorId="59FB871E" wp14:editId="3F908F19">
            <wp:extent cx="5943173" cy="7222671"/>
            <wp:effectExtent l="0" t="0" r="635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VisitVietnamClassDiagram.png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8269" cy="72288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1CB573" w14:textId="6468ECD8" w:rsidR="004F66D9" w:rsidRDefault="004F66D9" w:rsidP="004F66D9"/>
    <w:p w14:paraId="589A1615" w14:textId="31195012" w:rsidR="00B97885" w:rsidRDefault="00B97885" w:rsidP="00B97885">
      <w:pPr>
        <w:pStyle w:val="A2"/>
      </w:pPr>
      <w:r>
        <w:t>Initial Database Model</w:t>
      </w:r>
    </w:p>
    <w:p w14:paraId="3321A0E0" w14:textId="71FB46FE" w:rsidR="00B97885" w:rsidRDefault="00B97885" w:rsidP="008C799A">
      <w:pPr>
        <w:pStyle w:val="A3"/>
      </w:pPr>
      <w:r>
        <w:t>Entity and relationship diagram</w:t>
      </w:r>
    </w:p>
    <w:p w14:paraId="4FDF7303" w14:textId="760C7E85" w:rsidR="004F66D9" w:rsidRDefault="00C1374E" w:rsidP="004F66D9">
      <w:r>
        <w:rPr>
          <w:noProof/>
        </w:rPr>
        <w:drawing>
          <wp:inline distT="0" distB="0" distL="0" distR="0" wp14:anchorId="569935E9" wp14:editId="6D1BA47E">
            <wp:extent cx="5942638" cy="6618514"/>
            <wp:effectExtent l="0" t="0" r="127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VisitVietnamERM.png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7899" cy="662437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5EBDF5" w14:textId="043FA76D" w:rsidR="00071E04" w:rsidRDefault="00071E04" w:rsidP="00071E04">
      <w:pPr>
        <w:pStyle w:val="A3"/>
      </w:pPr>
      <w:r>
        <w:lastRenderedPageBreak/>
        <w:t>Relational schema</w:t>
      </w:r>
    </w:p>
    <w:p w14:paraId="1906C323" w14:textId="1E2FD0DF" w:rsidR="00071E04" w:rsidRDefault="00071E04" w:rsidP="004F66D9">
      <w:r>
        <w:rPr>
          <w:noProof/>
        </w:rPr>
        <w:drawing>
          <wp:inline distT="0" distB="0" distL="0" distR="0" wp14:anchorId="2B6CC604" wp14:editId="37773C98">
            <wp:extent cx="5943600" cy="7146471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VisitVietnamRelationalSchema.png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5516" cy="71487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CEC379F" w14:textId="3C4E2B0C" w:rsidR="00B97885" w:rsidRDefault="00B97885" w:rsidP="008C799A">
      <w:pPr>
        <w:pStyle w:val="A3"/>
      </w:pPr>
      <w:r>
        <w:lastRenderedPageBreak/>
        <w:t>Database schema</w:t>
      </w:r>
    </w:p>
    <w:p w14:paraId="5F46441D" w14:textId="4F51F1B0" w:rsidR="004F66D9" w:rsidRDefault="0038082B" w:rsidP="004F66D9">
      <w:r w:rsidRPr="0038082B">
        <w:rPr>
          <w:noProof/>
        </w:rPr>
        <w:drawing>
          <wp:inline distT="0" distB="0" distL="0" distR="0" wp14:anchorId="0AEBBF48" wp14:editId="2A437AC7">
            <wp:extent cx="5943600" cy="5567237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556723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72C10DC" w14:textId="77777777" w:rsidR="005A00B6" w:rsidRDefault="005A00B6">
      <w:pPr>
        <w:rPr>
          <w:b/>
          <w:bCs/>
          <w:i/>
          <w:sz w:val="24"/>
          <w:szCs w:val="24"/>
        </w:rPr>
      </w:pPr>
      <w:r>
        <w:br w:type="page"/>
      </w:r>
    </w:p>
    <w:p w14:paraId="5E11B81B" w14:textId="5BD3608E" w:rsidR="00B97885" w:rsidRDefault="00B97885" w:rsidP="008C799A">
      <w:pPr>
        <w:pStyle w:val="A3"/>
      </w:pPr>
      <w:r>
        <w:lastRenderedPageBreak/>
        <w:t>Data object</w:t>
      </w:r>
    </w:p>
    <w:p w14:paraId="16D14F75" w14:textId="609E0383" w:rsidR="004F66D9" w:rsidRDefault="004F66D9" w:rsidP="0057345B">
      <w:pPr>
        <w:pStyle w:val="ListParagraph"/>
        <w:numPr>
          <w:ilvl w:val="0"/>
          <w:numId w:val="25"/>
        </w:numPr>
      </w:pPr>
      <w:r w:rsidRPr="004F66D9">
        <w:t xml:space="preserve">Provide below is a summary of the various data objects that make up the </w:t>
      </w:r>
      <w:proofErr w:type="spellStart"/>
      <w:r w:rsidRPr="004F66D9">
        <w:t>VisitVietnam</w:t>
      </w:r>
      <w:proofErr w:type="spellEnd"/>
      <w:r w:rsidRPr="004F66D9">
        <w:t xml:space="preserve"> System. Each table includes the attributes of each object, the data type for each attribute, the number of characters allowed for each field, and any other information that defines the field.</w:t>
      </w:r>
    </w:p>
    <w:p w14:paraId="28F9AB4F" w14:textId="1CFBB9F5" w:rsidR="004F66D9" w:rsidRDefault="00B64A32" w:rsidP="004F66D9">
      <w:pPr>
        <w:rPr>
          <w:noProof/>
        </w:rPr>
      </w:pPr>
      <w:r>
        <w:rPr>
          <w:noProof/>
        </w:rPr>
        <w:t xml:space="preserve">+ Article </w:t>
      </w:r>
      <w:r>
        <w:t>object</w:t>
      </w:r>
      <w:r>
        <w:rPr>
          <w:noProof/>
        </w:rPr>
        <w:t>:</w:t>
      </w:r>
    </w:p>
    <w:p w14:paraId="0C479DB0" w14:textId="6EACF1BC" w:rsidR="00B64A32" w:rsidRDefault="00B64A32" w:rsidP="004F66D9">
      <w:r>
        <w:rPr>
          <w:noProof/>
        </w:rPr>
        <w:drawing>
          <wp:inline distT="0" distB="0" distL="0" distR="0" wp14:anchorId="3B04FBA9" wp14:editId="493766E0">
            <wp:extent cx="5886450" cy="2352675"/>
            <wp:effectExtent l="0" t="0" r="0" b="9525"/>
            <wp:docPr id="54" name="Picture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886450" cy="23526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13220B" w14:textId="77777777" w:rsidR="00B64A32" w:rsidRDefault="00B64A32" w:rsidP="004F66D9"/>
    <w:p w14:paraId="7BC2A6B0" w14:textId="52B636B5" w:rsidR="00B64A32" w:rsidRDefault="00B64A32" w:rsidP="004F66D9">
      <w:r>
        <w:t>+ Clothes object:</w:t>
      </w:r>
    </w:p>
    <w:p w14:paraId="42E762EA" w14:textId="7041802D" w:rsidR="00B64A32" w:rsidRDefault="00B64A32" w:rsidP="004F66D9">
      <w:r>
        <w:rPr>
          <w:noProof/>
        </w:rPr>
        <w:drawing>
          <wp:inline distT="0" distB="0" distL="0" distR="0" wp14:anchorId="216CD4A1" wp14:editId="054E32C1">
            <wp:extent cx="5942507" cy="3042557"/>
            <wp:effectExtent l="0" t="0" r="1270" b="5715"/>
            <wp:docPr id="55" name="Picture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950727" cy="3046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DF1FD5" w14:textId="48609B5A" w:rsidR="00B64A32" w:rsidRDefault="00B64A32" w:rsidP="004F66D9"/>
    <w:p w14:paraId="3D3495BA" w14:textId="2A0A98BE" w:rsidR="00B64A32" w:rsidRDefault="0051408A" w:rsidP="004F66D9">
      <w:r>
        <w:t>+ Holiday</w:t>
      </w:r>
      <w:r w:rsidR="00B64A32">
        <w:t xml:space="preserve"> object:</w:t>
      </w:r>
    </w:p>
    <w:p w14:paraId="03922C80" w14:textId="4F8C7D40" w:rsidR="00B64A32" w:rsidRDefault="0051408A" w:rsidP="004F66D9">
      <w:r>
        <w:rPr>
          <w:noProof/>
        </w:rPr>
        <w:drawing>
          <wp:inline distT="0" distB="0" distL="0" distR="0" wp14:anchorId="5BADE88C" wp14:editId="7CC13012">
            <wp:extent cx="5924550" cy="3298371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926332" cy="329936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23FE27" w14:textId="5C984ECA" w:rsidR="00B64A32" w:rsidRDefault="00B64A32" w:rsidP="004F66D9"/>
    <w:p w14:paraId="5A13833B" w14:textId="6F149CF5" w:rsidR="00B64A32" w:rsidRDefault="0051408A" w:rsidP="004F66D9">
      <w:r>
        <w:t>+ Food</w:t>
      </w:r>
      <w:r w:rsidR="00B64A32">
        <w:t xml:space="preserve"> object:</w:t>
      </w:r>
    </w:p>
    <w:p w14:paraId="1C1578E3" w14:textId="2EA5D511" w:rsidR="00B64A32" w:rsidRDefault="00B64A32" w:rsidP="004F66D9">
      <w:r>
        <w:rPr>
          <w:noProof/>
        </w:rPr>
        <w:drawing>
          <wp:inline distT="0" distB="0" distL="0" distR="0" wp14:anchorId="6F3CADFC" wp14:editId="0372EC40">
            <wp:extent cx="5943600" cy="2967355"/>
            <wp:effectExtent l="0" t="0" r="0" b="4445"/>
            <wp:docPr id="57" name="Picture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9673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EBA898" w14:textId="77777777" w:rsidR="00B64A32" w:rsidRDefault="00B64A32" w:rsidP="004F66D9"/>
    <w:p w14:paraId="585DB86F" w14:textId="5A3C1478" w:rsidR="00B64A32" w:rsidRDefault="00B64A32" w:rsidP="00B64A32">
      <w:r>
        <w:t>+ Gift object:</w:t>
      </w:r>
    </w:p>
    <w:p w14:paraId="4DEA1A55" w14:textId="0915824F" w:rsidR="00B64A32" w:rsidRDefault="00B64A32" w:rsidP="00B64A32">
      <w:r>
        <w:rPr>
          <w:noProof/>
        </w:rPr>
        <w:drawing>
          <wp:inline distT="0" distB="0" distL="0" distR="0" wp14:anchorId="47BB203B" wp14:editId="2A4096AE">
            <wp:extent cx="5942634" cy="3009900"/>
            <wp:effectExtent l="0" t="0" r="1270" b="0"/>
            <wp:docPr id="58" name="Picture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5961928" cy="30196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34D1BD" w14:textId="77777777" w:rsidR="00B64A32" w:rsidRDefault="00B64A32" w:rsidP="00B64A32"/>
    <w:p w14:paraId="3D2AF539" w14:textId="36A98A47" w:rsidR="00B64A32" w:rsidRDefault="00B64A32" w:rsidP="00B64A32">
      <w:r>
        <w:t xml:space="preserve">+ </w:t>
      </w:r>
      <w:proofErr w:type="spellStart"/>
      <w:r>
        <w:t>HomeStay</w:t>
      </w:r>
      <w:proofErr w:type="spellEnd"/>
      <w:r>
        <w:t xml:space="preserve"> object:</w:t>
      </w:r>
    </w:p>
    <w:p w14:paraId="212A97EB" w14:textId="00390504" w:rsidR="00B64A32" w:rsidRDefault="00B64A32" w:rsidP="00B64A32">
      <w:r>
        <w:rPr>
          <w:noProof/>
        </w:rPr>
        <w:drawing>
          <wp:inline distT="0" distB="0" distL="0" distR="0" wp14:anchorId="5E75B68F" wp14:editId="547EA508">
            <wp:extent cx="5943600" cy="2944586"/>
            <wp:effectExtent l="0" t="0" r="0" b="8255"/>
            <wp:docPr id="59" name="Picture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5964215" cy="29547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821756" w14:textId="77777777" w:rsidR="00B64A32" w:rsidRDefault="00B64A32" w:rsidP="00B64A32"/>
    <w:p w14:paraId="6BA5DDB7" w14:textId="4C0290DF" w:rsidR="00B64A32" w:rsidRDefault="00B64A32" w:rsidP="00B64A32">
      <w:r>
        <w:lastRenderedPageBreak/>
        <w:t>+ Location object:</w:t>
      </w:r>
    </w:p>
    <w:p w14:paraId="197CA617" w14:textId="13CCFB05" w:rsidR="00B64A32" w:rsidRDefault="00B64A32" w:rsidP="00B64A32">
      <w:r>
        <w:rPr>
          <w:noProof/>
        </w:rPr>
        <w:drawing>
          <wp:inline distT="0" distB="0" distL="0" distR="0" wp14:anchorId="67FD1A21" wp14:editId="223B9758">
            <wp:extent cx="5943600" cy="2697480"/>
            <wp:effectExtent l="0" t="0" r="0" b="7620"/>
            <wp:docPr id="60" name="Picture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6974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C6B6D3" w14:textId="77777777" w:rsidR="00B64A32" w:rsidRDefault="00B64A32" w:rsidP="00B64A32"/>
    <w:p w14:paraId="0A6AEEFD" w14:textId="0E8C2D91" w:rsidR="00B64A32" w:rsidRDefault="00B64A32" w:rsidP="00B64A32">
      <w:r>
        <w:t>+ Place object:</w:t>
      </w:r>
    </w:p>
    <w:p w14:paraId="32BCD58A" w14:textId="3EBC895E" w:rsidR="00B64A32" w:rsidRDefault="00B64A32" w:rsidP="00B64A32">
      <w:r>
        <w:rPr>
          <w:noProof/>
        </w:rPr>
        <w:drawing>
          <wp:inline distT="0" distB="0" distL="0" distR="0" wp14:anchorId="7089C402" wp14:editId="56E0DE78">
            <wp:extent cx="5943600" cy="3702050"/>
            <wp:effectExtent l="0" t="0" r="0" b="0"/>
            <wp:docPr id="61" name="Picture 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702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EE9E35" w14:textId="6588C7EC" w:rsidR="00B64A32" w:rsidRDefault="00B64A32" w:rsidP="00B64A32"/>
    <w:p w14:paraId="4B6AA3C4" w14:textId="3B3FAFD4" w:rsidR="00B64A32" w:rsidRDefault="00B64A32" w:rsidP="00B64A32">
      <w:r>
        <w:t>+ Event object:</w:t>
      </w:r>
    </w:p>
    <w:p w14:paraId="5226EA3B" w14:textId="4FDEEEF1" w:rsidR="00B64A32" w:rsidRDefault="0041759A" w:rsidP="00B64A32">
      <w:r>
        <w:rPr>
          <w:noProof/>
        </w:rPr>
        <w:drawing>
          <wp:inline distT="0" distB="0" distL="0" distR="0" wp14:anchorId="368177A8" wp14:editId="7D951AE3">
            <wp:extent cx="5943600" cy="3448050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448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216C5A" w14:textId="77777777" w:rsidR="003C49BE" w:rsidRDefault="003C49BE" w:rsidP="004F66D9"/>
    <w:p w14:paraId="32D7A224" w14:textId="31740B3B" w:rsidR="00B64A32" w:rsidRDefault="003C49BE" w:rsidP="004F66D9">
      <w:r>
        <w:t>+ Comment object:</w:t>
      </w:r>
    </w:p>
    <w:p w14:paraId="4BDFAE06" w14:textId="296278E9" w:rsidR="003C49BE" w:rsidRDefault="003C49BE" w:rsidP="004F66D9">
      <w:r>
        <w:rPr>
          <w:noProof/>
        </w:rPr>
        <w:drawing>
          <wp:inline distT="0" distB="0" distL="0" distR="0" wp14:anchorId="41C553F1" wp14:editId="4A322176">
            <wp:extent cx="5934075" cy="2400300"/>
            <wp:effectExtent l="0" t="0" r="9525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5934075" cy="2400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A29B2A" w14:textId="77777777" w:rsidR="00B64A32" w:rsidRDefault="00B64A32" w:rsidP="004F66D9"/>
    <w:p w14:paraId="401BD488" w14:textId="600B1C9F" w:rsidR="00B97885" w:rsidRDefault="00B97885" w:rsidP="008C799A">
      <w:pPr>
        <w:pStyle w:val="A3"/>
      </w:pPr>
      <w:r>
        <w:lastRenderedPageBreak/>
        <w:t>Data dictionary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135"/>
        <w:gridCol w:w="2870"/>
        <w:gridCol w:w="5345"/>
      </w:tblGrid>
      <w:tr w:rsidR="00D75E54" w14:paraId="6A2DF680" w14:textId="77777777" w:rsidTr="00350A59">
        <w:tc>
          <w:tcPr>
            <w:tcW w:w="1135" w:type="dxa"/>
            <w:shd w:val="clear" w:color="auto" w:fill="000000" w:themeFill="text1"/>
          </w:tcPr>
          <w:p w14:paraId="4FA72E4A" w14:textId="7C1C28E5" w:rsidR="00D74E5C" w:rsidRDefault="00D74E5C" w:rsidP="002E67F8">
            <w:pPr>
              <w:tabs>
                <w:tab w:val="left" w:pos="1365"/>
                <w:tab w:val="left" w:pos="1465"/>
              </w:tabs>
              <w:rPr>
                <w:b/>
                <w:bCs/>
                <w:sz w:val="28"/>
                <w:szCs w:val="28"/>
              </w:rPr>
            </w:pPr>
            <w:r>
              <w:rPr>
                <w:b/>
                <w:bCs/>
                <w:sz w:val="28"/>
                <w:szCs w:val="28"/>
              </w:rPr>
              <w:t>Table</w:t>
            </w:r>
          </w:p>
        </w:tc>
        <w:tc>
          <w:tcPr>
            <w:tcW w:w="2870" w:type="dxa"/>
            <w:shd w:val="clear" w:color="auto" w:fill="000000" w:themeFill="text1"/>
          </w:tcPr>
          <w:p w14:paraId="5BA7A885" w14:textId="0FCB5914" w:rsidR="00D74E5C" w:rsidRDefault="00D74E5C" w:rsidP="002E67F8">
            <w:pPr>
              <w:tabs>
                <w:tab w:val="left" w:pos="1365"/>
                <w:tab w:val="left" w:pos="1465"/>
              </w:tabs>
              <w:rPr>
                <w:b/>
                <w:bCs/>
                <w:sz w:val="28"/>
                <w:szCs w:val="28"/>
              </w:rPr>
            </w:pPr>
            <w:r>
              <w:rPr>
                <w:b/>
                <w:bCs/>
                <w:sz w:val="28"/>
                <w:szCs w:val="28"/>
              </w:rPr>
              <w:t>Description</w:t>
            </w:r>
          </w:p>
        </w:tc>
        <w:tc>
          <w:tcPr>
            <w:tcW w:w="5345" w:type="dxa"/>
            <w:shd w:val="clear" w:color="auto" w:fill="000000" w:themeFill="text1"/>
          </w:tcPr>
          <w:p w14:paraId="49F8D5C6" w14:textId="60B5ED34" w:rsidR="00D74E5C" w:rsidRDefault="00D74E5C" w:rsidP="002E67F8">
            <w:pPr>
              <w:tabs>
                <w:tab w:val="left" w:pos="1365"/>
                <w:tab w:val="left" w:pos="1465"/>
              </w:tabs>
              <w:rPr>
                <w:b/>
                <w:bCs/>
                <w:sz w:val="28"/>
                <w:szCs w:val="28"/>
              </w:rPr>
            </w:pPr>
            <w:r>
              <w:rPr>
                <w:b/>
                <w:bCs/>
                <w:sz w:val="28"/>
                <w:szCs w:val="28"/>
              </w:rPr>
              <w:t>Example</w:t>
            </w:r>
          </w:p>
        </w:tc>
      </w:tr>
      <w:tr w:rsidR="00D75E54" w14:paraId="6AB7B262" w14:textId="77777777" w:rsidTr="00350A59">
        <w:tc>
          <w:tcPr>
            <w:tcW w:w="1135" w:type="dxa"/>
          </w:tcPr>
          <w:p w14:paraId="00568A16" w14:textId="3BE2F504" w:rsidR="00D74E5C" w:rsidRPr="00D74E5C" w:rsidRDefault="00D74E5C" w:rsidP="002E67F8">
            <w:pPr>
              <w:tabs>
                <w:tab w:val="left" w:pos="1365"/>
                <w:tab w:val="left" w:pos="1465"/>
              </w:tabs>
              <w:rPr>
                <w:bCs/>
              </w:rPr>
            </w:pPr>
            <w:r>
              <w:rPr>
                <w:bCs/>
              </w:rPr>
              <w:t>Place</w:t>
            </w:r>
          </w:p>
        </w:tc>
        <w:tc>
          <w:tcPr>
            <w:tcW w:w="2870" w:type="dxa"/>
          </w:tcPr>
          <w:p w14:paraId="12FC0B98" w14:textId="67300AF2" w:rsidR="00D74E5C" w:rsidRPr="00D74E5C" w:rsidRDefault="00D74E5C" w:rsidP="002E67F8">
            <w:pPr>
              <w:tabs>
                <w:tab w:val="left" w:pos="1365"/>
                <w:tab w:val="left" w:pos="1465"/>
              </w:tabs>
              <w:rPr>
                <w:bCs/>
              </w:rPr>
            </w:pPr>
            <w:r w:rsidRPr="00D74E5C">
              <w:rPr>
                <w:bCs/>
              </w:rPr>
              <w:t>Contains the name of a place and its basic information, contact information and promotion information</w:t>
            </w:r>
          </w:p>
        </w:tc>
        <w:tc>
          <w:tcPr>
            <w:tcW w:w="5345" w:type="dxa"/>
          </w:tcPr>
          <w:p w14:paraId="1B765502" w14:textId="77777777" w:rsidR="00D74E5C" w:rsidRPr="00D74E5C" w:rsidRDefault="00D74E5C" w:rsidP="00D74E5C">
            <w:pPr>
              <w:tabs>
                <w:tab w:val="left" w:pos="1365"/>
                <w:tab w:val="left" w:pos="1465"/>
              </w:tabs>
              <w:rPr>
                <w:bCs/>
              </w:rPr>
            </w:pPr>
            <w:r w:rsidRPr="00D74E5C">
              <w:rPr>
                <w:bCs/>
              </w:rPr>
              <w:t xml:space="preserve">+ (Name, Type, Slogan, Overview, Phone, Email, Facebook, </w:t>
            </w:r>
            <w:proofErr w:type="spellStart"/>
            <w:r w:rsidRPr="00D74E5C">
              <w:rPr>
                <w:bCs/>
              </w:rPr>
              <w:t>LinkWeb</w:t>
            </w:r>
            <w:proofErr w:type="spellEnd"/>
            <w:r w:rsidRPr="00D74E5C">
              <w:rPr>
                <w:bCs/>
              </w:rPr>
              <w:t xml:space="preserve">, </w:t>
            </w:r>
            <w:proofErr w:type="spellStart"/>
            <w:r w:rsidRPr="00D74E5C">
              <w:rPr>
                <w:bCs/>
              </w:rPr>
              <w:t>EventOfPlace</w:t>
            </w:r>
            <w:proofErr w:type="spellEnd"/>
            <w:r w:rsidRPr="00D74E5C">
              <w:rPr>
                <w:bCs/>
              </w:rPr>
              <w:t xml:space="preserve">, </w:t>
            </w:r>
            <w:proofErr w:type="spellStart"/>
            <w:r w:rsidRPr="00D74E5C">
              <w:rPr>
                <w:bCs/>
              </w:rPr>
              <w:t>PicFileName</w:t>
            </w:r>
            <w:proofErr w:type="spellEnd"/>
            <w:r w:rsidRPr="00D74E5C">
              <w:rPr>
                <w:bCs/>
              </w:rPr>
              <w:t xml:space="preserve">) </w:t>
            </w:r>
          </w:p>
          <w:p w14:paraId="25A7E64D" w14:textId="77777777" w:rsidR="00D74E5C" w:rsidRPr="00D74E5C" w:rsidRDefault="00D74E5C" w:rsidP="00D74E5C">
            <w:pPr>
              <w:tabs>
                <w:tab w:val="left" w:pos="1365"/>
                <w:tab w:val="left" w:pos="1465"/>
              </w:tabs>
              <w:rPr>
                <w:bCs/>
              </w:rPr>
            </w:pPr>
            <w:r w:rsidRPr="00D74E5C">
              <w:rPr>
                <w:bCs/>
              </w:rPr>
              <w:t>+ ('Hoang Yen Buffet', 'Foody',</w:t>
            </w:r>
          </w:p>
          <w:p w14:paraId="353AD0C5" w14:textId="0A4D0E0F" w:rsidR="00D74E5C" w:rsidRPr="00D74E5C" w:rsidRDefault="00D74E5C" w:rsidP="00D74E5C">
            <w:pPr>
              <w:tabs>
                <w:tab w:val="left" w:pos="1365"/>
                <w:tab w:val="left" w:pos="1465"/>
              </w:tabs>
              <w:rPr>
                <w:bCs/>
              </w:rPr>
            </w:pPr>
            <w:proofErr w:type="spellStart"/>
            <w:r w:rsidRPr="00D74E5C">
              <w:rPr>
                <w:bCs/>
              </w:rPr>
              <w:t>N'Hoàng</w:t>
            </w:r>
            <w:proofErr w:type="spellEnd"/>
            <w:r w:rsidRPr="00D74E5C">
              <w:rPr>
                <w:bCs/>
              </w:rPr>
              <w:t xml:space="preserve"> </w:t>
            </w:r>
            <w:proofErr w:type="spellStart"/>
            <w:r w:rsidRPr="00D74E5C">
              <w:rPr>
                <w:bCs/>
              </w:rPr>
              <w:t>Yến</w:t>
            </w:r>
            <w:proofErr w:type="spellEnd"/>
            <w:r w:rsidRPr="00D74E5C">
              <w:rPr>
                <w:bCs/>
              </w:rPr>
              <w:t xml:space="preserve"> Buffet – </w:t>
            </w:r>
            <w:proofErr w:type="spellStart"/>
            <w:r w:rsidRPr="00D74E5C">
              <w:rPr>
                <w:bCs/>
              </w:rPr>
              <w:t>Ăn</w:t>
            </w:r>
            <w:proofErr w:type="spellEnd"/>
            <w:r w:rsidRPr="00D74E5C">
              <w:rPr>
                <w:bCs/>
              </w:rPr>
              <w:t xml:space="preserve"> </w:t>
            </w:r>
            <w:proofErr w:type="spellStart"/>
            <w:r w:rsidRPr="00D74E5C">
              <w:rPr>
                <w:bCs/>
              </w:rPr>
              <w:t>đúng</w:t>
            </w:r>
            <w:proofErr w:type="spellEnd"/>
            <w:r w:rsidRPr="00D74E5C">
              <w:rPr>
                <w:bCs/>
              </w:rPr>
              <w:t xml:space="preserve"> </w:t>
            </w:r>
            <w:proofErr w:type="spellStart"/>
            <w:r w:rsidRPr="00D74E5C">
              <w:rPr>
                <w:bCs/>
              </w:rPr>
              <w:t>nơi</w:t>
            </w:r>
            <w:proofErr w:type="spellEnd"/>
            <w:r w:rsidRPr="00D74E5C">
              <w:rPr>
                <w:bCs/>
              </w:rPr>
              <w:t xml:space="preserve">, </w:t>
            </w:r>
            <w:proofErr w:type="spellStart"/>
            <w:r w:rsidRPr="00D74E5C">
              <w:rPr>
                <w:bCs/>
              </w:rPr>
              <w:t>ngon</w:t>
            </w:r>
            <w:proofErr w:type="spellEnd"/>
            <w:r w:rsidRPr="00D74E5C">
              <w:rPr>
                <w:bCs/>
              </w:rPr>
              <w:t xml:space="preserve"> </w:t>
            </w:r>
            <w:proofErr w:type="spellStart"/>
            <w:r w:rsidRPr="00D74E5C">
              <w:rPr>
                <w:bCs/>
              </w:rPr>
              <w:t>đúng</w:t>
            </w:r>
            <w:proofErr w:type="spellEnd"/>
            <w:r w:rsidRPr="00D74E5C">
              <w:rPr>
                <w:bCs/>
              </w:rPr>
              <w:t xml:space="preserve"> </w:t>
            </w:r>
            <w:proofErr w:type="spellStart"/>
            <w:r w:rsidRPr="00D74E5C">
              <w:rPr>
                <w:bCs/>
              </w:rPr>
              <w:t>điệu</w:t>
            </w:r>
            <w:proofErr w:type="spellEnd"/>
            <w:r w:rsidRPr="00D74E5C">
              <w:rPr>
                <w:bCs/>
              </w:rPr>
              <w:t>',</w:t>
            </w:r>
          </w:p>
          <w:p w14:paraId="2C67E345" w14:textId="77777777" w:rsidR="00D74E5C" w:rsidRPr="00D74E5C" w:rsidRDefault="00D74E5C" w:rsidP="00D74E5C">
            <w:pPr>
              <w:tabs>
                <w:tab w:val="left" w:pos="1365"/>
                <w:tab w:val="left" w:pos="1465"/>
              </w:tabs>
              <w:rPr>
                <w:bCs/>
              </w:rPr>
            </w:pPr>
            <w:r w:rsidRPr="00D74E5C">
              <w:rPr>
                <w:bCs/>
              </w:rPr>
              <w:t>'For a long time, Hoang Yen Buffet restaurants have become a familiar destination of gourmet in Saigon. With an extensive menu of over 60 lunch dishes and more than 70 buffet dinner dishes, the restaurant offers its diners a unique and exciting culinary journey. The dishes here are a combination of many different culinary styles and are also the enthusiasm of many experienced chefs.',</w:t>
            </w:r>
          </w:p>
          <w:p w14:paraId="6A557007" w14:textId="614E4EC3" w:rsidR="00D74E5C" w:rsidRPr="00D74E5C" w:rsidRDefault="00D74E5C" w:rsidP="00D74E5C">
            <w:pPr>
              <w:tabs>
                <w:tab w:val="left" w:pos="1365"/>
                <w:tab w:val="left" w:pos="1465"/>
              </w:tabs>
              <w:rPr>
                <w:bCs/>
              </w:rPr>
            </w:pPr>
            <w:r w:rsidRPr="00D74E5C">
              <w:rPr>
                <w:bCs/>
              </w:rPr>
              <w:t>'02838233220', 'care@hoangyengroup.com', 'https://www.facebook.com/hoangyenbuffet', 'https://hoangyenbuffet.com/', '</w:t>
            </w:r>
            <w:r>
              <w:rPr>
                <w:bCs/>
              </w:rPr>
              <w:t>0</w:t>
            </w:r>
            <w:r w:rsidRPr="00D74E5C">
              <w:rPr>
                <w:bCs/>
              </w:rPr>
              <w:t>', 'hoangyenbuffet.png')</w:t>
            </w:r>
          </w:p>
        </w:tc>
      </w:tr>
      <w:tr w:rsidR="00D75E54" w14:paraId="591D04EB" w14:textId="77777777" w:rsidTr="00350A59">
        <w:tc>
          <w:tcPr>
            <w:tcW w:w="1135" w:type="dxa"/>
          </w:tcPr>
          <w:p w14:paraId="244356F5" w14:textId="106C6602" w:rsidR="00D74E5C" w:rsidRPr="00D74E5C" w:rsidRDefault="007618CE" w:rsidP="002E67F8">
            <w:pPr>
              <w:tabs>
                <w:tab w:val="left" w:pos="1365"/>
                <w:tab w:val="left" w:pos="1465"/>
              </w:tabs>
              <w:rPr>
                <w:bCs/>
              </w:rPr>
            </w:pPr>
            <w:r>
              <w:rPr>
                <w:bCs/>
              </w:rPr>
              <w:t>Location</w:t>
            </w:r>
          </w:p>
        </w:tc>
        <w:tc>
          <w:tcPr>
            <w:tcW w:w="2870" w:type="dxa"/>
          </w:tcPr>
          <w:p w14:paraId="466BCA6C" w14:textId="28A6680E" w:rsidR="00D74E5C" w:rsidRPr="00D74E5C" w:rsidRDefault="007618CE" w:rsidP="002E67F8">
            <w:pPr>
              <w:tabs>
                <w:tab w:val="left" w:pos="1365"/>
                <w:tab w:val="left" w:pos="1465"/>
              </w:tabs>
              <w:rPr>
                <w:bCs/>
              </w:rPr>
            </w:pPr>
            <w:r w:rsidRPr="007618CE">
              <w:rPr>
                <w:bCs/>
              </w:rPr>
              <w:t xml:space="preserve">Contains detailed address and information from </w:t>
            </w:r>
            <w:r>
              <w:rPr>
                <w:bCs/>
              </w:rPr>
              <w:t>‘</w:t>
            </w:r>
            <w:r w:rsidRPr="007618CE">
              <w:rPr>
                <w:bCs/>
              </w:rPr>
              <w:t>street</w:t>
            </w:r>
            <w:r>
              <w:rPr>
                <w:bCs/>
              </w:rPr>
              <w:t>’</w:t>
            </w:r>
            <w:r w:rsidRPr="007618CE">
              <w:rPr>
                <w:bCs/>
              </w:rPr>
              <w:t xml:space="preserve"> to </w:t>
            </w:r>
            <w:r>
              <w:rPr>
                <w:bCs/>
              </w:rPr>
              <w:t>‘</w:t>
            </w:r>
            <w:r w:rsidRPr="007618CE">
              <w:rPr>
                <w:bCs/>
              </w:rPr>
              <w:t>city</w:t>
            </w:r>
            <w:r>
              <w:rPr>
                <w:bCs/>
              </w:rPr>
              <w:t>’</w:t>
            </w:r>
          </w:p>
        </w:tc>
        <w:tc>
          <w:tcPr>
            <w:tcW w:w="5345" w:type="dxa"/>
          </w:tcPr>
          <w:p w14:paraId="7AC90D1D" w14:textId="21F18581" w:rsidR="007618CE" w:rsidRDefault="007618CE" w:rsidP="002E67F8">
            <w:pPr>
              <w:tabs>
                <w:tab w:val="left" w:pos="1365"/>
                <w:tab w:val="left" w:pos="1465"/>
              </w:tabs>
              <w:rPr>
                <w:bCs/>
              </w:rPr>
            </w:pPr>
            <w:r>
              <w:rPr>
                <w:bCs/>
              </w:rPr>
              <w:t xml:space="preserve">+ </w:t>
            </w:r>
            <w:r w:rsidRPr="007618CE">
              <w:rPr>
                <w:bCs/>
              </w:rPr>
              <w:t>(Details,</w:t>
            </w:r>
            <w:r w:rsidR="002735E6">
              <w:rPr>
                <w:bCs/>
              </w:rPr>
              <w:t xml:space="preserve"> </w:t>
            </w:r>
            <w:r w:rsidRPr="007618CE">
              <w:rPr>
                <w:bCs/>
              </w:rPr>
              <w:t>Street,</w:t>
            </w:r>
            <w:r w:rsidR="002735E6">
              <w:rPr>
                <w:bCs/>
              </w:rPr>
              <w:t xml:space="preserve"> </w:t>
            </w:r>
            <w:r w:rsidRPr="007618CE">
              <w:rPr>
                <w:bCs/>
              </w:rPr>
              <w:t>Wa</w:t>
            </w:r>
            <w:r>
              <w:rPr>
                <w:bCs/>
              </w:rPr>
              <w:t>rd,</w:t>
            </w:r>
            <w:r w:rsidR="002735E6">
              <w:rPr>
                <w:bCs/>
              </w:rPr>
              <w:t xml:space="preserve"> </w:t>
            </w:r>
            <w:r>
              <w:rPr>
                <w:bCs/>
              </w:rPr>
              <w:t>District,</w:t>
            </w:r>
            <w:r w:rsidR="002735E6">
              <w:rPr>
                <w:bCs/>
              </w:rPr>
              <w:t xml:space="preserve"> </w:t>
            </w:r>
            <w:r>
              <w:rPr>
                <w:bCs/>
              </w:rPr>
              <w:t>City,</w:t>
            </w:r>
            <w:r w:rsidR="002735E6">
              <w:rPr>
                <w:bCs/>
              </w:rPr>
              <w:t xml:space="preserve"> </w:t>
            </w:r>
            <w:proofErr w:type="spellStart"/>
            <w:r>
              <w:rPr>
                <w:bCs/>
              </w:rPr>
              <w:t>PlaceId</w:t>
            </w:r>
            <w:proofErr w:type="spellEnd"/>
            <w:r>
              <w:rPr>
                <w:bCs/>
              </w:rPr>
              <w:t>)</w:t>
            </w:r>
          </w:p>
          <w:p w14:paraId="30416DC6" w14:textId="34081E2D" w:rsidR="00D74E5C" w:rsidRPr="00D74E5C" w:rsidRDefault="007618CE" w:rsidP="002E67F8">
            <w:pPr>
              <w:tabs>
                <w:tab w:val="left" w:pos="1365"/>
                <w:tab w:val="left" w:pos="1465"/>
              </w:tabs>
              <w:rPr>
                <w:bCs/>
              </w:rPr>
            </w:pPr>
            <w:r>
              <w:rPr>
                <w:bCs/>
              </w:rPr>
              <w:t xml:space="preserve">+ </w:t>
            </w:r>
            <w:r w:rsidRPr="007618CE">
              <w:rPr>
                <w:bCs/>
              </w:rPr>
              <w:t xml:space="preserve">('B3-27 Floor B3, 72','Le Thanh </w:t>
            </w:r>
            <w:proofErr w:type="spellStart"/>
            <w:r w:rsidRPr="007618CE">
              <w:rPr>
                <w:bCs/>
              </w:rPr>
              <w:t>Ton','Ben</w:t>
            </w:r>
            <w:proofErr w:type="spellEnd"/>
            <w:r w:rsidRPr="007618CE">
              <w:rPr>
                <w:bCs/>
              </w:rPr>
              <w:t xml:space="preserve"> Nghe','1','Ho Chi Minh','1')</w:t>
            </w:r>
          </w:p>
        </w:tc>
      </w:tr>
      <w:tr w:rsidR="00D75E54" w14:paraId="5CD9724D" w14:textId="77777777" w:rsidTr="00350A59">
        <w:tc>
          <w:tcPr>
            <w:tcW w:w="1135" w:type="dxa"/>
          </w:tcPr>
          <w:p w14:paraId="495289DB" w14:textId="363795C3" w:rsidR="00D74E5C" w:rsidRPr="00D74E5C" w:rsidRDefault="00350A59" w:rsidP="002E67F8">
            <w:pPr>
              <w:tabs>
                <w:tab w:val="left" w:pos="1365"/>
                <w:tab w:val="left" w:pos="1465"/>
              </w:tabs>
              <w:rPr>
                <w:bCs/>
              </w:rPr>
            </w:pPr>
            <w:r>
              <w:rPr>
                <w:bCs/>
              </w:rPr>
              <w:t>Clothes</w:t>
            </w:r>
          </w:p>
        </w:tc>
        <w:tc>
          <w:tcPr>
            <w:tcW w:w="2870" w:type="dxa"/>
          </w:tcPr>
          <w:p w14:paraId="7E7F7244" w14:textId="4EBB737D" w:rsidR="00D74E5C" w:rsidRPr="00D74E5C" w:rsidRDefault="00762B31" w:rsidP="002E67F8">
            <w:pPr>
              <w:tabs>
                <w:tab w:val="left" w:pos="1365"/>
                <w:tab w:val="left" w:pos="1465"/>
              </w:tabs>
              <w:rPr>
                <w:bCs/>
              </w:rPr>
            </w:pPr>
            <w:r w:rsidRPr="00762B31">
              <w:rPr>
                <w:bCs/>
              </w:rPr>
              <w:t xml:space="preserve">Contains the name of a garment, its genre, </w:t>
            </w:r>
            <w:proofErr w:type="gramStart"/>
            <w:r w:rsidRPr="00762B31">
              <w:rPr>
                <w:bCs/>
              </w:rPr>
              <w:t>image</w:t>
            </w:r>
            <w:proofErr w:type="gramEnd"/>
            <w:r w:rsidRPr="00762B31">
              <w:rPr>
                <w:bCs/>
              </w:rPr>
              <w:t xml:space="preserve"> and background information, along with where it is for sale.</w:t>
            </w:r>
          </w:p>
        </w:tc>
        <w:tc>
          <w:tcPr>
            <w:tcW w:w="5345" w:type="dxa"/>
          </w:tcPr>
          <w:p w14:paraId="73E720B0" w14:textId="77777777" w:rsidR="00493DBB" w:rsidRDefault="002735E6" w:rsidP="002E67F8">
            <w:pPr>
              <w:tabs>
                <w:tab w:val="left" w:pos="1365"/>
                <w:tab w:val="left" w:pos="1465"/>
              </w:tabs>
              <w:rPr>
                <w:bCs/>
              </w:rPr>
            </w:pPr>
            <w:r>
              <w:rPr>
                <w:bCs/>
              </w:rPr>
              <w:t xml:space="preserve">+ </w:t>
            </w:r>
            <w:r w:rsidRPr="002735E6">
              <w:rPr>
                <w:bCs/>
              </w:rPr>
              <w:t>(Name,</w:t>
            </w:r>
            <w:r>
              <w:rPr>
                <w:bCs/>
              </w:rPr>
              <w:t xml:space="preserve"> </w:t>
            </w:r>
            <w:r w:rsidRPr="002735E6">
              <w:rPr>
                <w:bCs/>
              </w:rPr>
              <w:t>Type,</w:t>
            </w:r>
            <w:r>
              <w:rPr>
                <w:bCs/>
              </w:rPr>
              <w:t xml:space="preserve"> </w:t>
            </w:r>
            <w:r w:rsidRPr="002735E6">
              <w:rPr>
                <w:bCs/>
              </w:rPr>
              <w:t>Gender,</w:t>
            </w:r>
            <w:r>
              <w:rPr>
                <w:bCs/>
              </w:rPr>
              <w:t xml:space="preserve"> </w:t>
            </w:r>
            <w:proofErr w:type="spellStart"/>
            <w:r w:rsidRPr="002735E6">
              <w:rPr>
                <w:bCs/>
              </w:rPr>
              <w:t>RangeAge</w:t>
            </w:r>
            <w:proofErr w:type="spellEnd"/>
            <w:r w:rsidRPr="002735E6">
              <w:rPr>
                <w:bCs/>
              </w:rPr>
              <w:t>,</w:t>
            </w:r>
            <w:r>
              <w:rPr>
                <w:bCs/>
              </w:rPr>
              <w:t xml:space="preserve"> </w:t>
            </w:r>
            <w:r w:rsidRPr="002735E6">
              <w:rPr>
                <w:bCs/>
              </w:rPr>
              <w:t>Price,</w:t>
            </w:r>
            <w:r>
              <w:rPr>
                <w:bCs/>
              </w:rPr>
              <w:t xml:space="preserve"> </w:t>
            </w:r>
            <w:r w:rsidRPr="002735E6">
              <w:rPr>
                <w:bCs/>
              </w:rPr>
              <w:t>Note,</w:t>
            </w:r>
            <w:r>
              <w:rPr>
                <w:bCs/>
              </w:rPr>
              <w:t xml:space="preserve"> </w:t>
            </w:r>
            <w:proofErr w:type="spellStart"/>
            <w:r w:rsidRPr="002735E6">
              <w:rPr>
                <w:bCs/>
              </w:rPr>
              <w:t>PicFileName</w:t>
            </w:r>
            <w:proofErr w:type="spellEnd"/>
            <w:r w:rsidRPr="002735E6">
              <w:rPr>
                <w:bCs/>
              </w:rPr>
              <w:t>,</w:t>
            </w:r>
            <w:r>
              <w:rPr>
                <w:bCs/>
              </w:rPr>
              <w:t xml:space="preserve"> </w:t>
            </w:r>
            <w:proofErr w:type="spellStart"/>
            <w:r w:rsidRPr="002735E6">
              <w:rPr>
                <w:bCs/>
              </w:rPr>
              <w:t>PlaceId</w:t>
            </w:r>
            <w:proofErr w:type="spellEnd"/>
            <w:r w:rsidRPr="002735E6">
              <w:rPr>
                <w:bCs/>
              </w:rPr>
              <w:t>)</w:t>
            </w:r>
          </w:p>
          <w:p w14:paraId="7A4FA77D" w14:textId="722F8507" w:rsidR="00D74E5C" w:rsidRPr="00D74E5C" w:rsidRDefault="00493DBB" w:rsidP="00493DBB">
            <w:pPr>
              <w:tabs>
                <w:tab w:val="left" w:pos="1365"/>
                <w:tab w:val="left" w:pos="1465"/>
              </w:tabs>
              <w:rPr>
                <w:bCs/>
              </w:rPr>
            </w:pPr>
            <w:r>
              <w:rPr>
                <w:bCs/>
              </w:rPr>
              <w:t>+</w:t>
            </w:r>
            <w:r w:rsidR="002735E6" w:rsidRPr="002735E6">
              <w:rPr>
                <w:bCs/>
              </w:rPr>
              <w:t xml:space="preserve"> </w:t>
            </w:r>
            <w:r>
              <w:rPr>
                <w:bCs/>
              </w:rPr>
              <w:t>(</w:t>
            </w:r>
            <w:r w:rsidR="002735E6" w:rsidRPr="002735E6">
              <w:rPr>
                <w:bCs/>
              </w:rPr>
              <w:t>'</w:t>
            </w:r>
            <w:proofErr w:type="spellStart"/>
            <w:r w:rsidRPr="00493DBB">
              <w:rPr>
                <w:bCs/>
              </w:rPr>
              <w:t>Vay</w:t>
            </w:r>
            <w:proofErr w:type="spellEnd"/>
            <w:r w:rsidRPr="00493DBB">
              <w:rPr>
                <w:bCs/>
              </w:rPr>
              <w:t xml:space="preserve"> </w:t>
            </w:r>
            <w:proofErr w:type="spellStart"/>
            <w:r w:rsidRPr="00493DBB">
              <w:rPr>
                <w:bCs/>
              </w:rPr>
              <w:t>voan</w:t>
            </w:r>
            <w:proofErr w:type="spellEnd"/>
            <w:r w:rsidRPr="00493DBB">
              <w:rPr>
                <w:bCs/>
              </w:rPr>
              <w:t xml:space="preserve"> </w:t>
            </w:r>
            <w:proofErr w:type="spellStart"/>
            <w:r w:rsidRPr="00493DBB">
              <w:rPr>
                <w:bCs/>
              </w:rPr>
              <w:t>hoa</w:t>
            </w:r>
            <w:proofErr w:type="spellEnd"/>
            <w:r w:rsidRPr="00493DBB">
              <w:rPr>
                <w:bCs/>
              </w:rPr>
              <w:t xml:space="preserve"> co V cot no </w:t>
            </w:r>
            <w:proofErr w:type="spellStart"/>
            <w:r w:rsidRPr="00493DBB">
              <w:rPr>
                <w:bCs/>
              </w:rPr>
              <w:t>sau</w:t>
            </w:r>
            <w:proofErr w:type="spellEnd"/>
            <w:r w:rsidRPr="00493DBB">
              <w:rPr>
                <w:bCs/>
              </w:rPr>
              <w:t xml:space="preserve"> VU2501C</w:t>
            </w:r>
            <w:r w:rsidR="002735E6" w:rsidRPr="002735E6">
              <w:rPr>
                <w:bCs/>
              </w:rPr>
              <w:t>','','</w:t>
            </w:r>
            <w:r w:rsidRPr="00493DBB">
              <w:rPr>
                <w:bCs/>
              </w:rPr>
              <w:t>Women</w:t>
            </w:r>
            <w:r w:rsidR="002735E6" w:rsidRPr="002735E6">
              <w:rPr>
                <w:bCs/>
              </w:rPr>
              <w:t>','</w:t>
            </w:r>
            <w:r>
              <w:rPr>
                <w:bCs/>
              </w:rPr>
              <w:t>20-30</w:t>
            </w:r>
            <w:r w:rsidR="002735E6" w:rsidRPr="002735E6">
              <w:rPr>
                <w:bCs/>
              </w:rPr>
              <w:t>','</w:t>
            </w:r>
            <w:r w:rsidRPr="00493DBB">
              <w:rPr>
                <w:bCs/>
              </w:rPr>
              <w:t>149000</w:t>
            </w:r>
            <w:r w:rsidR="002735E6" w:rsidRPr="002735E6">
              <w:rPr>
                <w:bCs/>
              </w:rPr>
              <w:t>','','</w:t>
            </w:r>
            <w:r w:rsidRPr="00493DBB">
              <w:rPr>
                <w:bCs/>
              </w:rPr>
              <w:t>vayhoa.jpg</w:t>
            </w:r>
            <w:r w:rsidR="002735E6" w:rsidRPr="002735E6">
              <w:rPr>
                <w:bCs/>
              </w:rPr>
              <w:t>','</w:t>
            </w:r>
            <w:r w:rsidRPr="00493DBB">
              <w:rPr>
                <w:bCs/>
              </w:rPr>
              <w:t>1005</w:t>
            </w:r>
            <w:r w:rsidR="002735E6" w:rsidRPr="002735E6">
              <w:rPr>
                <w:bCs/>
              </w:rPr>
              <w:t>')</w:t>
            </w:r>
          </w:p>
        </w:tc>
      </w:tr>
      <w:tr w:rsidR="00D75E54" w14:paraId="4D89CDA4" w14:textId="77777777" w:rsidTr="00350A59">
        <w:tc>
          <w:tcPr>
            <w:tcW w:w="1135" w:type="dxa"/>
          </w:tcPr>
          <w:p w14:paraId="1D02D29C" w14:textId="2C1FDAF9" w:rsidR="00D74E5C" w:rsidRPr="00D74E5C" w:rsidRDefault="0041759A" w:rsidP="002E67F8">
            <w:pPr>
              <w:tabs>
                <w:tab w:val="left" w:pos="1365"/>
                <w:tab w:val="left" w:pos="1465"/>
              </w:tabs>
              <w:rPr>
                <w:bCs/>
              </w:rPr>
            </w:pPr>
            <w:r>
              <w:rPr>
                <w:bCs/>
              </w:rPr>
              <w:t>Food</w:t>
            </w:r>
          </w:p>
        </w:tc>
        <w:tc>
          <w:tcPr>
            <w:tcW w:w="2870" w:type="dxa"/>
          </w:tcPr>
          <w:p w14:paraId="10566DF6" w14:textId="204B2E04" w:rsidR="00D74E5C" w:rsidRPr="00D74E5C" w:rsidRDefault="00762B31" w:rsidP="002E67F8">
            <w:pPr>
              <w:tabs>
                <w:tab w:val="left" w:pos="1365"/>
                <w:tab w:val="left" w:pos="1465"/>
              </w:tabs>
              <w:rPr>
                <w:bCs/>
              </w:rPr>
            </w:pPr>
            <w:r w:rsidRPr="00762B31">
              <w:rPr>
                <w:bCs/>
              </w:rPr>
              <w:t xml:space="preserve">Contains the name of a food, its type, </w:t>
            </w:r>
            <w:proofErr w:type="gramStart"/>
            <w:r w:rsidRPr="00762B31">
              <w:rPr>
                <w:bCs/>
              </w:rPr>
              <w:t>image</w:t>
            </w:r>
            <w:proofErr w:type="gramEnd"/>
            <w:r w:rsidRPr="00762B31">
              <w:rPr>
                <w:bCs/>
              </w:rPr>
              <w:t xml:space="preserve"> and background information, along with where it is sold.</w:t>
            </w:r>
          </w:p>
        </w:tc>
        <w:tc>
          <w:tcPr>
            <w:tcW w:w="5345" w:type="dxa"/>
          </w:tcPr>
          <w:p w14:paraId="5885E812" w14:textId="2A940F1A" w:rsidR="00A124FF" w:rsidRDefault="00A124FF" w:rsidP="002E67F8">
            <w:pPr>
              <w:tabs>
                <w:tab w:val="left" w:pos="1365"/>
                <w:tab w:val="left" w:pos="1465"/>
              </w:tabs>
              <w:rPr>
                <w:bCs/>
              </w:rPr>
            </w:pPr>
            <w:r>
              <w:rPr>
                <w:bCs/>
              </w:rPr>
              <w:t xml:space="preserve">+ </w:t>
            </w:r>
            <w:r w:rsidRPr="00A124FF">
              <w:rPr>
                <w:bCs/>
              </w:rPr>
              <w:t>(Name,</w:t>
            </w:r>
            <w:r>
              <w:rPr>
                <w:bCs/>
              </w:rPr>
              <w:t xml:space="preserve"> </w:t>
            </w:r>
            <w:r w:rsidRPr="00A124FF">
              <w:rPr>
                <w:bCs/>
              </w:rPr>
              <w:t>Type,</w:t>
            </w:r>
            <w:r>
              <w:rPr>
                <w:bCs/>
              </w:rPr>
              <w:t xml:space="preserve"> </w:t>
            </w:r>
            <w:proofErr w:type="spellStart"/>
            <w:r w:rsidRPr="00A124FF">
              <w:rPr>
                <w:bCs/>
              </w:rPr>
              <w:t>MiniType</w:t>
            </w:r>
            <w:proofErr w:type="spellEnd"/>
            <w:r w:rsidRPr="00A124FF">
              <w:rPr>
                <w:bCs/>
              </w:rPr>
              <w:t>,</w:t>
            </w:r>
            <w:r>
              <w:rPr>
                <w:bCs/>
              </w:rPr>
              <w:t xml:space="preserve"> </w:t>
            </w:r>
            <w:r w:rsidRPr="00A124FF">
              <w:rPr>
                <w:bCs/>
              </w:rPr>
              <w:t>Price,</w:t>
            </w:r>
            <w:r>
              <w:rPr>
                <w:bCs/>
              </w:rPr>
              <w:t xml:space="preserve"> Note, </w:t>
            </w:r>
            <w:proofErr w:type="spellStart"/>
            <w:r>
              <w:rPr>
                <w:bCs/>
              </w:rPr>
              <w:t>PicFileName</w:t>
            </w:r>
            <w:proofErr w:type="spellEnd"/>
            <w:r>
              <w:rPr>
                <w:bCs/>
              </w:rPr>
              <w:t xml:space="preserve">, </w:t>
            </w:r>
            <w:proofErr w:type="spellStart"/>
            <w:r>
              <w:rPr>
                <w:bCs/>
              </w:rPr>
              <w:t>PlaceId</w:t>
            </w:r>
            <w:proofErr w:type="spellEnd"/>
            <w:r>
              <w:rPr>
                <w:bCs/>
              </w:rPr>
              <w:t>)</w:t>
            </w:r>
          </w:p>
          <w:p w14:paraId="5EC52E30" w14:textId="3DD07F3F" w:rsidR="00D74E5C" w:rsidRPr="00D74E5C" w:rsidRDefault="00A124FF" w:rsidP="002E67F8">
            <w:pPr>
              <w:tabs>
                <w:tab w:val="left" w:pos="1365"/>
                <w:tab w:val="left" w:pos="1465"/>
              </w:tabs>
              <w:rPr>
                <w:bCs/>
              </w:rPr>
            </w:pPr>
            <w:r>
              <w:rPr>
                <w:bCs/>
              </w:rPr>
              <w:t xml:space="preserve">+ </w:t>
            </w:r>
            <w:r w:rsidRPr="00A124FF">
              <w:rPr>
                <w:bCs/>
              </w:rPr>
              <w:t>('Balut',</w:t>
            </w:r>
            <w:r>
              <w:rPr>
                <w:bCs/>
              </w:rPr>
              <w:t xml:space="preserve"> </w:t>
            </w:r>
            <w:r w:rsidRPr="00A124FF">
              <w:rPr>
                <w:bCs/>
              </w:rPr>
              <w:t>'Buffet',</w:t>
            </w:r>
            <w:r>
              <w:rPr>
                <w:bCs/>
              </w:rPr>
              <w:t xml:space="preserve"> </w:t>
            </w:r>
            <w:r w:rsidRPr="00A124FF">
              <w:rPr>
                <w:bCs/>
              </w:rPr>
              <w:t>'Egg',</w:t>
            </w:r>
            <w:r>
              <w:rPr>
                <w:bCs/>
              </w:rPr>
              <w:t xml:space="preserve"> </w:t>
            </w:r>
            <w:r w:rsidRPr="00A124FF">
              <w:rPr>
                <w:bCs/>
              </w:rPr>
              <w:t>'</w:t>
            </w:r>
            <w:r>
              <w:rPr>
                <w:bCs/>
              </w:rPr>
              <w:t>30000</w:t>
            </w:r>
            <w:r w:rsidRPr="00A124FF">
              <w:rPr>
                <w:bCs/>
              </w:rPr>
              <w:t>',</w:t>
            </w:r>
            <w:r>
              <w:rPr>
                <w:bCs/>
              </w:rPr>
              <w:t xml:space="preserve"> </w:t>
            </w:r>
            <w:r w:rsidRPr="00A124FF">
              <w:rPr>
                <w:bCs/>
              </w:rPr>
              <w:t>'',</w:t>
            </w:r>
            <w:r>
              <w:rPr>
                <w:bCs/>
              </w:rPr>
              <w:t xml:space="preserve"> </w:t>
            </w:r>
            <w:r w:rsidRPr="00A124FF">
              <w:rPr>
                <w:bCs/>
              </w:rPr>
              <w:t>'hoangyenbalut.png',</w:t>
            </w:r>
            <w:r>
              <w:rPr>
                <w:bCs/>
              </w:rPr>
              <w:t xml:space="preserve"> </w:t>
            </w:r>
            <w:r w:rsidRPr="00A124FF">
              <w:rPr>
                <w:bCs/>
              </w:rPr>
              <w:t>'1')</w:t>
            </w:r>
          </w:p>
        </w:tc>
      </w:tr>
      <w:tr w:rsidR="00D75E54" w14:paraId="14997A8D" w14:textId="77777777" w:rsidTr="00350A59">
        <w:tc>
          <w:tcPr>
            <w:tcW w:w="1135" w:type="dxa"/>
          </w:tcPr>
          <w:p w14:paraId="3AA2DD20" w14:textId="7D0FF240" w:rsidR="00D74E5C" w:rsidRPr="00D74E5C" w:rsidRDefault="00350A59" w:rsidP="002E67F8">
            <w:pPr>
              <w:tabs>
                <w:tab w:val="left" w:pos="1365"/>
                <w:tab w:val="left" w:pos="1465"/>
              </w:tabs>
              <w:rPr>
                <w:bCs/>
              </w:rPr>
            </w:pPr>
            <w:r>
              <w:rPr>
                <w:bCs/>
              </w:rPr>
              <w:t>Gift</w:t>
            </w:r>
          </w:p>
        </w:tc>
        <w:tc>
          <w:tcPr>
            <w:tcW w:w="2870" w:type="dxa"/>
          </w:tcPr>
          <w:p w14:paraId="1509F895" w14:textId="0F48EB06" w:rsidR="00D74E5C" w:rsidRPr="00D74E5C" w:rsidRDefault="00762B31" w:rsidP="002E67F8">
            <w:pPr>
              <w:tabs>
                <w:tab w:val="left" w:pos="1365"/>
                <w:tab w:val="left" w:pos="1465"/>
              </w:tabs>
              <w:rPr>
                <w:bCs/>
              </w:rPr>
            </w:pPr>
            <w:r w:rsidRPr="00762B31">
              <w:rPr>
                <w:bCs/>
              </w:rPr>
              <w:t xml:space="preserve">Contains the name of a gift, its category, </w:t>
            </w:r>
            <w:proofErr w:type="gramStart"/>
            <w:r w:rsidRPr="00762B31">
              <w:rPr>
                <w:bCs/>
              </w:rPr>
              <w:t>image</w:t>
            </w:r>
            <w:proofErr w:type="gramEnd"/>
            <w:r w:rsidRPr="00762B31">
              <w:rPr>
                <w:bCs/>
              </w:rPr>
              <w:t xml:space="preserve"> and background information, along with where it is sold.</w:t>
            </w:r>
          </w:p>
        </w:tc>
        <w:tc>
          <w:tcPr>
            <w:tcW w:w="5345" w:type="dxa"/>
          </w:tcPr>
          <w:p w14:paraId="777CA05C" w14:textId="77777777" w:rsidR="00D75E54" w:rsidRDefault="00D75E54" w:rsidP="002E67F8">
            <w:pPr>
              <w:tabs>
                <w:tab w:val="left" w:pos="1365"/>
                <w:tab w:val="left" w:pos="1465"/>
              </w:tabs>
              <w:rPr>
                <w:bCs/>
              </w:rPr>
            </w:pPr>
            <w:r>
              <w:rPr>
                <w:bCs/>
              </w:rPr>
              <w:t xml:space="preserve">+ </w:t>
            </w:r>
            <w:r w:rsidRPr="00D75E54">
              <w:rPr>
                <w:bCs/>
              </w:rPr>
              <w:t>(Name,</w:t>
            </w:r>
            <w:r>
              <w:rPr>
                <w:bCs/>
              </w:rPr>
              <w:t xml:space="preserve"> </w:t>
            </w:r>
            <w:r w:rsidRPr="00D75E54">
              <w:rPr>
                <w:bCs/>
              </w:rPr>
              <w:t>Type,</w:t>
            </w:r>
            <w:r>
              <w:rPr>
                <w:bCs/>
              </w:rPr>
              <w:t xml:space="preserve"> </w:t>
            </w:r>
            <w:r w:rsidRPr="00D75E54">
              <w:rPr>
                <w:bCs/>
              </w:rPr>
              <w:t>Price,</w:t>
            </w:r>
            <w:r>
              <w:rPr>
                <w:bCs/>
              </w:rPr>
              <w:t xml:space="preserve"> </w:t>
            </w:r>
            <w:r w:rsidRPr="00D75E54">
              <w:rPr>
                <w:bCs/>
              </w:rPr>
              <w:t>Note,</w:t>
            </w:r>
            <w:r>
              <w:rPr>
                <w:bCs/>
              </w:rPr>
              <w:t xml:space="preserve"> </w:t>
            </w:r>
            <w:proofErr w:type="spellStart"/>
            <w:r w:rsidRPr="00D75E54">
              <w:rPr>
                <w:bCs/>
              </w:rPr>
              <w:t>PicFileName</w:t>
            </w:r>
            <w:proofErr w:type="spellEnd"/>
            <w:r w:rsidRPr="00D75E54">
              <w:rPr>
                <w:bCs/>
              </w:rPr>
              <w:t>,</w:t>
            </w:r>
            <w:r>
              <w:rPr>
                <w:bCs/>
              </w:rPr>
              <w:t xml:space="preserve"> </w:t>
            </w:r>
            <w:proofErr w:type="spellStart"/>
            <w:r w:rsidRPr="00D75E54">
              <w:rPr>
                <w:bCs/>
              </w:rPr>
              <w:t>PlaceId</w:t>
            </w:r>
            <w:proofErr w:type="spellEnd"/>
            <w:r w:rsidRPr="00D75E54">
              <w:rPr>
                <w:bCs/>
              </w:rPr>
              <w:t>)</w:t>
            </w:r>
          </w:p>
          <w:p w14:paraId="785364C5" w14:textId="2BDB5038" w:rsidR="00D74E5C" w:rsidRDefault="00D75E54" w:rsidP="00D75E54">
            <w:pPr>
              <w:tabs>
                <w:tab w:val="left" w:pos="1365"/>
                <w:tab w:val="left" w:pos="1465"/>
              </w:tabs>
              <w:rPr>
                <w:bCs/>
              </w:rPr>
            </w:pPr>
            <w:r>
              <w:rPr>
                <w:bCs/>
              </w:rPr>
              <w:t>+</w:t>
            </w:r>
            <w:r w:rsidRPr="00D75E54">
              <w:rPr>
                <w:bCs/>
              </w:rPr>
              <w:t xml:space="preserve"> ('</w:t>
            </w:r>
            <w:r w:rsidR="00493DBB" w:rsidRPr="00493DBB">
              <w:rPr>
                <w:bCs/>
              </w:rPr>
              <w:t>TEA-CAKE CARDS with animal images- 18X11.5CM</w:t>
            </w:r>
            <w:r w:rsidRPr="00D75E54">
              <w:rPr>
                <w:bCs/>
              </w:rPr>
              <w:t>',</w:t>
            </w:r>
            <w:r>
              <w:rPr>
                <w:bCs/>
              </w:rPr>
              <w:t xml:space="preserve"> </w:t>
            </w:r>
            <w:r w:rsidRPr="00D75E54">
              <w:rPr>
                <w:bCs/>
              </w:rPr>
              <w:t>'</w:t>
            </w:r>
            <w:r w:rsidR="00493DBB" w:rsidRPr="00493DBB">
              <w:rPr>
                <w:bCs/>
              </w:rPr>
              <w:t>Gift</w:t>
            </w:r>
            <w:r w:rsidRPr="00D75E54">
              <w:rPr>
                <w:bCs/>
              </w:rPr>
              <w:t>',</w:t>
            </w:r>
            <w:r>
              <w:rPr>
                <w:bCs/>
              </w:rPr>
              <w:t xml:space="preserve"> </w:t>
            </w:r>
            <w:r w:rsidRPr="00D75E54">
              <w:rPr>
                <w:bCs/>
              </w:rPr>
              <w:t>'</w:t>
            </w:r>
            <w:r w:rsidR="00493DBB" w:rsidRPr="00493DBB">
              <w:rPr>
                <w:bCs/>
              </w:rPr>
              <w:t>8000</w:t>
            </w:r>
            <w:r w:rsidRPr="00D75E54">
              <w:rPr>
                <w:bCs/>
              </w:rPr>
              <w:t>',</w:t>
            </w:r>
            <w:r>
              <w:rPr>
                <w:bCs/>
              </w:rPr>
              <w:t xml:space="preserve"> </w:t>
            </w:r>
            <w:r w:rsidRPr="00D75E54">
              <w:rPr>
                <w:bCs/>
              </w:rPr>
              <w:t>'',</w:t>
            </w:r>
            <w:r>
              <w:rPr>
                <w:bCs/>
              </w:rPr>
              <w:t xml:space="preserve"> </w:t>
            </w:r>
            <w:r w:rsidRPr="00D75E54">
              <w:rPr>
                <w:bCs/>
              </w:rPr>
              <w:t>'</w:t>
            </w:r>
            <w:r w:rsidR="00493DBB" w:rsidRPr="00493DBB">
              <w:rPr>
                <w:bCs/>
              </w:rPr>
              <w:t>teacard.jpg</w:t>
            </w:r>
            <w:r w:rsidRPr="00D75E54">
              <w:rPr>
                <w:bCs/>
              </w:rPr>
              <w:t>',</w:t>
            </w:r>
            <w:r>
              <w:rPr>
                <w:bCs/>
              </w:rPr>
              <w:t xml:space="preserve"> </w:t>
            </w:r>
            <w:r w:rsidRPr="00D75E54">
              <w:rPr>
                <w:bCs/>
              </w:rPr>
              <w:t>'</w:t>
            </w:r>
            <w:r w:rsidR="00493DBB" w:rsidRPr="00493DBB">
              <w:rPr>
                <w:bCs/>
              </w:rPr>
              <w:t>1009</w:t>
            </w:r>
            <w:r w:rsidRPr="00D75E54">
              <w:rPr>
                <w:bCs/>
              </w:rPr>
              <w:t>')</w:t>
            </w:r>
          </w:p>
          <w:p w14:paraId="3A922B72" w14:textId="47D959B6" w:rsidR="00493DBB" w:rsidRPr="00D74E5C" w:rsidRDefault="00493DBB" w:rsidP="00D75E54">
            <w:pPr>
              <w:tabs>
                <w:tab w:val="left" w:pos="1365"/>
                <w:tab w:val="left" w:pos="1465"/>
              </w:tabs>
              <w:rPr>
                <w:bCs/>
              </w:rPr>
            </w:pPr>
          </w:p>
        </w:tc>
      </w:tr>
      <w:tr w:rsidR="00D75E54" w14:paraId="6B5056CA" w14:textId="77777777" w:rsidTr="00350A59">
        <w:tc>
          <w:tcPr>
            <w:tcW w:w="1135" w:type="dxa"/>
          </w:tcPr>
          <w:p w14:paraId="5EFF274C" w14:textId="379D77E7" w:rsidR="00D74E5C" w:rsidRPr="00D74E5C" w:rsidRDefault="00350A59" w:rsidP="002E67F8">
            <w:pPr>
              <w:tabs>
                <w:tab w:val="left" w:pos="1365"/>
                <w:tab w:val="left" w:pos="1465"/>
              </w:tabs>
              <w:rPr>
                <w:bCs/>
              </w:rPr>
            </w:pPr>
            <w:proofErr w:type="spellStart"/>
            <w:r>
              <w:rPr>
                <w:bCs/>
              </w:rPr>
              <w:t>HomeStay</w:t>
            </w:r>
            <w:proofErr w:type="spellEnd"/>
          </w:p>
        </w:tc>
        <w:tc>
          <w:tcPr>
            <w:tcW w:w="2870" w:type="dxa"/>
          </w:tcPr>
          <w:p w14:paraId="7D9371A9" w14:textId="2DEC9FAC" w:rsidR="00D74E5C" w:rsidRPr="00D74E5C" w:rsidRDefault="00762B31" w:rsidP="002E67F8">
            <w:pPr>
              <w:tabs>
                <w:tab w:val="left" w:pos="1365"/>
                <w:tab w:val="left" w:pos="1465"/>
              </w:tabs>
              <w:rPr>
                <w:bCs/>
              </w:rPr>
            </w:pPr>
            <w:r w:rsidRPr="00762B31">
              <w:rPr>
                <w:bCs/>
              </w:rPr>
              <w:t>If a place is used as a home stay. It will contain information, pictures, the average price of that accommodation</w:t>
            </w:r>
          </w:p>
        </w:tc>
        <w:tc>
          <w:tcPr>
            <w:tcW w:w="5345" w:type="dxa"/>
          </w:tcPr>
          <w:p w14:paraId="10FDF0FA" w14:textId="475FDE32" w:rsidR="00D75E54" w:rsidRDefault="00D75E54" w:rsidP="002E67F8">
            <w:pPr>
              <w:tabs>
                <w:tab w:val="left" w:pos="1365"/>
                <w:tab w:val="left" w:pos="1465"/>
              </w:tabs>
              <w:rPr>
                <w:bCs/>
              </w:rPr>
            </w:pPr>
            <w:r>
              <w:rPr>
                <w:bCs/>
              </w:rPr>
              <w:t xml:space="preserve">+ </w:t>
            </w:r>
            <w:r w:rsidRPr="00D75E54">
              <w:rPr>
                <w:bCs/>
              </w:rPr>
              <w:t>(Description,</w:t>
            </w:r>
            <w:r>
              <w:rPr>
                <w:bCs/>
              </w:rPr>
              <w:t xml:space="preserve"> </w:t>
            </w:r>
            <w:r w:rsidRPr="00D75E54">
              <w:rPr>
                <w:bCs/>
              </w:rPr>
              <w:t>Type,</w:t>
            </w:r>
            <w:r>
              <w:rPr>
                <w:bCs/>
              </w:rPr>
              <w:t xml:space="preserve"> </w:t>
            </w:r>
            <w:proofErr w:type="spellStart"/>
            <w:r w:rsidRPr="00D75E54">
              <w:rPr>
                <w:bCs/>
              </w:rPr>
              <w:t>AvgPrice</w:t>
            </w:r>
            <w:proofErr w:type="spellEnd"/>
            <w:r w:rsidRPr="00D75E54">
              <w:rPr>
                <w:bCs/>
              </w:rPr>
              <w:t>,</w:t>
            </w:r>
            <w:r>
              <w:rPr>
                <w:bCs/>
              </w:rPr>
              <w:t xml:space="preserve"> </w:t>
            </w:r>
            <w:r w:rsidRPr="00D75E54">
              <w:rPr>
                <w:bCs/>
              </w:rPr>
              <w:t>Comment,</w:t>
            </w:r>
            <w:r>
              <w:rPr>
                <w:bCs/>
              </w:rPr>
              <w:t xml:space="preserve"> </w:t>
            </w:r>
            <w:r w:rsidRPr="00D75E54">
              <w:rPr>
                <w:bCs/>
              </w:rPr>
              <w:t>Star,</w:t>
            </w:r>
            <w:r>
              <w:rPr>
                <w:bCs/>
              </w:rPr>
              <w:t xml:space="preserve"> </w:t>
            </w:r>
            <w:proofErr w:type="spellStart"/>
            <w:r w:rsidRPr="00D75E54">
              <w:rPr>
                <w:bCs/>
              </w:rPr>
              <w:t>PicFileName</w:t>
            </w:r>
            <w:proofErr w:type="spellEnd"/>
            <w:r w:rsidRPr="00D75E54">
              <w:rPr>
                <w:bCs/>
              </w:rPr>
              <w:t>,</w:t>
            </w:r>
            <w:r>
              <w:rPr>
                <w:bCs/>
              </w:rPr>
              <w:t xml:space="preserve"> </w:t>
            </w:r>
            <w:proofErr w:type="spellStart"/>
            <w:r w:rsidRPr="00D75E54">
              <w:rPr>
                <w:bCs/>
              </w:rPr>
              <w:t>PlaceId</w:t>
            </w:r>
            <w:proofErr w:type="spellEnd"/>
            <w:r w:rsidRPr="00D75E54">
              <w:rPr>
                <w:bCs/>
              </w:rPr>
              <w:t>)</w:t>
            </w:r>
          </w:p>
          <w:p w14:paraId="1C7C658B" w14:textId="10E9178C" w:rsidR="00D74E5C" w:rsidRPr="00D74E5C" w:rsidRDefault="00D75E54" w:rsidP="00D75E54">
            <w:pPr>
              <w:tabs>
                <w:tab w:val="left" w:pos="1365"/>
                <w:tab w:val="left" w:pos="1465"/>
              </w:tabs>
              <w:rPr>
                <w:bCs/>
              </w:rPr>
            </w:pPr>
            <w:r>
              <w:rPr>
                <w:bCs/>
              </w:rPr>
              <w:t xml:space="preserve">+ </w:t>
            </w:r>
            <w:r w:rsidRPr="00D75E54">
              <w:rPr>
                <w:bCs/>
              </w:rPr>
              <w:t>('</w:t>
            </w:r>
            <w:r w:rsidR="001E3F81" w:rsidRPr="001E3F81">
              <w:rPr>
                <w:bCs/>
              </w:rPr>
              <w:t>Cheap</w:t>
            </w:r>
            <w:r w:rsidRPr="00D75E54">
              <w:rPr>
                <w:bCs/>
              </w:rPr>
              <w:t>',</w:t>
            </w:r>
            <w:r>
              <w:rPr>
                <w:bCs/>
              </w:rPr>
              <w:t xml:space="preserve"> </w:t>
            </w:r>
            <w:r w:rsidRPr="00D75E54">
              <w:rPr>
                <w:bCs/>
              </w:rPr>
              <w:t>'</w:t>
            </w:r>
            <w:r w:rsidR="001E3F81" w:rsidRPr="001E3F81">
              <w:rPr>
                <w:bCs/>
              </w:rPr>
              <w:t>Hotel</w:t>
            </w:r>
            <w:r w:rsidRPr="00D75E54">
              <w:rPr>
                <w:bCs/>
              </w:rPr>
              <w:t>',</w:t>
            </w:r>
            <w:r>
              <w:rPr>
                <w:bCs/>
              </w:rPr>
              <w:t xml:space="preserve"> </w:t>
            </w:r>
            <w:r w:rsidRPr="00D75E54">
              <w:rPr>
                <w:bCs/>
              </w:rPr>
              <w:t>'</w:t>
            </w:r>
            <w:r w:rsidR="001E3F81">
              <w:rPr>
                <w:bCs/>
              </w:rPr>
              <w:t>450000</w:t>
            </w:r>
            <w:r w:rsidRPr="00D75E54">
              <w:rPr>
                <w:bCs/>
              </w:rPr>
              <w:t>',</w:t>
            </w:r>
            <w:r>
              <w:rPr>
                <w:bCs/>
              </w:rPr>
              <w:t xml:space="preserve"> </w:t>
            </w:r>
            <w:r w:rsidRPr="00D75E54">
              <w:rPr>
                <w:bCs/>
              </w:rPr>
              <w:t>'</w:t>
            </w:r>
            <w:r w:rsidR="001E3F81">
              <w:rPr>
                <w:bCs/>
              </w:rPr>
              <w:t>No Comment</w:t>
            </w:r>
            <w:r w:rsidRPr="00D75E54">
              <w:rPr>
                <w:bCs/>
              </w:rPr>
              <w:t>',</w:t>
            </w:r>
            <w:r>
              <w:rPr>
                <w:bCs/>
              </w:rPr>
              <w:t xml:space="preserve"> </w:t>
            </w:r>
            <w:r w:rsidRPr="00D75E54">
              <w:rPr>
                <w:bCs/>
              </w:rPr>
              <w:t>'</w:t>
            </w:r>
            <w:r w:rsidR="001E3F81">
              <w:rPr>
                <w:bCs/>
              </w:rPr>
              <w:t>five</w:t>
            </w:r>
            <w:r w:rsidRPr="00D75E54">
              <w:rPr>
                <w:bCs/>
              </w:rPr>
              <w:t>',</w:t>
            </w:r>
            <w:r>
              <w:rPr>
                <w:bCs/>
              </w:rPr>
              <w:t xml:space="preserve"> </w:t>
            </w:r>
            <w:r w:rsidRPr="00D75E54">
              <w:rPr>
                <w:bCs/>
              </w:rPr>
              <w:t>'</w:t>
            </w:r>
            <w:r w:rsidR="001E3F81" w:rsidRPr="001E3F81">
              <w:rPr>
                <w:bCs/>
              </w:rPr>
              <w:t>anonymous.png</w:t>
            </w:r>
            <w:r w:rsidRPr="00D75E54">
              <w:rPr>
                <w:bCs/>
              </w:rPr>
              <w:t>',</w:t>
            </w:r>
            <w:r>
              <w:rPr>
                <w:bCs/>
              </w:rPr>
              <w:t xml:space="preserve"> </w:t>
            </w:r>
            <w:r w:rsidRPr="00D75E54">
              <w:rPr>
                <w:bCs/>
              </w:rPr>
              <w:t>'</w:t>
            </w:r>
            <w:r w:rsidR="001E3F81" w:rsidRPr="001E3F81">
              <w:rPr>
                <w:bCs/>
              </w:rPr>
              <w:t>1016</w:t>
            </w:r>
            <w:r w:rsidRPr="00D75E54">
              <w:rPr>
                <w:bCs/>
              </w:rPr>
              <w:t>')</w:t>
            </w:r>
          </w:p>
        </w:tc>
      </w:tr>
      <w:tr w:rsidR="00350A59" w14:paraId="3ED7A9EC" w14:textId="77777777" w:rsidTr="00350A59">
        <w:tc>
          <w:tcPr>
            <w:tcW w:w="1135" w:type="dxa"/>
          </w:tcPr>
          <w:p w14:paraId="05E81930" w14:textId="3E4F31FF" w:rsidR="00350A59" w:rsidRPr="00D74E5C" w:rsidRDefault="0041759A" w:rsidP="002E67F8">
            <w:pPr>
              <w:tabs>
                <w:tab w:val="left" w:pos="1365"/>
                <w:tab w:val="left" w:pos="1465"/>
              </w:tabs>
              <w:rPr>
                <w:bCs/>
              </w:rPr>
            </w:pPr>
            <w:r>
              <w:rPr>
                <w:bCs/>
              </w:rPr>
              <w:t>Event</w:t>
            </w:r>
          </w:p>
        </w:tc>
        <w:tc>
          <w:tcPr>
            <w:tcW w:w="2870" w:type="dxa"/>
          </w:tcPr>
          <w:p w14:paraId="341AFBC0" w14:textId="18A59355" w:rsidR="00350A59" w:rsidRPr="00D74E5C" w:rsidRDefault="00762B31" w:rsidP="002E67F8">
            <w:pPr>
              <w:tabs>
                <w:tab w:val="left" w:pos="1365"/>
                <w:tab w:val="left" w:pos="1465"/>
              </w:tabs>
              <w:rPr>
                <w:bCs/>
              </w:rPr>
            </w:pPr>
            <w:r w:rsidRPr="00762B31">
              <w:rPr>
                <w:bCs/>
              </w:rPr>
              <w:t xml:space="preserve">When an event occurs somewhere, this will contain information describing the event, a </w:t>
            </w:r>
            <w:proofErr w:type="gramStart"/>
            <w:r w:rsidRPr="00762B31">
              <w:rPr>
                <w:bCs/>
              </w:rPr>
              <w:t>picture</w:t>
            </w:r>
            <w:proofErr w:type="gramEnd"/>
            <w:r w:rsidRPr="00762B31">
              <w:rPr>
                <w:bCs/>
              </w:rPr>
              <w:t xml:space="preserve"> and the time of the event at that place.</w:t>
            </w:r>
          </w:p>
        </w:tc>
        <w:tc>
          <w:tcPr>
            <w:tcW w:w="5345" w:type="dxa"/>
          </w:tcPr>
          <w:p w14:paraId="5CB97373" w14:textId="77777777" w:rsidR="00D75E54" w:rsidRDefault="00D75E54" w:rsidP="002E67F8">
            <w:pPr>
              <w:tabs>
                <w:tab w:val="left" w:pos="1365"/>
                <w:tab w:val="left" w:pos="1465"/>
              </w:tabs>
              <w:rPr>
                <w:bCs/>
              </w:rPr>
            </w:pPr>
            <w:r>
              <w:rPr>
                <w:bCs/>
              </w:rPr>
              <w:t xml:space="preserve">+ </w:t>
            </w:r>
            <w:r w:rsidRPr="00D75E54">
              <w:rPr>
                <w:bCs/>
              </w:rPr>
              <w:t>(Name,</w:t>
            </w:r>
            <w:r>
              <w:rPr>
                <w:bCs/>
              </w:rPr>
              <w:t xml:space="preserve"> </w:t>
            </w:r>
            <w:r w:rsidRPr="00D75E54">
              <w:rPr>
                <w:bCs/>
              </w:rPr>
              <w:t>Type,</w:t>
            </w:r>
            <w:r>
              <w:rPr>
                <w:bCs/>
              </w:rPr>
              <w:t xml:space="preserve"> </w:t>
            </w:r>
            <w:r w:rsidRPr="00D75E54">
              <w:rPr>
                <w:bCs/>
              </w:rPr>
              <w:t>Description,</w:t>
            </w:r>
            <w:r>
              <w:rPr>
                <w:bCs/>
              </w:rPr>
              <w:t xml:space="preserve"> </w:t>
            </w:r>
            <w:proofErr w:type="spellStart"/>
            <w:r w:rsidRPr="00D75E54">
              <w:rPr>
                <w:bCs/>
              </w:rPr>
              <w:t>PicFileName</w:t>
            </w:r>
            <w:proofErr w:type="spellEnd"/>
            <w:r w:rsidRPr="00D75E54">
              <w:rPr>
                <w:bCs/>
              </w:rPr>
              <w:t>,</w:t>
            </w:r>
            <w:r>
              <w:rPr>
                <w:bCs/>
              </w:rPr>
              <w:t xml:space="preserve"> </w:t>
            </w:r>
            <w:r w:rsidRPr="00D75E54">
              <w:rPr>
                <w:bCs/>
              </w:rPr>
              <w:t>Details,</w:t>
            </w:r>
            <w:r>
              <w:rPr>
                <w:bCs/>
              </w:rPr>
              <w:t xml:space="preserve"> </w:t>
            </w:r>
            <w:r w:rsidRPr="00D75E54">
              <w:rPr>
                <w:bCs/>
              </w:rPr>
              <w:t>StartDate,</w:t>
            </w:r>
            <w:r>
              <w:rPr>
                <w:bCs/>
              </w:rPr>
              <w:t xml:space="preserve"> </w:t>
            </w:r>
            <w:proofErr w:type="spellStart"/>
            <w:r w:rsidRPr="00D75E54">
              <w:rPr>
                <w:bCs/>
              </w:rPr>
              <w:t>EndDate</w:t>
            </w:r>
            <w:proofErr w:type="spellEnd"/>
            <w:r w:rsidRPr="00D75E54">
              <w:rPr>
                <w:bCs/>
              </w:rPr>
              <w:t>,</w:t>
            </w:r>
            <w:r>
              <w:rPr>
                <w:bCs/>
              </w:rPr>
              <w:t xml:space="preserve"> </w:t>
            </w:r>
            <w:r w:rsidRPr="00D75E54">
              <w:rPr>
                <w:bCs/>
              </w:rPr>
              <w:t>Status,</w:t>
            </w:r>
            <w:r>
              <w:rPr>
                <w:bCs/>
              </w:rPr>
              <w:t xml:space="preserve"> </w:t>
            </w:r>
            <w:proofErr w:type="spellStart"/>
            <w:r w:rsidRPr="00D75E54">
              <w:rPr>
                <w:bCs/>
              </w:rPr>
              <w:t>PlaceId</w:t>
            </w:r>
            <w:proofErr w:type="spellEnd"/>
            <w:r w:rsidRPr="00D75E54">
              <w:rPr>
                <w:bCs/>
              </w:rPr>
              <w:t>)</w:t>
            </w:r>
          </w:p>
          <w:p w14:paraId="0A38C484" w14:textId="383FE8C2" w:rsidR="00350A59" w:rsidRPr="00D74E5C" w:rsidRDefault="00D75E54" w:rsidP="00D75E54">
            <w:pPr>
              <w:tabs>
                <w:tab w:val="left" w:pos="1365"/>
                <w:tab w:val="left" w:pos="1465"/>
              </w:tabs>
              <w:rPr>
                <w:bCs/>
              </w:rPr>
            </w:pPr>
            <w:r>
              <w:rPr>
                <w:bCs/>
              </w:rPr>
              <w:t>+</w:t>
            </w:r>
            <w:r w:rsidRPr="00D75E54">
              <w:rPr>
                <w:bCs/>
              </w:rPr>
              <w:t xml:space="preserve"> ('</w:t>
            </w:r>
            <w:r w:rsidR="001E3F81" w:rsidRPr="001E3F81">
              <w:rPr>
                <w:bCs/>
              </w:rPr>
              <w:t>MINISHOW TÌNH THÔI XÓT XA</w:t>
            </w:r>
            <w:r w:rsidRPr="00D75E54">
              <w:rPr>
                <w:bCs/>
              </w:rPr>
              <w:t>',</w:t>
            </w:r>
            <w:r>
              <w:rPr>
                <w:bCs/>
              </w:rPr>
              <w:t xml:space="preserve"> </w:t>
            </w:r>
            <w:r w:rsidRPr="00D75E54">
              <w:rPr>
                <w:bCs/>
              </w:rPr>
              <w:t>'</w:t>
            </w:r>
            <w:r w:rsidR="001E3F81" w:rsidRPr="001E3F81">
              <w:rPr>
                <w:bCs/>
              </w:rPr>
              <w:t>Music</w:t>
            </w:r>
            <w:r w:rsidRPr="00D75E54">
              <w:rPr>
                <w:bCs/>
              </w:rPr>
              <w:t>',</w:t>
            </w:r>
            <w:r>
              <w:rPr>
                <w:bCs/>
              </w:rPr>
              <w:t xml:space="preserve"> </w:t>
            </w:r>
            <w:r w:rsidRPr="00D75E54">
              <w:rPr>
                <w:bCs/>
              </w:rPr>
              <w:t>'</w:t>
            </w:r>
            <w:r w:rsidR="001E3F81">
              <w:rPr>
                <w:bCs/>
              </w:rPr>
              <w:t>LAM TRUO</w:t>
            </w:r>
            <w:r w:rsidR="001E3F81" w:rsidRPr="001E3F81">
              <w:rPr>
                <w:bCs/>
              </w:rPr>
              <w:t>NG</w:t>
            </w:r>
            <w:r w:rsidRPr="00D75E54">
              <w:rPr>
                <w:bCs/>
              </w:rPr>
              <w:t>',</w:t>
            </w:r>
            <w:r>
              <w:rPr>
                <w:bCs/>
              </w:rPr>
              <w:t xml:space="preserve"> </w:t>
            </w:r>
            <w:r w:rsidRPr="00D75E54">
              <w:rPr>
                <w:bCs/>
              </w:rPr>
              <w:t>'</w:t>
            </w:r>
            <w:r w:rsidR="001E3F81" w:rsidRPr="001E3F81">
              <w:rPr>
                <w:bCs/>
              </w:rPr>
              <w:t>tinhthoixotxalamtruong.jpg</w:t>
            </w:r>
            <w:r w:rsidRPr="00D75E54">
              <w:rPr>
                <w:bCs/>
              </w:rPr>
              <w:t>',</w:t>
            </w:r>
            <w:r>
              <w:rPr>
                <w:bCs/>
              </w:rPr>
              <w:t xml:space="preserve"> </w:t>
            </w:r>
            <w:r w:rsidRPr="00D75E54">
              <w:rPr>
                <w:bCs/>
              </w:rPr>
              <w:t>'',</w:t>
            </w:r>
            <w:r>
              <w:rPr>
                <w:bCs/>
              </w:rPr>
              <w:t xml:space="preserve"> </w:t>
            </w:r>
            <w:r w:rsidRPr="00D75E54">
              <w:rPr>
                <w:bCs/>
              </w:rPr>
              <w:t>'</w:t>
            </w:r>
            <w:r w:rsidR="001E3F81" w:rsidRPr="001E3F81">
              <w:rPr>
                <w:bCs/>
              </w:rPr>
              <w:t>2021-05-01</w:t>
            </w:r>
            <w:r w:rsidRPr="00D75E54">
              <w:rPr>
                <w:bCs/>
              </w:rPr>
              <w:t>',</w:t>
            </w:r>
            <w:r>
              <w:rPr>
                <w:bCs/>
              </w:rPr>
              <w:t xml:space="preserve"> </w:t>
            </w:r>
            <w:r w:rsidRPr="00D75E54">
              <w:rPr>
                <w:bCs/>
              </w:rPr>
              <w:t>'</w:t>
            </w:r>
            <w:r w:rsidR="001E3F81" w:rsidRPr="001E3F81">
              <w:rPr>
                <w:bCs/>
              </w:rPr>
              <w:t>2021-05-01</w:t>
            </w:r>
            <w:r w:rsidRPr="00D75E54">
              <w:rPr>
                <w:bCs/>
              </w:rPr>
              <w:t>',</w:t>
            </w:r>
            <w:r>
              <w:rPr>
                <w:bCs/>
              </w:rPr>
              <w:t xml:space="preserve"> </w:t>
            </w:r>
            <w:r w:rsidRPr="00D75E54">
              <w:rPr>
                <w:bCs/>
              </w:rPr>
              <w:t>'</w:t>
            </w:r>
            <w:r w:rsidR="001E3F81">
              <w:rPr>
                <w:bCs/>
              </w:rPr>
              <w:t>Remaining</w:t>
            </w:r>
            <w:r w:rsidRPr="00D75E54">
              <w:rPr>
                <w:bCs/>
              </w:rPr>
              <w:t>',</w:t>
            </w:r>
            <w:r>
              <w:rPr>
                <w:bCs/>
              </w:rPr>
              <w:t xml:space="preserve"> </w:t>
            </w:r>
            <w:r w:rsidRPr="00D75E54">
              <w:rPr>
                <w:bCs/>
              </w:rPr>
              <w:t>'</w:t>
            </w:r>
            <w:r w:rsidR="001E3F81" w:rsidRPr="001E3F81">
              <w:rPr>
                <w:bCs/>
              </w:rPr>
              <w:t>3064</w:t>
            </w:r>
            <w:r w:rsidRPr="00D75E54">
              <w:rPr>
                <w:bCs/>
              </w:rPr>
              <w:t>')</w:t>
            </w:r>
          </w:p>
        </w:tc>
      </w:tr>
      <w:tr w:rsidR="00350A59" w14:paraId="3324DCE8" w14:textId="77777777" w:rsidTr="00350A59">
        <w:tc>
          <w:tcPr>
            <w:tcW w:w="1135" w:type="dxa"/>
          </w:tcPr>
          <w:p w14:paraId="37310AA0" w14:textId="71DBEFFD" w:rsidR="00350A59" w:rsidRPr="00D74E5C" w:rsidRDefault="0041759A" w:rsidP="00350A59">
            <w:pPr>
              <w:tabs>
                <w:tab w:val="left" w:pos="1365"/>
                <w:tab w:val="left" w:pos="1465"/>
              </w:tabs>
              <w:rPr>
                <w:bCs/>
              </w:rPr>
            </w:pPr>
            <w:r>
              <w:rPr>
                <w:bCs/>
              </w:rPr>
              <w:lastRenderedPageBreak/>
              <w:t>Holid</w:t>
            </w:r>
            <w:r w:rsidR="003C49BE">
              <w:rPr>
                <w:bCs/>
              </w:rPr>
              <w:t>a</w:t>
            </w:r>
            <w:r>
              <w:rPr>
                <w:bCs/>
              </w:rPr>
              <w:t>y</w:t>
            </w:r>
          </w:p>
        </w:tc>
        <w:tc>
          <w:tcPr>
            <w:tcW w:w="2870" w:type="dxa"/>
          </w:tcPr>
          <w:p w14:paraId="6F717A02" w14:textId="7566B101" w:rsidR="00350A59" w:rsidRPr="00D74E5C" w:rsidRDefault="00762B31" w:rsidP="00350A59">
            <w:pPr>
              <w:tabs>
                <w:tab w:val="left" w:pos="1365"/>
                <w:tab w:val="left" w:pos="1465"/>
              </w:tabs>
              <w:rPr>
                <w:bCs/>
              </w:rPr>
            </w:pPr>
            <w:r w:rsidRPr="00762B31">
              <w:rPr>
                <w:bCs/>
              </w:rPr>
              <w:t>This is an event</w:t>
            </w:r>
            <w:r w:rsidR="0041759A">
              <w:rPr>
                <w:bCs/>
              </w:rPr>
              <w:t xml:space="preserve"> or holiday</w:t>
            </w:r>
            <w:r w:rsidRPr="00762B31">
              <w:rPr>
                <w:bCs/>
              </w:rPr>
              <w:t xml:space="preserve"> </w:t>
            </w:r>
            <w:r w:rsidR="004505E1" w:rsidRPr="004505E1">
              <w:rPr>
                <w:bCs/>
              </w:rPr>
              <w:t>that happens</w:t>
            </w:r>
            <w:r w:rsidR="004505E1">
              <w:rPr>
                <w:bCs/>
              </w:rPr>
              <w:t xml:space="preserve"> </w:t>
            </w:r>
            <w:r w:rsidRPr="00762B31">
              <w:rPr>
                <w:bCs/>
              </w:rPr>
              <w:t xml:space="preserve">everywhere, not a particular place, this will contain information describing the event, </w:t>
            </w:r>
            <w:proofErr w:type="gramStart"/>
            <w:r w:rsidRPr="00762B31">
              <w:rPr>
                <w:bCs/>
              </w:rPr>
              <w:t>image</w:t>
            </w:r>
            <w:proofErr w:type="gramEnd"/>
            <w:r w:rsidRPr="00762B31">
              <w:rPr>
                <w:bCs/>
              </w:rPr>
              <w:t xml:space="preserve"> and time of that event</w:t>
            </w:r>
          </w:p>
        </w:tc>
        <w:tc>
          <w:tcPr>
            <w:tcW w:w="5345" w:type="dxa"/>
          </w:tcPr>
          <w:p w14:paraId="7DE2A97D" w14:textId="7CA885BA" w:rsidR="00D75E54" w:rsidRDefault="00D75E54" w:rsidP="00350A59">
            <w:pPr>
              <w:tabs>
                <w:tab w:val="left" w:pos="1365"/>
                <w:tab w:val="left" w:pos="1465"/>
              </w:tabs>
              <w:rPr>
                <w:bCs/>
              </w:rPr>
            </w:pPr>
            <w:r>
              <w:rPr>
                <w:bCs/>
              </w:rPr>
              <w:t xml:space="preserve">+ </w:t>
            </w:r>
            <w:r w:rsidRPr="00D75E54">
              <w:rPr>
                <w:bCs/>
              </w:rPr>
              <w:t>(Name,</w:t>
            </w:r>
            <w:r>
              <w:rPr>
                <w:bCs/>
              </w:rPr>
              <w:t xml:space="preserve"> </w:t>
            </w:r>
            <w:r w:rsidRPr="00D75E54">
              <w:rPr>
                <w:bCs/>
              </w:rPr>
              <w:t>Type,</w:t>
            </w:r>
            <w:r>
              <w:rPr>
                <w:bCs/>
              </w:rPr>
              <w:t xml:space="preserve"> </w:t>
            </w:r>
            <w:r w:rsidRPr="00D75E54">
              <w:rPr>
                <w:bCs/>
              </w:rPr>
              <w:t>Description,</w:t>
            </w:r>
            <w:r>
              <w:rPr>
                <w:bCs/>
              </w:rPr>
              <w:t xml:space="preserve"> </w:t>
            </w:r>
            <w:proofErr w:type="spellStart"/>
            <w:r w:rsidRPr="00D75E54">
              <w:rPr>
                <w:bCs/>
              </w:rPr>
              <w:t>PicFileName</w:t>
            </w:r>
            <w:proofErr w:type="spellEnd"/>
            <w:r w:rsidRPr="00D75E54">
              <w:rPr>
                <w:bCs/>
              </w:rPr>
              <w:t>,</w:t>
            </w:r>
            <w:r>
              <w:rPr>
                <w:bCs/>
              </w:rPr>
              <w:t xml:space="preserve"> </w:t>
            </w:r>
            <w:r w:rsidRPr="00D75E54">
              <w:rPr>
                <w:bCs/>
              </w:rPr>
              <w:t>Details,</w:t>
            </w:r>
            <w:r>
              <w:rPr>
                <w:bCs/>
              </w:rPr>
              <w:t xml:space="preserve"> </w:t>
            </w:r>
            <w:r w:rsidRPr="00D75E54">
              <w:rPr>
                <w:bCs/>
              </w:rPr>
              <w:t>StartDate,</w:t>
            </w:r>
            <w:r>
              <w:rPr>
                <w:bCs/>
              </w:rPr>
              <w:t xml:space="preserve"> </w:t>
            </w:r>
            <w:proofErr w:type="spellStart"/>
            <w:r w:rsidRPr="00D75E54">
              <w:rPr>
                <w:bCs/>
              </w:rPr>
              <w:t>EndDate</w:t>
            </w:r>
            <w:proofErr w:type="spellEnd"/>
            <w:r w:rsidRPr="00D75E54">
              <w:rPr>
                <w:bCs/>
              </w:rPr>
              <w:t>,</w:t>
            </w:r>
            <w:r>
              <w:rPr>
                <w:bCs/>
              </w:rPr>
              <w:t xml:space="preserve"> </w:t>
            </w:r>
            <w:r w:rsidRPr="00D75E54">
              <w:rPr>
                <w:bCs/>
              </w:rPr>
              <w:t>Status</w:t>
            </w:r>
            <w:r w:rsidR="001E3F81">
              <w:rPr>
                <w:bCs/>
              </w:rPr>
              <w:t xml:space="preserve">, </w:t>
            </w:r>
            <w:proofErr w:type="spellStart"/>
            <w:r w:rsidR="001E3F81">
              <w:rPr>
                <w:bCs/>
              </w:rPr>
              <w:t>LocationId</w:t>
            </w:r>
            <w:proofErr w:type="spellEnd"/>
            <w:r w:rsidRPr="00D75E54">
              <w:rPr>
                <w:bCs/>
              </w:rPr>
              <w:t xml:space="preserve">) </w:t>
            </w:r>
          </w:p>
          <w:p w14:paraId="6F628F6B" w14:textId="291895D2" w:rsidR="00350A59" w:rsidRPr="00D74E5C" w:rsidRDefault="00D75E54" w:rsidP="00D75E54">
            <w:pPr>
              <w:tabs>
                <w:tab w:val="left" w:pos="1365"/>
                <w:tab w:val="left" w:pos="1465"/>
              </w:tabs>
              <w:rPr>
                <w:bCs/>
              </w:rPr>
            </w:pPr>
            <w:r>
              <w:rPr>
                <w:bCs/>
              </w:rPr>
              <w:t xml:space="preserve">+ </w:t>
            </w:r>
            <w:r w:rsidRPr="00D75E54">
              <w:rPr>
                <w:bCs/>
              </w:rPr>
              <w:t>('</w:t>
            </w:r>
            <w:r w:rsidR="001E3F81" w:rsidRPr="001E3F81">
              <w:rPr>
                <w:bCs/>
              </w:rPr>
              <w:t>Lunar New Year</w:t>
            </w:r>
            <w:r w:rsidRPr="00D75E54">
              <w:rPr>
                <w:bCs/>
              </w:rPr>
              <w:t>',</w:t>
            </w:r>
            <w:r>
              <w:rPr>
                <w:bCs/>
              </w:rPr>
              <w:t xml:space="preserve"> </w:t>
            </w:r>
            <w:r w:rsidRPr="00D75E54">
              <w:rPr>
                <w:bCs/>
              </w:rPr>
              <w:t>'</w:t>
            </w:r>
            <w:r w:rsidR="001E3F81" w:rsidRPr="001E3F81">
              <w:rPr>
                <w:bCs/>
              </w:rPr>
              <w:t>Traditional</w:t>
            </w:r>
            <w:r w:rsidRPr="00D75E54">
              <w:rPr>
                <w:bCs/>
              </w:rPr>
              <w:t>',</w:t>
            </w:r>
            <w:r>
              <w:rPr>
                <w:bCs/>
              </w:rPr>
              <w:t xml:space="preserve"> </w:t>
            </w:r>
            <w:r w:rsidRPr="00D75E54">
              <w:rPr>
                <w:bCs/>
              </w:rPr>
              <w:t>'</w:t>
            </w:r>
            <w:r w:rsidR="001E3F81" w:rsidRPr="001E3F81">
              <w:rPr>
                <w:bCs/>
              </w:rPr>
              <w:t>This is Description</w:t>
            </w:r>
            <w:r w:rsidRPr="00D75E54">
              <w:rPr>
                <w:bCs/>
              </w:rPr>
              <w:t>',</w:t>
            </w:r>
            <w:r>
              <w:rPr>
                <w:bCs/>
              </w:rPr>
              <w:t xml:space="preserve"> </w:t>
            </w:r>
            <w:r w:rsidRPr="00D75E54">
              <w:rPr>
                <w:bCs/>
              </w:rPr>
              <w:t>'</w:t>
            </w:r>
            <w:r w:rsidR="001E3F81" w:rsidRPr="001E3F81">
              <w:rPr>
                <w:bCs/>
              </w:rPr>
              <w:t>hinh-anh-mau-thiep-chuc-mung-nam-moi-don-tet-dep-va-y-nghia-nhat.jpg</w:t>
            </w:r>
            <w:r w:rsidRPr="00D75E54">
              <w:rPr>
                <w:bCs/>
              </w:rPr>
              <w:t>',</w:t>
            </w:r>
            <w:r>
              <w:rPr>
                <w:bCs/>
              </w:rPr>
              <w:t xml:space="preserve"> </w:t>
            </w:r>
            <w:r w:rsidRPr="00D75E54">
              <w:rPr>
                <w:bCs/>
              </w:rPr>
              <w:t>'</w:t>
            </w:r>
            <w:r w:rsidR="001E3F81">
              <w:rPr>
                <w:bCs/>
              </w:rPr>
              <w:t>This is Details</w:t>
            </w:r>
            <w:r w:rsidRPr="00D75E54">
              <w:rPr>
                <w:bCs/>
              </w:rPr>
              <w:t>',</w:t>
            </w:r>
            <w:r>
              <w:rPr>
                <w:bCs/>
              </w:rPr>
              <w:t xml:space="preserve"> </w:t>
            </w:r>
            <w:r w:rsidRPr="00D75E54">
              <w:rPr>
                <w:bCs/>
              </w:rPr>
              <w:t>'</w:t>
            </w:r>
            <w:r w:rsidR="001E3F81" w:rsidRPr="001E3F81">
              <w:rPr>
                <w:bCs/>
              </w:rPr>
              <w:t>2021-05-05</w:t>
            </w:r>
            <w:r w:rsidRPr="00D75E54">
              <w:rPr>
                <w:bCs/>
              </w:rPr>
              <w:t>',</w:t>
            </w:r>
            <w:r>
              <w:rPr>
                <w:bCs/>
              </w:rPr>
              <w:t xml:space="preserve"> </w:t>
            </w:r>
            <w:r w:rsidRPr="00D75E54">
              <w:rPr>
                <w:bCs/>
              </w:rPr>
              <w:t>'</w:t>
            </w:r>
            <w:r w:rsidR="001E3F81" w:rsidRPr="001E3F81">
              <w:rPr>
                <w:bCs/>
              </w:rPr>
              <w:t>2021-05-28</w:t>
            </w:r>
            <w:r w:rsidRPr="00D75E54">
              <w:rPr>
                <w:bCs/>
              </w:rPr>
              <w:t>',</w:t>
            </w:r>
            <w:r>
              <w:rPr>
                <w:bCs/>
              </w:rPr>
              <w:t xml:space="preserve"> </w:t>
            </w:r>
            <w:r w:rsidRPr="00D75E54">
              <w:rPr>
                <w:bCs/>
              </w:rPr>
              <w:t>'</w:t>
            </w:r>
            <w:proofErr w:type="spellStart"/>
            <w:r w:rsidR="001E3F81">
              <w:rPr>
                <w:bCs/>
              </w:rPr>
              <w:t>Ended</w:t>
            </w:r>
            <w:r w:rsidRPr="00D75E54">
              <w:rPr>
                <w:bCs/>
              </w:rPr>
              <w:t>'</w:t>
            </w:r>
            <w:r w:rsidR="001E3F81">
              <w:rPr>
                <w:bCs/>
              </w:rPr>
              <w:t>,’Null</w:t>
            </w:r>
            <w:proofErr w:type="spellEnd"/>
            <w:r w:rsidR="001E3F81">
              <w:rPr>
                <w:bCs/>
              </w:rPr>
              <w:t>’</w:t>
            </w:r>
            <w:r w:rsidRPr="00D75E54">
              <w:rPr>
                <w:bCs/>
              </w:rPr>
              <w:t>)</w:t>
            </w:r>
          </w:p>
        </w:tc>
      </w:tr>
      <w:tr w:rsidR="003C49BE" w14:paraId="02AE0281" w14:textId="77777777" w:rsidTr="00350A59">
        <w:tc>
          <w:tcPr>
            <w:tcW w:w="1135" w:type="dxa"/>
          </w:tcPr>
          <w:p w14:paraId="658B3420" w14:textId="6AB62FA1" w:rsidR="003C49BE" w:rsidRDefault="003C49BE" w:rsidP="00350A59">
            <w:pPr>
              <w:tabs>
                <w:tab w:val="left" w:pos="1365"/>
                <w:tab w:val="left" w:pos="1465"/>
              </w:tabs>
              <w:rPr>
                <w:bCs/>
              </w:rPr>
            </w:pPr>
            <w:r>
              <w:rPr>
                <w:bCs/>
              </w:rPr>
              <w:t>Comment</w:t>
            </w:r>
          </w:p>
        </w:tc>
        <w:tc>
          <w:tcPr>
            <w:tcW w:w="2870" w:type="dxa"/>
          </w:tcPr>
          <w:p w14:paraId="285B918F" w14:textId="7A257DB8" w:rsidR="003C49BE" w:rsidRPr="00762B31" w:rsidRDefault="00A94176" w:rsidP="00350A59">
            <w:pPr>
              <w:tabs>
                <w:tab w:val="left" w:pos="1365"/>
                <w:tab w:val="left" w:pos="1465"/>
              </w:tabs>
              <w:rPr>
                <w:bCs/>
              </w:rPr>
            </w:pPr>
            <w:r w:rsidRPr="00A94176">
              <w:rPr>
                <w:bCs/>
              </w:rPr>
              <w:t>It is the user's reviews, comments, opinions about the places they have checked in</w:t>
            </w:r>
          </w:p>
        </w:tc>
        <w:tc>
          <w:tcPr>
            <w:tcW w:w="5345" w:type="dxa"/>
          </w:tcPr>
          <w:p w14:paraId="0BDADB20" w14:textId="77777777" w:rsidR="003C49BE" w:rsidRDefault="00A94176" w:rsidP="00350A59">
            <w:pPr>
              <w:tabs>
                <w:tab w:val="left" w:pos="1365"/>
                <w:tab w:val="left" w:pos="1465"/>
              </w:tabs>
              <w:rPr>
                <w:bCs/>
              </w:rPr>
            </w:pPr>
            <w:r>
              <w:rPr>
                <w:bCs/>
              </w:rPr>
              <w:t>+ (</w:t>
            </w:r>
            <w:proofErr w:type="spellStart"/>
            <w:r>
              <w:rPr>
                <w:bCs/>
              </w:rPr>
              <w:t>StarRating</w:t>
            </w:r>
            <w:proofErr w:type="spellEnd"/>
            <w:r>
              <w:rPr>
                <w:bCs/>
              </w:rPr>
              <w:t xml:space="preserve">, Pros, Cons, </w:t>
            </w:r>
            <w:proofErr w:type="spellStart"/>
            <w:r>
              <w:rPr>
                <w:bCs/>
              </w:rPr>
              <w:t>CreatedBy</w:t>
            </w:r>
            <w:proofErr w:type="spellEnd"/>
            <w:r>
              <w:rPr>
                <w:bCs/>
              </w:rPr>
              <w:t xml:space="preserve">, </w:t>
            </w:r>
            <w:proofErr w:type="spellStart"/>
            <w:r>
              <w:rPr>
                <w:bCs/>
              </w:rPr>
              <w:t>PlaceId</w:t>
            </w:r>
            <w:proofErr w:type="spellEnd"/>
            <w:r>
              <w:rPr>
                <w:bCs/>
              </w:rPr>
              <w:t>)</w:t>
            </w:r>
          </w:p>
          <w:p w14:paraId="5BEBDDEF" w14:textId="0F22004E" w:rsidR="00A94176" w:rsidRDefault="00A94176" w:rsidP="00350A59">
            <w:pPr>
              <w:tabs>
                <w:tab w:val="left" w:pos="1365"/>
                <w:tab w:val="left" w:pos="1465"/>
              </w:tabs>
              <w:rPr>
                <w:bCs/>
              </w:rPr>
            </w:pPr>
            <w:r>
              <w:rPr>
                <w:bCs/>
              </w:rPr>
              <w:t>+ (5, ‘So beautify’, ’</w:t>
            </w:r>
            <w:r w:rsidR="00E826BE">
              <w:rPr>
                <w:bCs/>
              </w:rPr>
              <w:t>It expensive for me</w:t>
            </w:r>
            <w:r>
              <w:rPr>
                <w:bCs/>
              </w:rPr>
              <w:t>’, ’David’, ‘1’)</w:t>
            </w:r>
          </w:p>
        </w:tc>
      </w:tr>
      <w:tr w:rsidR="00D75E54" w14:paraId="456DD5D8" w14:textId="77777777" w:rsidTr="00350A59">
        <w:tc>
          <w:tcPr>
            <w:tcW w:w="1135" w:type="dxa"/>
          </w:tcPr>
          <w:p w14:paraId="041E86A9" w14:textId="648E39F4" w:rsidR="00350A59" w:rsidRPr="00D74E5C" w:rsidRDefault="00762B31" w:rsidP="00350A59">
            <w:pPr>
              <w:tabs>
                <w:tab w:val="left" w:pos="1365"/>
                <w:tab w:val="left" w:pos="1465"/>
              </w:tabs>
              <w:rPr>
                <w:bCs/>
              </w:rPr>
            </w:pPr>
            <w:r>
              <w:rPr>
                <w:bCs/>
              </w:rPr>
              <w:t>Article</w:t>
            </w:r>
          </w:p>
        </w:tc>
        <w:tc>
          <w:tcPr>
            <w:tcW w:w="2870" w:type="dxa"/>
          </w:tcPr>
          <w:p w14:paraId="2220BDDD" w14:textId="08A35642" w:rsidR="00350A59" w:rsidRPr="00D74E5C" w:rsidRDefault="004505E1" w:rsidP="00350A59">
            <w:pPr>
              <w:tabs>
                <w:tab w:val="left" w:pos="1365"/>
                <w:tab w:val="left" w:pos="1465"/>
              </w:tabs>
              <w:rPr>
                <w:bCs/>
              </w:rPr>
            </w:pPr>
            <w:r w:rsidRPr="004505E1">
              <w:rPr>
                <w:bCs/>
              </w:rPr>
              <w:t>It can be an article or an article to review about Vietnam's cuisine, culture, and landscapes. It contains a description of what it is about</w:t>
            </w:r>
          </w:p>
        </w:tc>
        <w:tc>
          <w:tcPr>
            <w:tcW w:w="5345" w:type="dxa"/>
          </w:tcPr>
          <w:p w14:paraId="07D45FF6" w14:textId="77777777" w:rsidR="00D75E54" w:rsidRDefault="00D75E54" w:rsidP="00350A59">
            <w:pPr>
              <w:tabs>
                <w:tab w:val="left" w:pos="1365"/>
                <w:tab w:val="left" w:pos="1465"/>
              </w:tabs>
              <w:rPr>
                <w:bCs/>
              </w:rPr>
            </w:pPr>
            <w:r>
              <w:rPr>
                <w:bCs/>
              </w:rPr>
              <w:t xml:space="preserve">+ </w:t>
            </w:r>
            <w:r w:rsidRPr="00D75E54">
              <w:rPr>
                <w:bCs/>
              </w:rPr>
              <w:t>(Name,</w:t>
            </w:r>
            <w:r>
              <w:rPr>
                <w:bCs/>
              </w:rPr>
              <w:t xml:space="preserve"> </w:t>
            </w:r>
            <w:r w:rsidRPr="00D75E54">
              <w:rPr>
                <w:bCs/>
              </w:rPr>
              <w:t>Type,</w:t>
            </w:r>
            <w:r>
              <w:rPr>
                <w:bCs/>
              </w:rPr>
              <w:t xml:space="preserve"> </w:t>
            </w:r>
            <w:r w:rsidRPr="00D75E54">
              <w:rPr>
                <w:bCs/>
              </w:rPr>
              <w:t>Description,</w:t>
            </w:r>
            <w:r>
              <w:rPr>
                <w:bCs/>
              </w:rPr>
              <w:t xml:space="preserve"> </w:t>
            </w:r>
            <w:proofErr w:type="spellStart"/>
            <w:r w:rsidRPr="00D75E54">
              <w:rPr>
                <w:bCs/>
              </w:rPr>
              <w:t>PicFileName</w:t>
            </w:r>
            <w:proofErr w:type="spellEnd"/>
            <w:r w:rsidRPr="00D75E54">
              <w:rPr>
                <w:bCs/>
              </w:rPr>
              <w:t>,</w:t>
            </w:r>
            <w:r>
              <w:rPr>
                <w:bCs/>
              </w:rPr>
              <w:t xml:space="preserve"> </w:t>
            </w:r>
            <w:r w:rsidRPr="00D75E54">
              <w:rPr>
                <w:bCs/>
              </w:rPr>
              <w:t xml:space="preserve">Status) </w:t>
            </w:r>
          </w:p>
          <w:p w14:paraId="5D20912A" w14:textId="6882ED43" w:rsidR="00350A59" w:rsidRPr="00D74E5C" w:rsidRDefault="00D75E54" w:rsidP="00350A59">
            <w:pPr>
              <w:tabs>
                <w:tab w:val="left" w:pos="1365"/>
                <w:tab w:val="left" w:pos="1465"/>
              </w:tabs>
              <w:rPr>
                <w:bCs/>
              </w:rPr>
            </w:pPr>
            <w:r>
              <w:rPr>
                <w:bCs/>
              </w:rPr>
              <w:t xml:space="preserve">+ </w:t>
            </w:r>
            <w:r w:rsidRPr="00D75E54">
              <w:rPr>
                <w:bCs/>
              </w:rPr>
              <w:t>('</w:t>
            </w:r>
            <w:r w:rsidR="001E3F81" w:rsidRPr="001E3F81">
              <w:rPr>
                <w:bCs/>
              </w:rPr>
              <w:t>Vietnam Food Traditional</w:t>
            </w:r>
            <w:r w:rsidRPr="00D75E54">
              <w:rPr>
                <w:bCs/>
              </w:rPr>
              <w:t>',</w:t>
            </w:r>
            <w:r>
              <w:rPr>
                <w:bCs/>
              </w:rPr>
              <w:t xml:space="preserve"> </w:t>
            </w:r>
            <w:r w:rsidRPr="00D75E54">
              <w:rPr>
                <w:bCs/>
              </w:rPr>
              <w:t>'</w:t>
            </w:r>
            <w:r w:rsidR="001E3F81" w:rsidRPr="001E3F81">
              <w:rPr>
                <w:bCs/>
              </w:rPr>
              <w:t>Event</w:t>
            </w:r>
            <w:r w:rsidRPr="00D75E54">
              <w:rPr>
                <w:bCs/>
              </w:rPr>
              <w:t>',</w:t>
            </w:r>
            <w:r>
              <w:rPr>
                <w:bCs/>
              </w:rPr>
              <w:t xml:space="preserve"> </w:t>
            </w:r>
            <w:r w:rsidRPr="00D75E54">
              <w:rPr>
                <w:bCs/>
              </w:rPr>
              <w:t>'</w:t>
            </w:r>
            <w:r w:rsidR="001E3F81" w:rsidRPr="001E3F81">
              <w:rPr>
                <w:bCs/>
              </w:rPr>
              <w:t>Food is at the heart of Vietnamese culture and Vietnamese food is one of the most popular cuisines in the world as it mixes together a range of flavors and tastes. While street eateries are everywhere, as the city becomes more affluent, Vietnamese cuisine is going indoors. These days, there are a lot of local restaurants that provide quality and authentic Vietnamese cuisine.  All Vietnamese dishes mentioned here will be listed with our recommended local restaurants. Please use this list as a resource and inspiration for your Vietnam holiday.</w:t>
            </w:r>
            <w:r w:rsidRPr="00D75E54">
              <w:rPr>
                <w:bCs/>
              </w:rPr>
              <w:t>',</w:t>
            </w:r>
            <w:r>
              <w:rPr>
                <w:bCs/>
              </w:rPr>
              <w:t xml:space="preserve"> </w:t>
            </w:r>
            <w:r w:rsidRPr="00D75E54">
              <w:rPr>
                <w:bCs/>
              </w:rPr>
              <w:t>'</w:t>
            </w:r>
            <w:r w:rsidR="001E3F81" w:rsidRPr="001E3F81">
              <w:rPr>
                <w:bCs/>
              </w:rPr>
              <w:t>event_3.jpg</w:t>
            </w:r>
            <w:r w:rsidRPr="00D75E54">
              <w:rPr>
                <w:bCs/>
              </w:rPr>
              <w:t>',</w:t>
            </w:r>
            <w:r>
              <w:rPr>
                <w:bCs/>
              </w:rPr>
              <w:t xml:space="preserve"> </w:t>
            </w:r>
            <w:r w:rsidRPr="00D75E54">
              <w:rPr>
                <w:bCs/>
              </w:rPr>
              <w:t>'</w:t>
            </w:r>
            <w:r w:rsidR="001E3F81">
              <w:rPr>
                <w:bCs/>
              </w:rPr>
              <w:t>This is status</w:t>
            </w:r>
            <w:r w:rsidRPr="00D75E54">
              <w:rPr>
                <w:bCs/>
              </w:rPr>
              <w:t>')</w:t>
            </w:r>
          </w:p>
        </w:tc>
      </w:tr>
    </w:tbl>
    <w:p w14:paraId="0FEBF81F" w14:textId="30697DA6" w:rsidR="00FC476D" w:rsidRDefault="00FC476D" w:rsidP="002E67F8">
      <w:pPr>
        <w:tabs>
          <w:tab w:val="left" w:pos="1365"/>
          <w:tab w:val="left" w:pos="1465"/>
        </w:tabs>
        <w:rPr>
          <w:b/>
          <w:bCs/>
          <w:sz w:val="28"/>
          <w:szCs w:val="28"/>
        </w:rPr>
      </w:pPr>
    </w:p>
    <w:p w14:paraId="51FBE534" w14:textId="77777777" w:rsidR="007011D3" w:rsidRPr="002E67F8" w:rsidRDefault="007011D3" w:rsidP="002E67F8">
      <w:pPr>
        <w:tabs>
          <w:tab w:val="left" w:pos="1365"/>
          <w:tab w:val="left" w:pos="1465"/>
        </w:tabs>
        <w:rPr>
          <w:b/>
          <w:bCs/>
          <w:sz w:val="28"/>
          <w:szCs w:val="28"/>
        </w:rPr>
      </w:pPr>
    </w:p>
    <w:p w14:paraId="319A8DDC" w14:textId="77777777" w:rsidR="00D23124" w:rsidRDefault="00D23124">
      <w:pPr>
        <w:rPr>
          <w:b/>
          <w:bCs/>
          <w:sz w:val="32"/>
          <w:szCs w:val="32"/>
        </w:rPr>
      </w:pPr>
      <w:bookmarkStart w:id="40" w:name="_Toc74209571"/>
      <w:r>
        <w:br w:type="page"/>
      </w:r>
    </w:p>
    <w:p w14:paraId="2405DB52" w14:textId="3A3F4777" w:rsidR="002E67F8" w:rsidRDefault="002E67F8" w:rsidP="00335A5E">
      <w:pPr>
        <w:pStyle w:val="A1"/>
      </w:pPr>
      <w:r w:rsidRPr="002E67F8">
        <w:lastRenderedPageBreak/>
        <w:t>USER INTERFACES</w:t>
      </w:r>
      <w:bookmarkEnd w:id="40"/>
    </w:p>
    <w:p w14:paraId="28A585D6" w14:textId="1AEBBE68" w:rsidR="000509FD" w:rsidRDefault="000509FD" w:rsidP="000509FD">
      <w:r w:rsidRPr="000509FD">
        <w:t xml:space="preserve">In the process of designing the interface, we use images and </w:t>
      </w:r>
      <w:r>
        <w:t xml:space="preserve">icons from: </w:t>
      </w:r>
      <w:r>
        <w:fldChar w:fldCharType="begin"/>
      </w:r>
      <w:r>
        <w:instrText xml:space="preserve"> ADDIN ZOTERO_ITEM CSL_CITATION {"citationID":"2YXymPFA","properties":{"formattedCitation":"[2]","plainCitation":"[2]","noteIndex":0},"citationItems":[{"id":85,"uris":["http://zotero.org/users/local/F3Mrqt6r/items/M3287CMH"],"uri":["http://zotero.org/users/local/F3Mrqt6r/items/M3287CMH"],"itemData":{"id":85,"type":"webpage","abstract":"Get access to millions of design resources right inside Adobe Xd, Figma, Sketch, Microsoft Office, and many more with Icondrop.","container-title":"Iconscout","title":"Use Icondrop Plugin &amp; Access the Entire Iconscout assets library!","URL":"https://iconscout.com/icondrop","accessed":{"date-parts":[["2021",6,24]]}}}],"schema":"https://github.com/citation-style-language/schema/raw/master/csl-citation.json"} </w:instrText>
      </w:r>
      <w:r>
        <w:fldChar w:fldCharType="separate"/>
      </w:r>
      <w:r w:rsidRPr="000509FD">
        <w:rPr>
          <w:rFonts w:ascii="Calibri" w:hAnsi="Calibri" w:cs="Calibri"/>
        </w:rPr>
        <w:t>[2]</w:t>
      </w:r>
      <w:r>
        <w:fldChar w:fldCharType="end"/>
      </w:r>
      <w:r>
        <w:t xml:space="preserve">, </w:t>
      </w:r>
      <w:r>
        <w:fldChar w:fldCharType="begin"/>
      </w:r>
      <w:r>
        <w:instrText xml:space="preserve"> ADDIN ZOTERO_ITEM CSL_CITATION {"citationID":"qJu1qB2w","properties":{"formattedCitation":"[3]","plainCitation":"[3]","noteIndex":0},"citationItems":[{"id":87,"uris":["http://zotero.org/users/local/F3Mrqt6r/items/JI284JFM"],"uri":["http://zotero.org/users/local/F3Mrqt6r/items/JI284JFM"],"itemData":{"id":87,"type":"post-weblog","abstract":"Auto Icon Plugin Is collection of over 57,000 icons from popular fonts and emoji sets: Font Awesome 4 and 5, Material Design Icons, IonIcons, Vaadin Icons, Entypo+ and many many more.","container-title":"uxplugins","language":"en-US","title":"17K Free SVG Icon + 52K Premium Icon For UI Designers In XD","URL":"https://uxplugins.com/auto-icon/","accessed":{"date-parts":[["2021",6,24]]}}}],"schema":"https://github.com/citation-style-language/schema/raw/master/csl-citation.json"} </w:instrText>
      </w:r>
      <w:r>
        <w:fldChar w:fldCharType="separate"/>
      </w:r>
      <w:r w:rsidRPr="000509FD">
        <w:rPr>
          <w:rFonts w:ascii="Calibri" w:hAnsi="Calibri" w:cs="Calibri"/>
        </w:rPr>
        <w:t>[3]</w:t>
      </w:r>
      <w:r>
        <w:fldChar w:fldCharType="end"/>
      </w:r>
    </w:p>
    <w:p w14:paraId="140FDE94" w14:textId="2857190C" w:rsidR="002E67F8" w:rsidRDefault="00C44CF4" w:rsidP="003C330F">
      <w:pPr>
        <w:pStyle w:val="A2"/>
      </w:pPr>
      <w:bookmarkStart w:id="41" w:name="_Toc74209572"/>
      <w:r>
        <w:t>HOME PAGE</w:t>
      </w:r>
      <w:bookmarkEnd w:id="41"/>
    </w:p>
    <w:p w14:paraId="3D8B7559" w14:textId="041A04DE" w:rsidR="00732720" w:rsidRDefault="00FC476D" w:rsidP="0057345B">
      <w:pPr>
        <w:pStyle w:val="ListParagraph"/>
        <w:numPr>
          <w:ilvl w:val="0"/>
          <w:numId w:val="20"/>
        </w:numPr>
        <w:tabs>
          <w:tab w:val="left" w:pos="1365"/>
          <w:tab w:val="left" w:pos="1465"/>
        </w:tabs>
        <w:ind w:left="900"/>
      </w:pPr>
      <w:r>
        <w:rPr>
          <w:noProof/>
        </w:rPr>
        <w:drawing>
          <wp:anchor distT="0" distB="0" distL="114300" distR="114300" simplePos="0" relativeHeight="251715584" behindDoc="0" locked="0" layoutInCell="1" allowOverlap="1" wp14:anchorId="09FBBE21" wp14:editId="1D0235FA">
            <wp:simplePos x="0" y="0"/>
            <wp:positionH relativeFrom="margin">
              <wp:align>center</wp:align>
            </wp:positionH>
            <wp:positionV relativeFrom="paragraph">
              <wp:posOffset>851206</wp:posOffset>
            </wp:positionV>
            <wp:extent cx="1706880" cy="6070600"/>
            <wp:effectExtent l="0" t="0" r="7620" b="6350"/>
            <wp:wrapTopAndBottom/>
            <wp:docPr id="13" name="Picture 13" descr="Graphical user interface, websit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Picture 13" descr="Graphical user interface, website&#10;&#10;Description automatically generated"/>
                    <pic:cNvPicPr/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706880" cy="60706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C44CF4" w:rsidRPr="00C44CF4">
        <w:t xml:space="preserve">By default, the system will display the home page with the introduction to the website. Admin will enter the username and password to validate before using the inside system. Users who </w:t>
      </w:r>
      <w:r w:rsidR="00C44CF4" w:rsidRPr="00C44CF4">
        <w:lastRenderedPageBreak/>
        <w:t>have a linked website that can be access</w:t>
      </w:r>
      <w:r w:rsidR="00C44CF4">
        <w:t>.</w:t>
      </w:r>
      <w:r w:rsidR="004B7FA9">
        <w:t xml:space="preserve"> Each of functions has more contact info to user comment about the system when have a problem or have a question.</w:t>
      </w:r>
    </w:p>
    <w:p w14:paraId="75397DA8" w14:textId="60BFA92F" w:rsidR="00AE06B7" w:rsidRDefault="00AE06B7" w:rsidP="00AE06B7">
      <w:r>
        <w:rPr>
          <w:noProof/>
        </w:rPr>
        <w:drawing>
          <wp:inline distT="0" distB="0" distL="0" distR="0" wp14:anchorId="5BD20AAE" wp14:editId="622B3CA9">
            <wp:extent cx="5943600" cy="3311525"/>
            <wp:effectExtent l="0" t="0" r="0" b="317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11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3CA56BA" w14:textId="3E76E338" w:rsidR="00AE06B7" w:rsidRDefault="00AE06B7" w:rsidP="00AE06B7">
      <w:r>
        <w:rPr>
          <w:noProof/>
        </w:rPr>
        <w:drawing>
          <wp:inline distT="0" distB="0" distL="0" distR="0" wp14:anchorId="6596F706" wp14:editId="55027BC4">
            <wp:extent cx="5943600" cy="2793365"/>
            <wp:effectExtent l="0" t="0" r="0" b="698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7933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F7BFD2" w14:textId="31F17BB3" w:rsidR="00AE06B7" w:rsidRDefault="00AE06B7" w:rsidP="00AE06B7">
      <w:r>
        <w:rPr>
          <w:noProof/>
        </w:rPr>
        <w:lastRenderedPageBreak/>
        <w:drawing>
          <wp:inline distT="0" distB="0" distL="0" distR="0" wp14:anchorId="3B730D65" wp14:editId="5D4F528E">
            <wp:extent cx="5943600" cy="3498215"/>
            <wp:effectExtent l="0" t="0" r="0" b="698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4982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234CE2" w14:textId="1D5D276D" w:rsidR="00AE06B7" w:rsidRDefault="00AE06B7" w:rsidP="00AE06B7">
      <w:r>
        <w:rPr>
          <w:noProof/>
        </w:rPr>
        <w:drawing>
          <wp:inline distT="0" distB="0" distL="0" distR="0" wp14:anchorId="387CB4A9" wp14:editId="65F0C798">
            <wp:extent cx="5943600" cy="3529965"/>
            <wp:effectExtent l="0" t="0" r="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5299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BE5259" w14:textId="6A771F06" w:rsidR="00AE06B7" w:rsidRDefault="00AE06B7" w:rsidP="00AE06B7">
      <w:r>
        <w:rPr>
          <w:noProof/>
        </w:rPr>
        <w:lastRenderedPageBreak/>
        <w:drawing>
          <wp:inline distT="0" distB="0" distL="0" distR="0" wp14:anchorId="6BF34284" wp14:editId="1964FAFC">
            <wp:extent cx="5943600" cy="3255645"/>
            <wp:effectExtent l="0" t="0" r="0" b="1905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2556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EE2149" w14:textId="37AC03AC" w:rsidR="00AE06B7" w:rsidRDefault="00AE06B7" w:rsidP="00AE06B7">
      <w:r>
        <w:rPr>
          <w:noProof/>
        </w:rPr>
        <w:drawing>
          <wp:inline distT="0" distB="0" distL="0" distR="0" wp14:anchorId="6F503997" wp14:editId="25857380">
            <wp:extent cx="5943600" cy="2423795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4237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15B47A" w14:textId="75EE7CA3" w:rsidR="00AE06B7" w:rsidRDefault="00AE06B7" w:rsidP="00AE06B7">
      <w:r>
        <w:rPr>
          <w:noProof/>
        </w:rPr>
        <w:lastRenderedPageBreak/>
        <w:drawing>
          <wp:inline distT="0" distB="0" distL="0" distR="0" wp14:anchorId="59306DA7" wp14:editId="52960787">
            <wp:extent cx="5943600" cy="2266950"/>
            <wp:effectExtent l="0" t="0" r="0" b="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266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132F312" w14:textId="73671C62" w:rsidR="00490812" w:rsidRDefault="00490812" w:rsidP="00490812">
      <w:pPr>
        <w:pStyle w:val="ListParagraph"/>
        <w:tabs>
          <w:tab w:val="left" w:pos="1365"/>
          <w:tab w:val="left" w:pos="1465"/>
        </w:tabs>
        <w:ind w:left="900"/>
      </w:pPr>
    </w:p>
    <w:p w14:paraId="5EFC8F67" w14:textId="42A54EA5" w:rsidR="00C44CF4" w:rsidRDefault="00C44CF4" w:rsidP="0057345B">
      <w:pPr>
        <w:pStyle w:val="ListParagraph"/>
        <w:numPr>
          <w:ilvl w:val="0"/>
          <w:numId w:val="20"/>
        </w:numPr>
        <w:tabs>
          <w:tab w:val="left" w:pos="1365"/>
          <w:tab w:val="left" w:pos="1465"/>
        </w:tabs>
        <w:ind w:left="900"/>
      </w:pPr>
      <w:r>
        <w:t xml:space="preserve">There are 4 functions: </w:t>
      </w:r>
      <w:r w:rsidR="002334F5">
        <w:t>event, shopping (clothes and gift), foody and stay. After accessing</w:t>
      </w:r>
      <w:r w:rsidR="00490812">
        <w:t xml:space="preserve"> the website, users can </w:t>
      </w:r>
      <w:r w:rsidR="00490812" w:rsidRPr="00490812">
        <w:t>experience for serving personal needs</w:t>
      </w:r>
      <w:r w:rsidR="00490812">
        <w:t>.</w:t>
      </w:r>
    </w:p>
    <w:p w14:paraId="1EE64EB4" w14:textId="66BF6AFD" w:rsidR="00490812" w:rsidRPr="00254C60" w:rsidRDefault="00490812" w:rsidP="003C330F">
      <w:pPr>
        <w:pStyle w:val="A2"/>
      </w:pPr>
      <w:bookmarkStart w:id="42" w:name="_Toc74209573"/>
      <w:r w:rsidRPr="00254C60">
        <w:t>EVENT PAGE</w:t>
      </w:r>
      <w:bookmarkEnd w:id="42"/>
    </w:p>
    <w:p w14:paraId="768A9C91" w14:textId="77777777" w:rsidR="00AE06B7" w:rsidRDefault="00490812" w:rsidP="0057345B">
      <w:pPr>
        <w:pStyle w:val="ListParagraph"/>
        <w:numPr>
          <w:ilvl w:val="0"/>
          <w:numId w:val="21"/>
        </w:numPr>
        <w:tabs>
          <w:tab w:val="left" w:pos="1365"/>
          <w:tab w:val="left" w:pos="1465"/>
        </w:tabs>
        <w:ind w:left="900"/>
      </w:pPr>
      <w:r>
        <w:t xml:space="preserve">The “Highlights” part: this place will summary </w:t>
      </w:r>
      <w:r w:rsidR="00DB3D86">
        <w:t xml:space="preserve">which is hot event upcoming has the event named and short description about it. So, </w:t>
      </w:r>
      <w:r w:rsidR="00660137" w:rsidRPr="00660137">
        <w:t xml:space="preserve">users can quickly </w:t>
      </w:r>
      <w:r w:rsidR="004F0F3F" w:rsidRPr="00660137">
        <w:t>view,</w:t>
      </w:r>
      <w:r w:rsidR="00660137" w:rsidRPr="00660137">
        <w:t xml:space="preserve"> and update travel their information</w:t>
      </w:r>
      <w:r w:rsidR="00660137">
        <w:t>.</w:t>
      </w:r>
    </w:p>
    <w:p w14:paraId="6DEFB1C5" w14:textId="7C7E16A2" w:rsidR="00AE06B7" w:rsidRDefault="00660137" w:rsidP="0057345B">
      <w:pPr>
        <w:pStyle w:val="ListParagraph"/>
        <w:numPr>
          <w:ilvl w:val="0"/>
          <w:numId w:val="21"/>
        </w:numPr>
        <w:tabs>
          <w:tab w:val="left" w:pos="1365"/>
          <w:tab w:val="left" w:pos="1465"/>
        </w:tabs>
        <w:ind w:left="900"/>
      </w:pPr>
      <w:r>
        <w:t>Each of event has a time attached</w:t>
      </w:r>
      <w:r w:rsidR="004F0F3F">
        <w:t xml:space="preserve"> and the schedule of users will quickly arrange to suitable with that time. </w:t>
      </w:r>
      <w:r w:rsidR="004B7FA9">
        <w:tab/>
      </w:r>
    </w:p>
    <w:p w14:paraId="0C374A4D" w14:textId="5E278EF0" w:rsidR="00E30099" w:rsidRDefault="00E30099" w:rsidP="00E30099">
      <w:r>
        <w:rPr>
          <w:noProof/>
        </w:rPr>
        <w:drawing>
          <wp:inline distT="0" distB="0" distL="0" distR="0" wp14:anchorId="2EA382E7" wp14:editId="03B9A835">
            <wp:extent cx="5939790" cy="3113314"/>
            <wp:effectExtent l="0" t="0" r="3810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5961437" cy="31246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5C8A6F" w14:textId="5F924541" w:rsidR="00E30099" w:rsidRDefault="00E30099" w:rsidP="00E30099">
      <w:r>
        <w:rPr>
          <w:noProof/>
        </w:rPr>
        <w:lastRenderedPageBreak/>
        <w:drawing>
          <wp:inline distT="0" distB="0" distL="0" distR="0" wp14:anchorId="3898FAAE" wp14:editId="4562CC6C">
            <wp:extent cx="5941971" cy="3037114"/>
            <wp:effectExtent l="0" t="0" r="1905" b="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"/>
                    <a:stretch>
                      <a:fillRect/>
                    </a:stretch>
                  </pic:blipFill>
                  <pic:spPr>
                    <a:xfrm>
                      <a:off x="0" y="0"/>
                      <a:ext cx="5953996" cy="30432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30C6F0" w14:textId="37DCD205" w:rsidR="00E30099" w:rsidRDefault="00E30099" w:rsidP="00E30099">
      <w:r>
        <w:rPr>
          <w:noProof/>
        </w:rPr>
        <w:drawing>
          <wp:inline distT="0" distB="0" distL="0" distR="0" wp14:anchorId="51B0BA52" wp14:editId="1FD8CBB3">
            <wp:extent cx="5942959" cy="4457700"/>
            <wp:effectExtent l="0" t="0" r="1270" b="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1"/>
                    <a:stretch>
                      <a:fillRect/>
                    </a:stretch>
                  </pic:blipFill>
                  <pic:spPr>
                    <a:xfrm>
                      <a:off x="0" y="0"/>
                      <a:ext cx="5951519" cy="44641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EAB4DE" w14:textId="7C4A6D18" w:rsidR="00490812" w:rsidRPr="00FC476D" w:rsidRDefault="00254C60" w:rsidP="003C330F">
      <w:pPr>
        <w:pStyle w:val="A2"/>
      </w:pPr>
      <w:bookmarkStart w:id="43" w:name="_Toc74209574"/>
      <w:r w:rsidRPr="00FC476D">
        <w:lastRenderedPageBreak/>
        <w:t>SHOPPING PAGE</w:t>
      </w:r>
      <w:bookmarkEnd w:id="43"/>
    </w:p>
    <w:p w14:paraId="2E6BA3A2" w14:textId="10169061" w:rsidR="00254C60" w:rsidRDefault="00E74C7D" w:rsidP="0057345B">
      <w:pPr>
        <w:pStyle w:val="ListParagraph"/>
        <w:numPr>
          <w:ilvl w:val="0"/>
          <w:numId w:val="22"/>
        </w:numPr>
        <w:tabs>
          <w:tab w:val="left" w:pos="1365"/>
          <w:tab w:val="left" w:pos="1465"/>
        </w:tabs>
        <w:ind w:left="990"/>
      </w:pPr>
      <w:r>
        <w:t xml:space="preserve">About this page, we will divide into two functions: clothes and </w:t>
      </w:r>
      <w:r w:rsidR="00C90EE7">
        <w:t>gift, because we want to everything clearly and easy to find title which users want to find.</w:t>
      </w:r>
      <w:r w:rsidR="00223F67">
        <w:t xml:space="preserve"> We find</w:t>
      </w:r>
      <w:r w:rsidR="007D00E7">
        <w:t xml:space="preserve"> the impressive store which based on user traffic </w:t>
      </w:r>
      <w:r w:rsidR="00D17286">
        <w:t>on the Internet and visiting the main web store.</w:t>
      </w:r>
      <w:r w:rsidR="00640706">
        <w:t xml:space="preserve"> In addition, we illustrate address</w:t>
      </w:r>
      <w:r w:rsidR="00FC476D">
        <w:t>, price…some contract related to store they search.</w:t>
      </w:r>
    </w:p>
    <w:p w14:paraId="216408AB" w14:textId="488C1316" w:rsidR="00FC476D" w:rsidRDefault="00E30099" w:rsidP="00490812">
      <w:pPr>
        <w:tabs>
          <w:tab w:val="left" w:pos="1365"/>
          <w:tab w:val="left" w:pos="1465"/>
        </w:tabs>
      </w:pPr>
      <w:r>
        <w:rPr>
          <w:noProof/>
        </w:rPr>
        <w:drawing>
          <wp:inline distT="0" distB="0" distL="0" distR="0" wp14:anchorId="40C4FDD9" wp14:editId="0227AB30">
            <wp:extent cx="5941695" cy="3200400"/>
            <wp:effectExtent l="0" t="0" r="1905" b="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"/>
                    <a:stretch>
                      <a:fillRect/>
                    </a:stretch>
                  </pic:blipFill>
                  <pic:spPr>
                    <a:xfrm>
                      <a:off x="0" y="0"/>
                      <a:ext cx="5966071" cy="32135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9E0D5C" w14:textId="608C6E53" w:rsidR="00E30099" w:rsidRDefault="00E30099" w:rsidP="00490812">
      <w:pPr>
        <w:tabs>
          <w:tab w:val="left" w:pos="1365"/>
          <w:tab w:val="left" w:pos="1465"/>
        </w:tabs>
      </w:pPr>
      <w:r>
        <w:rPr>
          <w:noProof/>
        </w:rPr>
        <w:drawing>
          <wp:inline distT="0" distB="0" distL="0" distR="0" wp14:anchorId="295BD131" wp14:editId="46F7046F">
            <wp:extent cx="5938566" cy="3064328"/>
            <wp:effectExtent l="0" t="0" r="5080" b="3175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"/>
                    <a:stretch>
                      <a:fillRect/>
                    </a:stretch>
                  </pic:blipFill>
                  <pic:spPr>
                    <a:xfrm>
                      <a:off x="0" y="0"/>
                      <a:ext cx="5971243" cy="30811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714132" w14:textId="0F316889" w:rsidR="00E30099" w:rsidRDefault="00E30099" w:rsidP="00490812">
      <w:pPr>
        <w:tabs>
          <w:tab w:val="left" w:pos="1365"/>
          <w:tab w:val="left" w:pos="1465"/>
        </w:tabs>
      </w:pPr>
      <w:r>
        <w:rPr>
          <w:noProof/>
        </w:rPr>
        <w:lastRenderedPageBreak/>
        <w:drawing>
          <wp:inline distT="0" distB="0" distL="0" distR="0" wp14:anchorId="75841AC5" wp14:editId="66B86F14">
            <wp:extent cx="5937582" cy="4093029"/>
            <wp:effectExtent l="0" t="0" r="6350" b="3175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"/>
                    <a:stretch>
                      <a:fillRect/>
                    </a:stretch>
                  </pic:blipFill>
                  <pic:spPr>
                    <a:xfrm>
                      <a:off x="0" y="0"/>
                      <a:ext cx="5979119" cy="41216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6D88FC" w14:textId="2E0EAE98" w:rsidR="009638EF" w:rsidRPr="00CC37A3" w:rsidRDefault="00E30099" w:rsidP="00CC37A3">
      <w:pPr>
        <w:tabs>
          <w:tab w:val="left" w:pos="1365"/>
          <w:tab w:val="left" w:pos="1465"/>
        </w:tabs>
      </w:pPr>
      <w:r>
        <w:rPr>
          <w:noProof/>
        </w:rPr>
        <w:drawing>
          <wp:inline distT="0" distB="0" distL="0" distR="0" wp14:anchorId="47AF2CBF" wp14:editId="658ABD70">
            <wp:extent cx="5943600" cy="3375660"/>
            <wp:effectExtent l="0" t="0" r="0" b="0"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756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Start w:id="44" w:name="_Toc74209575"/>
    </w:p>
    <w:p w14:paraId="7FB903F6" w14:textId="79D1F9EA" w:rsidR="00FC476D" w:rsidRDefault="00FC476D" w:rsidP="003C330F">
      <w:pPr>
        <w:pStyle w:val="A2"/>
      </w:pPr>
      <w:r>
        <w:lastRenderedPageBreak/>
        <w:t>FOODY</w:t>
      </w:r>
      <w:bookmarkEnd w:id="44"/>
    </w:p>
    <w:p w14:paraId="667F716D" w14:textId="2B32CFBC" w:rsidR="00C44CF4" w:rsidRDefault="00FC476D" w:rsidP="0057345B">
      <w:pPr>
        <w:pStyle w:val="ListParagraph"/>
        <w:numPr>
          <w:ilvl w:val="0"/>
          <w:numId w:val="22"/>
        </w:numPr>
        <w:tabs>
          <w:tab w:val="left" w:pos="1365"/>
          <w:tab w:val="left" w:pos="1465"/>
        </w:tabs>
        <w:ind w:left="900"/>
      </w:pPr>
      <w:r>
        <w:t xml:space="preserve">We separate some kinds of food/drink </w:t>
      </w:r>
      <w:r w:rsidR="00AD52F7">
        <w:t xml:space="preserve">to help users choose variety of things for solve food needs. </w:t>
      </w:r>
      <w:proofErr w:type="spellStart"/>
      <w:r w:rsidR="00AD52F7">
        <w:t>Belike</w:t>
      </w:r>
      <w:proofErr w:type="spellEnd"/>
      <w:r w:rsidR="00AD52F7">
        <w:t xml:space="preserve"> other structure show information, we have the name food, address where sell and illustration for easy to know what those foods is.  </w:t>
      </w:r>
    </w:p>
    <w:p w14:paraId="57583071" w14:textId="4B65A8F5" w:rsidR="009638EF" w:rsidRDefault="009638EF" w:rsidP="009638EF">
      <w:r>
        <w:rPr>
          <w:noProof/>
        </w:rPr>
        <w:drawing>
          <wp:inline distT="0" distB="0" distL="0" distR="0" wp14:anchorId="64C8FAA5" wp14:editId="7553E2A9">
            <wp:extent cx="5943600" cy="2656205"/>
            <wp:effectExtent l="0" t="0" r="0" b="0"/>
            <wp:docPr id="35" name="Picture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6562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0F9207" w14:textId="0C3644E9" w:rsidR="009638EF" w:rsidRDefault="009638EF" w:rsidP="009638EF">
      <w:r>
        <w:rPr>
          <w:noProof/>
        </w:rPr>
        <w:drawing>
          <wp:inline distT="0" distB="0" distL="0" distR="0" wp14:anchorId="18FE4503" wp14:editId="0E72592D">
            <wp:extent cx="5943600" cy="3298190"/>
            <wp:effectExtent l="0" t="0" r="0" b="0"/>
            <wp:docPr id="37" name="Picture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2981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E2114C" w14:textId="4310B220" w:rsidR="00AD52F7" w:rsidRPr="00FC476D" w:rsidRDefault="00AD52F7" w:rsidP="00AD52F7">
      <w:pPr>
        <w:tabs>
          <w:tab w:val="left" w:pos="1365"/>
          <w:tab w:val="left" w:pos="1465"/>
        </w:tabs>
        <w:ind w:left="540"/>
      </w:pPr>
    </w:p>
    <w:p w14:paraId="2AC3C16F" w14:textId="47E0D18F" w:rsidR="00AD52F7" w:rsidRDefault="00AD52F7" w:rsidP="003C330F">
      <w:pPr>
        <w:pStyle w:val="A2"/>
      </w:pPr>
      <w:bookmarkStart w:id="45" w:name="_Toc74209576"/>
      <w:r>
        <w:lastRenderedPageBreak/>
        <w:t>STAY</w:t>
      </w:r>
      <w:bookmarkEnd w:id="45"/>
    </w:p>
    <w:p w14:paraId="02DA16C1" w14:textId="7092B9D4" w:rsidR="000E5A75" w:rsidRDefault="000E5A75" w:rsidP="0057345B">
      <w:pPr>
        <w:pStyle w:val="ListParagraph"/>
        <w:numPr>
          <w:ilvl w:val="0"/>
          <w:numId w:val="22"/>
        </w:numPr>
        <w:tabs>
          <w:tab w:val="left" w:pos="1365"/>
          <w:tab w:val="left" w:pos="1465"/>
        </w:tabs>
        <w:ind w:left="900"/>
      </w:pPr>
      <w:r>
        <w:t xml:space="preserve">We have some types of places: budget hotel, hostel, homestay, villa…. When users click to choose one type which suitable with them show information include the name place, </w:t>
      </w:r>
      <w:proofErr w:type="gramStart"/>
      <w:r>
        <w:t>address</w:t>
      </w:r>
      <w:proofErr w:type="gramEnd"/>
      <w:r>
        <w:t xml:space="preserve"> and rating. </w:t>
      </w:r>
      <w:r w:rsidRPr="000E5A75">
        <w:t>It quickly helps the user find reasonable accommodation for themselves</w:t>
      </w:r>
      <w:r>
        <w:t>.</w:t>
      </w:r>
    </w:p>
    <w:p w14:paraId="47EFF0A1" w14:textId="1EDCE509" w:rsidR="009638EF" w:rsidRDefault="009638EF" w:rsidP="009638EF">
      <w:r>
        <w:rPr>
          <w:noProof/>
        </w:rPr>
        <w:drawing>
          <wp:inline distT="0" distB="0" distL="0" distR="0" wp14:anchorId="57D62D4C" wp14:editId="1E096033">
            <wp:extent cx="5943600" cy="3080385"/>
            <wp:effectExtent l="0" t="0" r="0" b="5715"/>
            <wp:docPr id="38" name="Picture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0803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4B53ED" w14:textId="719E8A46" w:rsidR="009638EF" w:rsidRDefault="009638EF" w:rsidP="009638EF">
      <w:r>
        <w:rPr>
          <w:noProof/>
        </w:rPr>
        <w:drawing>
          <wp:inline distT="0" distB="0" distL="0" distR="0" wp14:anchorId="7A6728FD" wp14:editId="3F89A1BF">
            <wp:extent cx="5943600" cy="3031490"/>
            <wp:effectExtent l="0" t="0" r="0" b="0"/>
            <wp:docPr id="39" name="Picture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0314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2BA4A6" w14:textId="62CA95D3" w:rsidR="009638EF" w:rsidRDefault="009638EF" w:rsidP="009638EF">
      <w:r>
        <w:rPr>
          <w:noProof/>
        </w:rPr>
        <w:lastRenderedPageBreak/>
        <w:drawing>
          <wp:inline distT="0" distB="0" distL="0" distR="0" wp14:anchorId="10E2A57C" wp14:editId="785BEB9A">
            <wp:extent cx="5943600" cy="6772910"/>
            <wp:effectExtent l="0" t="0" r="0" b="8890"/>
            <wp:docPr id="40" name="Picture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6772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D93918" w14:textId="03A375FD" w:rsidR="000E5A75" w:rsidRPr="00AD52F7" w:rsidRDefault="000E5A75" w:rsidP="000E5A75">
      <w:pPr>
        <w:tabs>
          <w:tab w:val="left" w:pos="1365"/>
          <w:tab w:val="left" w:pos="1465"/>
        </w:tabs>
      </w:pPr>
      <w:r>
        <w:t xml:space="preserve"> </w:t>
      </w:r>
    </w:p>
    <w:p w14:paraId="27F4F642" w14:textId="77777777" w:rsidR="009638EF" w:rsidRDefault="009638EF">
      <w:pPr>
        <w:rPr>
          <w:b/>
          <w:bCs/>
          <w:sz w:val="32"/>
          <w:szCs w:val="32"/>
        </w:rPr>
      </w:pPr>
      <w:bookmarkStart w:id="46" w:name="_Toc74209577"/>
      <w:r>
        <w:br w:type="page"/>
      </w:r>
    </w:p>
    <w:p w14:paraId="62080582" w14:textId="61BCEDA0" w:rsidR="002E67F8" w:rsidRPr="002E67F8" w:rsidRDefault="002E67F8" w:rsidP="00335A5E">
      <w:pPr>
        <w:pStyle w:val="A1"/>
      </w:pPr>
      <w:r w:rsidRPr="002E67F8">
        <w:lastRenderedPageBreak/>
        <w:t>SUMMARY</w:t>
      </w:r>
      <w:bookmarkEnd w:id="46"/>
    </w:p>
    <w:p w14:paraId="40ED0761" w14:textId="45BB1EE5" w:rsidR="002E67F8" w:rsidRDefault="009127A1" w:rsidP="005610A6">
      <w:pPr>
        <w:pStyle w:val="A2"/>
      </w:pPr>
      <w:r>
        <w:t>Difficulty</w:t>
      </w:r>
    </w:p>
    <w:p w14:paraId="23A9C0A8" w14:textId="38357DA9" w:rsidR="005610A6" w:rsidRPr="006A0B77" w:rsidRDefault="00855DD6" w:rsidP="0057345B">
      <w:pPr>
        <w:pStyle w:val="ListParagraph"/>
        <w:numPr>
          <w:ilvl w:val="0"/>
          <w:numId w:val="37"/>
        </w:numPr>
        <w:ind w:left="1080"/>
        <w:rPr>
          <w:b/>
          <w:bCs/>
        </w:rPr>
      </w:pPr>
      <w:r w:rsidRPr="00855DD6">
        <w:t>The actual website and UI design has not been completed yet</w:t>
      </w:r>
      <w:r w:rsidR="007E332E" w:rsidRPr="008A4FD0">
        <w:t>.</w:t>
      </w:r>
    </w:p>
    <w:p w14:paraId="27765467" w14:textId="305D3D77" w:rsidR="007E332E" w:rsidRPr="006A0B77" w:rsidRDefault="00855DD6" w:rsidP="0057345B">
      <w:pPr>
        <w:pStyle w:val="ListParagraph"/>
        <w:numPr>
          <w:ilvl w:val="0"/>
          <w:numId w:val="37"/>
        </w:numPr>
        <w:ind w:left="1080"/>
        <w:rPr>
          <w:b/>
          <w:bCs/>
          <w:sz w:val="24"/>
          <w:szCs w:val="24"/>
        </w:rPr>
      </w:pPr>
      <w:r w:rsidRPr="00855DD6">
        <w:t>Not much information has been posted on each function yet</w:t>
      </w:r>
      <w:r w:rsidR="00C708B5">
        <w:t>.</w:t>
      </w:r>
    </w:p>
    <w:p w14:paraId="65BB6A65" w14:textId="6A70ABA6" w:rsidR="00485A81" w:rsidRPr="006A0B77" w:rsidRDefault="00855DD6" w:rsidP="0057345B">
      <w:pPr>
        <w:pStyle w:val="ListParagraph"/>
        <w:numPr>
          <w:ilvl w:val="0"/>
          <w:numId w:val="37"/>
        </w:numPr>
        <w:ind w:left="1080"/>
        <w:rPr>
          <w:b/>
          <w:bCs/>
          <w:sz w:val="24"/>
          <w:szCs w:val="24"/>
        </w:rPr>
      </w:pPr>
      <w:r w:rsidRPr="00855DD6">
        <w:t xml:space="preserve">Initial plans for the functions </w:t>
      </w:r>
      <w:r>
        <w:t>on</w:t>
      </w:r>
      <w:r w:rsidRPr="00855DD6">
        <w:t xml:space="preserve"> the website have not been completed</w:t>
      </w:r>
      <w:r w:rsidR="00C708B5">
        <w:t>.</w:t>
      </w:r>
    </w:p>
    <w:p w14:paraId="71A8A096" w14:textId="7D103134" w:rsidR="00C708B5" w:rsidRPr="006A0B77" w:rsidRDefault="00855DD6" w:rsidP="0057345B">
      <w:pPr>
        <w:pStyle w:val="ListParagraph"/>
        <w:numPr>
          <w:ilvl w:val="0"/>
          <w:numId w:val="37"/>
        </w:numPr>
        <w:ind w:left="1080"/>
        <w:rPr>
          <w:b/>
          <w:bCs/>
          <w:sz w:val="24"/>
          <w:szCs w:val="24"/>
        </w:rPr>
      </w:pPr>
      <w:r w:rsidRPr="00855DD6">
        <w:t>Data processing is rudimentary and manual</w:t>
      </w:r>
      <w:r w:rsidR="00C708B5">
        <w:t>.</w:t>
      </w:r>
    </w:p>
    <w:p w14:paraId="6D1C44C5" w14:textId="5458734F" w:rsidR="00C708B5" w:rsidRPr="006A0B77" w:rsidRDefault="00855DD6" w:rsidP="0057345B">
      <w:pPr>
        <w:pStyle w:val="ListParagraph"/>
        <w:numPr>
          <w:ilvl w:val="0"/>
          <w:numId w:val="37"/>
        </w:numPr>
        <w:ind w:left="1080"/>
        <w:rPr>
          <w:b/>
          <w:bCs/>
          <w:sz w:val="24"/>
          <w:szCs w:val="24"/>
        </w:rPr>
      </w:pPr>
      <w:r w:rsidRPr="00855DD6">
        <w:t>Not enough time and knowledge to build more functions and better interface design</w:t>
      </w:r>
      <w:r w:rsidR="00C708B5">
        <w:t>.</w:t>
      </w:r>
    </w:p>
    <w:p w14:paraId="05A75B3E" w14:textId="224AEF85" w:rsidR="00C708B5" w:rsidRPr="00855DD6" w:rsidRDefault="00855DD6" w:rsidP="0057345B">
      <w:pPr>
        <w:pStyle w:val="ListParagraph"/>
        <w:numPr>
          <w:ilvl w:val="0"/>
          <w:numId w:val="37"/>
        </w:numPr>
        <w:ind w:left="1080"/>
        <w:rPr>
          <w:b/>
          <w:bCs/>
          <w:sz w:val="24"/>
          <w:szCs w:val="24"/>
        </w:rPr>
      </w:pPr>
      <w:r w:rsidRPr="00855DD6">
        <w:rPr>
          <w:sz w:val="24"/>
          <w:szCs w:val="24"/>
        </w:rPr>
        <w:t>Sometimes there is conflict in the process of working</w:t>
      </w:r>
      <w:r w:rsidR="00C708B5" w:rsidRPr="006A0B77">
        <w:rPr>
          <w:sz w:val="24"/>
          <w:szCs w:val="24"/>
        </w:rPr>
        <w:t>.</w:t>
      </w:r>
    </w:p>
    <w:p w14:paraId="18818C98" w14:textId="720400A7" w:rsidR="002E67F8" w:rsidRDefault="009127A1" w:rsidP="003C330F">
      <w:pPr>
        <w:pStyle w:val="A2"/>
      </w:pPr>
      <w:r>
        <w:t>Development</w:t>
      </w:r>
    </w:p>
    <w:p w14:paraId="67BE2269" w14:textId="77777777" w:rsidR="00855DD6" w:rsidRDefault="00855DD6" w:rsidP="0057345B">
      <w:pPr>
        <w:pStyle w:val="ListParagraph"/>
        <w:numPr>
          <w:ilvl w:val="0"/>
          <w:numId w:val="38"/>
        </w:numPr>
        <w:ind w:left="1080"/>
      </w:pPr>
      <w:r>
        <w:t>Implement on apps and phone.</w:t>
      </w:r>
    </w:p>
    <w:p w14:paraId="043AF349" w14:textId="77777777" w:rsidR="00855DD6" w:rsidRDefault="00855DD6" w:rsidP="0057345B">
      <w:pPr>
        <w:pStyle w:val="ListParagraph"/>
        <w:numPr>
          <w:ilvl w:val="0"/>
          <w:numId w:val="38"/>
        </w:numPr>
        <w:ind w:left="1080"/>
      </w:pPr>
      <w:r>
        <w:t xml:space="preserve">Development database to use </w:t>
      </w:r>
      <w:proofErr w:type="gramStart"/>
      <w:r>
        <w:t>Big</w:t>
      </w:r>
      <w:proofErr w:type="gramEnd"/>
      <w:r>
        <w:t xml:space="preserve"> data into the project.</w:t>
      </w:r>
    </w:p>
    <w:p w14:paraId="6493E287" w14:textId="77777777" w:rsidR="00855DD6" w:rsidRDefault="00855DD6" w:rsidP="0057345B">
      <w:pPr>
        <w:pStyle w:val="ListParagraph"/>
        <w:numPr>
          <w:ilvl w:val="0"/>
          <w:numId w:val="38"/>
        </w:numPr>
        <w:ind w:left="1080"/>
      </w:pPr>
      <w:r w:rsidRPr="00D54B92">
        <w:t>Reduce manual work</w:t>
      </w:r>
      <w:r>
        <w:t xml:space="preserve"> and set up automatic to update and handle faster.</w:t>
      </w:r>
    </w:p>
    <w:p w14:paraId="186638ED" w14:textId="77777777" w:rsidR="00855DD6" w:rsidRDefault="00855DD6" w:rsidP="0057345B">
      <w:pPr>
        <w:pStyle w:val="ListParagraph"/>
        <w:numPr>
          <w:ilvl w:val="0"/>
          <w:numId w:val="38"/>
        </w:numPr>
        <w:ind w:left="1080"/>
      </w:pPr>
      <w:r>
        <w:t>Design UI/UX suitable with users and look more modern.</w:t>
      </w:r>
    </w:p>
    <w:p w14:paraId="24A29472" w14:textId="77777777" w:rsidR="00855DD6" w:rsidRPr="005C3B8B" w:rsidRDefault="00855DD6" w:rsidP="0057345B">
      <w:pPr>
        <w:pStyle w:val="ListParagraph"/>
        <w:numPr>
          <w:ilvl w:val="0"/>
          <w:numId w:val="38"/>
        </w:numPr>
        <w:ind w:left="1080"/>
        <w:rPr>
          <w:b/>
          <w:bCs/>
          <w:sz w:val="24"/>
          <w:szCs w:val="24"/>
        </w:rPr>
      </w:pPr>
      <w:r>
        <w:rPr>
          <w:sz w:val="24"/>
          <w:szCs w:val="24"/>
        </w:rPr>
        <w:t xml:space="preserve">Implement locate the user’s location and </w:t>
      </w:r>
      <w:r w:rsidRPr="005C3B8B">
        <w:rPr>
          <w:sz w:val="24"/>
          <w:szCs w:val="24"/>
        </w:rPr>
        <w:t>calculate distance to where users want to go</w:t>
      </w:r>
      <w:r>
        <w:rPr>
          <w:sz w:val="24"/>
          <w:szCs w:val="24"/>
        </w:rPr>
        <w:t>.</w:t>
      </w:r>
    </w:p>
    <w:p w14:paraId="781A5A57" w14:textId="57CA910B" w:rsidR="00855DD6" w:rsidRPr="00855DD6" w:rsidRDefault="00855DD6" w:rsidP="0057345B">
      <w:pPr>
        <w:pStyle w:val="ListParagraph"/>
        <w:numPr>
          <w:ilvl w:val="0"/>
          <w:numId w:val="38"/>
        </w:numPr>
        <w:ind w:left="1080"/>
        <w:rPr>
          <w:b/>
          <w:bCs/>
          <w:sz w:val="24"/>
          <w:szCs w:val="24"/>
        </w:rPr>
      </w:pPr>
      <w:r>
        <w:rPr>
          <w:sz w:val="24"/>
          <w:szCs w:val="24"/>
        </w:rPr>
        <w:t>Set up chatbot mode auto when the users ask/complaint/feedback.</w:t>
      </w:r>
    </w:p>
    <w:p w14:paraId="3A20AF79" w14:textId="5F3916CA" w:rsidR="002E67F8" w:rsidRDefault="002E67F8" w:rsidP="003C330F">
      <w:pPr>
        <w:pStyle w:val="A2"/>
      </w:pPr>
      <w:bookmarkStart w:id="47" w:name="_Toc74209580"/>
      <w:r w:rsidRPr="002E67F8">
        <w:t>C</w:t>
      </w:r>
      <w:bookmarkEnd w:id="47"/>
      <w:r w:rsidR="009127A1">
        <w:t>onclusion</w:t>
      </w:r>
    </w:p>
    <w:p w14:paraId="62C08D0A" w14:textId="35E18716" w:rsidR="00855DD6" w:rsidRDefault="00855DD6" w:rsidP="0057345B">
      <w:pPr>
        <w:pStyle w:val="ListParagraph"/>
        <w:numPr>
          <w:ilvl w:val="0"/>
          <w:numId w:val="39"/>
        </w:numPr>
        <w:ind w:left="1080"/>
      </w:pPr>
      <w:r w:rsidRPr="00855DD6">
        <w:t>The project quickly provides and meets the needs of the Vietnamese tourism market</w:t>
      </w:r>
      <w:r>
        <w:t xml:space="preserve"> and help users </w:t>
      </w:r>
      <w:r w:rsidRPr="00855DD6">
        <w:t>helping users to arr</w:t>
      </w:r>
      <w:r>
        <w:t>ange a schedule</w:t>
      </w:r>
      <w:r w:rsidRPr="00855DD6">
        <w:t xml:space="preserve"> to visit</w:t>
      </w:r>
      <w:r>
        <w:t>,</w:t>
      </w:r>
      <w:r w:rsidRPr="00855DD6">
        <w:t xml:space="preserve"> shop</w:t>
      </w:r>
      <w:r>
        <w:t xml:space="preserve">, book, etc... </w:t>
      </w:r>
      <w:r w:rsidRPr="00855DD6">
        <w:t>For the purpose of serving the community and contributing to Vietnam's tourism industry</w:t>
      </w:r>
      <w:r>
        <w:t xml:space="preserve">, the project </w:t>
      </w:r>
      <w:proofErr w:type="gramStart"/>
      <w:r w:rsidRPr="00855DD6">
        <w:t>try</w:t>
      </w:r>
      <w:proofErr w:type="gramEnd"/>
      <w:r w:rsidRPr="00855DD6">
        <w:t xml:space="preserve"> to support more features for users</w:t>
      </w:r>
      <w:r>
        <w:t xml:space="preserve">. Besides, </w:t>
      </w:r>
      <w:r w:rsidR="00727F7A">
        <w:t>t</w:t>
      </w:r>
      <w:r w:rsidRPr="00855DD6">
        <w:t>he project follows the era of industrialization by applying technology to the tourism industry to reduce the time spent surfing the web, getting information, and serving personal needs.</w:t>
      </w:r>
      <w:r w:rsidR="00727F7A" w:rsidRPr="00727F7A">
        <w:t xml:space="preserve"> Hope that this project will benefit and serve the foreign community in general and the Vietnamese </w:t>
      </w:r>
      <w:proofErr w:type="gramStart"/>
      <w:r w:rsidR="00727F7A" w:rsidRPr="00727F7A">
        <w:t>community in particular</w:t>
      </w:r>
      <w:proofErr w:type="gramEnd"/>
      <w:r w:rsidR="00727F7A">
        <w:t>.</w:t>
      </w:r>
    </w:p>
    <w:p w14:paraId="0B1A1252" w14:textId="77777777" w:rsidR="00B67C53" w:rsidRDefault="00B67C53">
      <w:pPr>
        <w:rPr>
          <w:b/>
          <w:bCs/>
          <w:sz w:val="32"/>
          <w:szCs w:val="32"/>
        </w:rPr>
      </w:pPr>
      <w:r>
        <w:br w:type="page"/>
      </w:r>
    </w:p>
    <w:p w14:paraId="19D2F603" w14:textId="2E804D16" w:rsidR="00A00633" w:rsidRDefault="00A00633" w:rsidP="00A00633">
      <w:pPr>
        <w:pStyle w:val="A1"/>
      </w:pPr>
      <w:r>
        <w:lastRenderedPageBreak/>
        <w:t>WORK ASSIGNMENT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176"/>
        <w:gridCol w:w="1954"/>
        <w:gridCol w:w="2416"/>
        <w:gridCol w:w="3804"/>
      </w:tblGrid>
      <w:tr w:rsidR="00F80696" w14:paraId="7F7EDB2E" w14:textId="77777777" w:rsidTr="00B828BC">
        <w:tc>
          <w:tcPr>
            <w:tcW w:w="1176" w:type="dxa"/>
            <w:shd w:val="clear" w:color="auto" w:fill="000000" w:themeFill="text1"/>
          </w:tcPr>
          <w:p w14:paraId="1F9D28E6" w14:textId="2BB6FEA9" w:rsidR="002A56C2" w:rsidRDefault="002A56C2" w:rsidP="002A56C2">
            <w:pPr>
              <w:jc w:val="center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SimSun" w:hAnsi="Times New Roman" w:cs="Times New Roman"/>
                <w:sz w:val="24"/>
                <w:szCs w:val="24"/>
              </w:rPr>
              <w:t>Stu_code</w:t>
            </w:r>
            <w:proofErr w:type="spellEnd"/>
          </w:p>
        </w:tc>
        <w:tc>
          <w:tcPr>
            <w:tcW w:w="2080" w:type="dxa"/>
            <w:shd w:val="clear" w:color="auto" w:fill="000000" w:themeFill="text1"/>
          </w:tcPr>
          <w:p w14:paraId="6B36B101" w14:textId="77777777" w:rsidR="002A56C2" w:rsidRDefault="002A56C2" w:rsidP="002A56C2">
            <w:pPr>
              <w:jc w:val="center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>
              <w:rPr>
                <w:rFonts w:ascii="Times New Roman" w:eastAsia="SimSun" w:hAnsi="Times New Roman" w:cs="Times New Roman"/>
                <w:sz w:val="24"/>
                <w:szCs w:val="24"/>
              </w:rPr>
              <w:t>Student name</w:t>
            </w:r>
          </w:p>
        </w:tc>
        <w:tc>
          <w:tcPr>
            <w:tcW w:w="2154" w:type="dxa"/>
            <w:shd w:val="clear" w:color="auto" w:fill="000000" w:themeFill="text1"/>
          </w:tcPr>
          <w:p w14:paraId="01431DF8" w14:textId="4D4570E5" w:rsidR="002A56C2" w:rsidRDefault="002A56C2" w:rsidP="002A56C2">
            <w:pPr>
              <w:jc w:val="center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>
              <w:rPr>
                <w:rFonts w:ascii="Times New Roman" w:eastAsia="SimSun" w:hAnsi="Times New Roman" w:cs="Times New Roman"/>
                <w:sz w:val="24"/>
                <w:szCs w:val="24"/>
              </w:rPr>
              <w:t>Role</w:t>
            </w:r>
          </w:p>
        </w:tc>
        <w:tc>
          <w:tcPr>
            <w:tcW w:w="3940" w:type="dxa"/>
            <w:shd w:val="clear" w:color="auto" w:fill="000000" w:themeFill="text1"/>
          </w:tcPr>
          <w:p w14:paraId="2C316F12" w14:textId="43A3E2DD" w:rsidR="002A56C2" w:rsidRDefault="002A56C2" w:rsidP="002A56C2">
            <w:pPr>
              <w:jc w:val="center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>
              <w:rPr>
                <w:rFonts w:ascii="Times New Roman" w:eastAsia="SimSun" w:hAnsi="Times New Roman" w:cs="Times New Roman"/>
                <w:sz w:val="24"/>
                <w:szCs w:val="24"/>
              </w:rPr>
              <w:t>Mission</w:t>
            </w:r>
          </w:p>
        </w:tc>
      </w:tr>
      <w:tr w:rsidR="00B828BC" w14:paraId="60C66B01" w14:textId="77777777" w:rsidTr="00B828BC">
        <w:tc>
          <w:tcPr>
            <w:tcW w:w="1176" w:type="dxa"/>
          </w:tcPr>
          <w:p w14:paraId="40AB6527" w14:textId="77777777" w:rsidR="002A56C2" w:rsidRDefault="002A56C2" w:rsidP="00451FB3">
            <w:pPr>
              <w:rPr>
                <w:rFonts w:ascii="Times New Roman" w:eastAsia="SimSun" w:hAnsi="Times New Roman" w:cs="Times New Roman"/>
                <w:sz w:val="24"/>
                <w:szCs w:val="24"/>
              </w:rPr>
            </w:pPr>
            <w:r>
              <w:rPr>
                <w:rFonts w:ascii="Times New Roman" w:eastAsia="SimSun" w:hAnsi="Times New Roman" w:cs="Times New Roman"/>
                <w:sz w:val="24"/>
                <w:szCs w:val="24"/>
              </w:rPr>
              <w:t>18520911</w:t>
            </w:r>
          </w:p>
        </w:tc>
        <w:tc>
          <w:tcPr>
            <w:tcW w:w="2080" w:type="dxa"/>
          </w:tcPr>
          <w:p w14:paraId="0A54634F" w14:textId="5EEBB485" w:rsidR="002A56C2" w:rsidRDefault="002A56C2" w:rsidP="00451FB3">
            <w:pPr>
              <w:rPr>
                <w:rFonts w:ascii="Times New Roman" w:eastAsia="SimSu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SimSun" w:hAnsi="Times New Roman" w:cs="Times New Roman"/>
                <w:sz w:val="24"/>
                <w:szCs w:val="24"/>
              </w:rPr>
              <w:t>Đặng</w:t>
            </w:r>
            <w:proofErr w:type="spellEnd"/>
            <w:r>
              <w:rPr>
                <w:rFonts w:ascii="Times New Roman" w:eastAsia="SimSu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SimSun" w:hAnsi="Times New Roman" w:cs="Times New Roman"/>
                <w:sz w:val="24"/>
                <w:szCs w:val="24"/>
              </w:rPr>
              <w:t>Quố</w:t>
            </w:r>
            <w:r w:rsidR="00B828BC">
              <w:rPr>
                <w:rFonts w:ascii="Times New Roman" w:eastAsia="SimSun" w:hAnsi="Times New Roman" w:cs="Times New Roman"/>
                <w:sz w:val="24"/>
                <w:szCs w:val="24"/>
              </w:rPr>
              <w:t>c</w:t>
            </w:r>
            <w:proofErr w:type="spellEnd"/>
            <w:r w:rsidR="00B828BC">
              <w:rPr>
                <w:rFonts w:ascii="Times New Roman" w:eastAsia="SimSu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eastAsia="SimSun" w:hAnsi="Times New Roman" w:cs="Times New Roman"/>
                <w:sz w:val="24"/>
                <w:szCs w:val="24"/>
              </w:rPr>
              <w:t>Khoa</w:t>
            </w:r>
          </w:p>
        </w:tc>
        <w:tc>
          <w:tcPr>
            <w:tcW w:w="2154" w:type="dxa"/>
          </w:tcPr>
          <w:p w14:paraId="3B9D03C2" w14:textId="77777777" w:rsidR="00F80696" w:rsidRPr="00F80696" w:rsidRDefault="002A56C2" w:rsidP="0057345B">
            <w:pPr>
              <w:pStyle w:val="ListParagraph"/>
              <w:numPr>
                <w:ilvl w:val="0"/>
                <w:numId w:val="41"/>
              </w:numPr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F80696">
              <w:rPr>
                <w:rFonts w:ascii="Times New Roman" w:eastAsia="SimSun" w:hAnsi="Times New Roman" w:cs="Times New Roman"/>
                <w:sz w:val="24"/>
                <w:szCs w:val="24"/>
              </w:rPr>
              <w:t>Leader</w:t>
            </w:r>
          </w:p>
          <w:p w14:paraId="123B053D" w14:textId="77777777" w:rsidR="00F80696" w:rsidRPr="00F80696" w:rsidRDefault="002A56C2" w:rsidP="0057345B">
            <w:pPr>
              <w:pStyle w:val="ListParagraph"/>
              <w:numPr>
                <w:ilvl w:val="0"/>
                <w:numId w:val="41"/>
              </w:numPr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F80696">
              <w:rPr>
                <w:rFonts w:ascii="Times New Roman" w:eastAsia="SimSun" w:hAnsi="Times New Roman" w:cs="Times New Roman"/>
                <w:sz w:val="24"/>
                <w:szCs w:val="24"/>
              </w:rPr>
              <w:t>Architect</w:t>
            </w:r>
          </w:p>
          <w:p w14:paraId="6C7F5458" w14:textId="77777777" w:rsidR="00F80696" w:rsidRPr="00F80696" w:rsidRDefault="00D83E63" w:rsidP="0057345B">
            <w:pPr>
              <w:pStyle w:val="ListParagraph"/>
              <w:numPr>
                <w:ilvl w:val="0"/>
                <w:numId w:val="41"/>
              </w:numPr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F80696">
              <w:rPr>
                <w:rFonts w:ascii="Times New Roman" w:eastAsia="SimSun" w:hAnsi="Times New Roman" w:cs="Times New Roman"/>
                <w:sz w:val="24"/>
                <w:szCs w:val="24"/>
              </w:rPr>
              <w:t>Database Designer</w:t>
            </w:r>
          </w:p>
          <w:p w14:paraId="0F4CB088" w14:textId="77777777" w:rsidR="00F80696" w:rsidRPr="00F80696" w:rsidRDefault="00D83E63" w:rsidP="0057345B">
            <w:pPr>
              <w:pStyle w:val="ListParagraph"/>
              <w:numPr>
                <w:ilvl w:val="0"/>
                <w:numId w:val="41"/>
              </w:numPr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F80696">
              <w:rPr>
                <w:rFonts w:ascii="Times New Roman" w:eastAsia="SimSun" w:hAnsi="Times New Roman" w:cs="Times New Roman"/>
                <w:sz w:val="24"/>
                <w:szCs w:val="24"/>
              </w:rPr>
              <w:t>DBA</w:t>
            </w:r>
          </w:p>
          <w:p w14:paraId="0D34C2BA" w14:textId="27B2BEC1" w:rsidR="002A56C2" w:rsidRPr="00F80696" w:rsidRDefault="00C42467" w:rsidP="0057345B">
            <w:pPr>
              <w:pStyle w:val="ListParagraph"/>
              <w:numPr>
                <w:ilvl w:val="0"/>
                <w:numId w:val="41"/>
              </w:numPr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F80696">
              <w:rPr>
                <w:rFonts w:ascii="Times New Roman" w:eastAsia="SimSun" w:hAnsi="Times New Roman" w:cs="Times New Roman"/>
                <w:sz w:val="24"/>
                <w:szCs w:val="24"/>
              </w:rPr>
              <w:t>Developer</w:t>
            </w:r>
            <w:r w:rsidR="00D83E63" w:rsidRPr="00F80696">
              <w:rPr>
                <w:rFonts w:ascii="Times New Roman" w:eastAsia="SimSu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3940" w:type="dxa"/>
          </w:tcPr>
          <w:p w14:paraId="560F1DDB" w14:textId="77777777" w:rsidR="00B67C53" w:rsidRPr="00DE6ACB" w:rsidRDefault="00B67C53" w:rsidP="0057345B">
            <w:pPr>
              <w:pStyle w:val="ListParagraph"/>
              <w:numPr>
                <w:ilvl w:val="0"/>
                <w:numId w:val="40"/>
              </w:numPr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DE6ACB">
              <w:rPr>
                <w:rFonts w:ascii="Times New Roman" w:eastAsia="SimSun" w:hAnsi="Times New Roman" w:cs="Times New Roman"/>
                <w:sz w:val="24"/>
                <w:szCs w:val="24"/>
              </w:rPr>
              <w:t>System concept modeling</w:t>
            </w:r>
          </w:p>
          <w:p w14:paraId="71F5AA6F" w14:textId="77777777" w:rsidR="00B67C53" w:rsidRPr="00DE6ACB" w:rsidRDefault="00B67C53" w:rsidP="0057345B">
            <w:pPr>
              <w:pStyle w:val="ListParagraph"/>
              <w:numPr>
                <w:ilvl w:val="0"/>
                <w:numId w:val="40"/>
              </w:numPr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DE6ACB">
              <w:rPr>
                <w:rFonts w:ascii="Times New Roman" w:eastAsia="SimSun" w:hAnsi="Times New Roman" w:cs="Times New Roman"/>
                <w:sz w:val="24"/>
                <w:szCs w:val="24"/>
              </w:rPr>
              <w:t xml:space="preserve">Design the system </w:t>
            </w:r>
            <w:proofErr w:type="gramStart"/>
            <w:r w:rsidRPr="00DE6ACB">
              <w:rPr>
                <w:rFonts w:ascii="Times New Roman" w:eastAsia="SimSun" w:hAnsi="Times New Roman" w:cs="Times New Roman"/>
                <w:sz w:val="24"/>
                <w:szCs w:val="24"/>
              </w:rPr>
              <w:t>architecture</w:t>
            </w:r>
            <w:proofErr w:type="gramEnd"/>
          </w:p>
          <w:p w14:paraId="308EFCCC" w14:textId="77777777" w:rsidR="00B67C53" w:rsidRPr="00DE6ACB" w:rsidRDefault="00B67C53" w:rsidP="0057345B">
            <w:pPr>
              <w:pStyle w:val="ListParagraph"/>
              <w:numPr>
                <w:ilvl w:val="0"/>
                <w:numId w:val="40"/>
              </w:numPr>
              <w:rPr>
                <w:rFonts w:ascii="Times New Roman" w:eastAsia="SimSun" w:hAnsi="Times New Roman" w:cs="Times New Roman"/>
                <w:sz w:val="24"/>
                <w:szCs w:val="24"/>
              </w:rPr>
            </w:pPr>
            <w:proofErr w:type="gramStart"/>
            <w:r w:rsidRPr="00DE6ACB">
              <w:rPr>
                <w:rFonts w:ascii="Times New Roman" w:eastAsia="SimSun" w:hAnsi="Times New Roman" w:cs="Times New Roman"/>
                <w:sz w:val="24"/>
                <w:szCs w:val="24"/>
              </w:rPr>
              <w:t>Requirements</w:t>
            </w:r>
            <w:proofErr w:type="gramEnd"/>
            <w:r w:rsidRPr="00DE6ACB">
              <w:rPr>
                <w:rFonts w:ascii="Times New Roman" w:eastAsia="SimSun" w:hAnsi="Times New Roman" w:cs="Times New Roman"/>
                <w:sz w:val="24"/>
                <w:szCs w:val="24"/>
              </w:rPr>
              <w:t xml:space="preserve"> specification</w:t>
            </w:r>
          </w:p>
          <w:p w14:paraId="66FB63FC" w14:textId="77777777" w:rsidR="00B67C53" w:rsidRPr="00DE6ACB" w:rsidRDefault="00B67C53" w:rsidP="0057345B">
            <w:pPr>
              <w:pStyle w:val="ListParagraph"/>
              <w:numPr>
                <w:ilvl w:val="0"/>
                <w:numId w:val="40"/>
              </w:numPr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DE6ACB">
              <w:rPr>
                <w:rFonts w:ascii="Times New Roman" w:eastAsia="SimSun" w:hAnsi="Times New Roman" w:cs="Times New Roman"/>
                <w:sz w:val="24"/>
                <w:szCs w:val="24"/>
              </w:rPr>
              <w:t>Design system</w:t>
            </w:r>
          </w:p>
          <w:p w14:paraId="36959FAD" w14:textId="14CA2D14" w:rsidR="00B67C53" w:rsidRPr="00DE6ACB" w:rsidRDefault="00DE6ACB" w:rsidP="0057345B">
            <w:pPr>
              <w:pStyle w:val="ListParagraph"/>
              <w:numPr>
                <w:ilvl w:val="0"/>
                <w:numId w:val="40"/>
              </w:numPr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DE6ACB">
              <w:rPr>
                <w:rFonts w:ascii="Times New Roman" w:eastAsia="SimSun" w:hAnsi="Times New Roman" w:cs="Times New Roman"/>
                <w:sz w:val="24"/>
                <w:szCs w:val="24"/>
              </w:rPr>
              <w:t xml:space="preserve">Create software design </w:t>
            </w:r>
            <w:proofErr w:type="gramStart"/>
            <w:r w:rsidRPr="00DE6ACB">
              <w:rPr>
                <w:rFonts w:ascii="Times New Roman" w:eastAsia="SimSun" w:hAnsi="Times New Roman" w:cs="Times New Roman"/>
                <w:sz w:val="24"/>
                <w:szCs w:val="24"/>
              </w:rPr>
              <w:t>conventions(</w:t>
            </w:r>
            <w:proofErr w:type="gramEnd"/>
            <w:r w:rsidRPr="00DE6ACB">
              <w:rPr>
                <w:rFonts w:ascii="Times New Roman" w:eastAsia="SimSun" w:hAnsi="Times New Roman" w:cs="Times New Roman"/>
                <w:sz w:val="24"/>
                <w:szCs w:val="24"/>
              </w:rPr>
              <w:t>Static view and Dynamic view) – Modeling</w:t>
            </w:r>
          </w:p>
          <w:p w14:paraId="098D91D7" w14:textId="77777777" w:rsidR="00DE6ACB" w:rsidRDefault="00DE6ACB" w:rsidP="0057345B">
            <w:pPr>
              <w:pStyle w:val="ListParagraph"/>
              <w:numPr>
                <w:ilvl w:val="0"/>
                <w:numId w:val="40"/>
              </w:numPr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DE6ACB">
              <w:rPr>
                <w:rFonts w:ascii="Times New Roman" w:eastAsia="SimSun" w:hAnsi="Times New Roman" w:cs="Times New Roman"/>
                <w:sz w:val="24"/>
                <w:szCs w:val="24"/>
              </w:rPr>
              <w:t>Building system</w:t>
            </w:r>
          </w:p>
          <w:p w14:paraId="627294E1" w14:textId="25486C57" w:rsidR="00AD4CF0" w:rsidRPr="00DE6ACB" w:rsidRDefault="00AD4CF0" w:rsidP="0057345B">
            <w:pPr>
              <w:pStyle w:val="ListParagraph"/>
              <w:numPr>
                <w:ilvl w:val="0"/>
                <w:numId w:val="40"/>
              </w:numPr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AD4CF0">
              <w:rPr>
                <w:rFonts w:ascii="Times New Roman" w:eastAsia="SimSun" w:hAnsi="Times New Roman" w:cs="Times New Roman"/>
                <w:sz w:val="24"/>
                <w:szCs w:val="24"/>
              </w:rPr>
              <w:t>Support the content of the report</w:t>
            </w:r>
          </w:p>
        </w:tc>
      </w:tr>
      <w:tr w:rsidR="00B828BC" w14:paraId="32DF540F" w14:textId="77777777" w:rsidTr="00B828BC">
        <w:tc>
          <w:tcPr>
            <w:tcW w:w="1176" w:type="dxa"/>
          </w:tcPr>
          <w:p w14:paraId="3703FB73" w14:textId="77777777" w:rsidR="002A56C2" w:rsidRDefault="002A56C2" w:rsidP="00451FB3">
            <w:pPr>
              <w:rPr>
                <w:rFonts w:ascii="Times New Roman" w:eastAsia="SimSun" w:hAnsi="Times New Roman" w:cs="Times New Roman"/>
                <w:sz w:val="24"/>
                <w:szCs w:val="24"/>
              </w:rPr>
            </w:pPr>
            <w:r>
              <w:rPr>
                <w:rFonts w:ascii="Times New Roman" w:eastAsia="SimSun" w:hAnsi="Times New Roman" w:cs="Times New Roman"/>
                <w:sz w:val="24"/>
                <w:szCs w:val="24"/>
              </w:rPr>
              <w:t>18520726</w:t>
            </w:r>
          </w:p>
        </w:tc>
        <w:tc>
          <w:tcPr>
            <w:tcW w:w="2080" w:type="dxa"/>
          </w:tcPr>
          <w:p w14:paraId="2ED24ECF" w14:textId="77777777" w:rsidR="002A56C2" w:rsidRDefault="002A56C2" w:rsidP="00451FB3">
            <w:pPr>
              <w:rPr>
                <w:rFonts w:ascii="Times New Roman" w:eastAsia="SimSu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SimSun" w:hAnsi="Times New Roman" w:cs="Times New Roman"/>
                <w:sz w:val="24"/>
                <w:szCs w:val="24"/>
              </w:rPr>
              <w:t>Đỗ</w:t>
            </w:r>
            <w:proofErr w:type="spellEnd"/>
            <w:r>
              <w:rPr>
                <w:rFonts w:ascii="Times New Roman" w:eastAsia="SimSu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SimSun" w:hAnsi="Times New Roman" w:cs="Times New Roman"/>
                <w:sz w:val="24"/>
                <w:szCs w:val="24"/>
              </w:rPr>
              <w:t>Hoàng</w:t>
            </w:r>
            <w:proofErr w:type="spellEnd"/>
            <w:r>
              <w:rPr>
                <w:rFonts w:ascii="Times New Roman" w:eastAsia="SimSu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SimSun" w:hAnsi="Times New Roman" w:cs="Times New Roman"/>
                <w:sz w:val="24"/>
                <w:szCs w:val="24"/>
              </w:rPr>
              <w:t>Hiệp</w:t>
            </w:r>
            <w:proofErr w:type="spellEnd"/>
          </w:p>
        </w:tc>
        <w:tc>
          <w:tcPr>
            <w:tcW w:w="2154" w:type="dxa"/>
          </w:tcPr>
          <w:p w14:paraId="52FB60F0" w14:textId="77777777" w:rsidR="00F80696" w:rsidRPr="00F80696" w:rsidRDefault="002A56C2" w:rsidP="0057345B">
            <w:pPr>
              <w:pStyle w:val="ListParagraph"/>
              <w:numPr>
                <w:ilvl w:val="0"/>
                <w:numId w:val="42"/>
              </w:numPr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F80696">
              <w:rPr>
                <w:rFonts w:ascii="Times New Roman" w:eastAsia="SimSun" w:hAnsi="Times New Roman" w:cs="Times New Roman"/>
                <w:sz w:val="24"/>
                <w:szCs w:val="24"/>
              </w:rPr>
              <w:t>UI/UX</w:t>
            </w:r>
          </w:p>
          <w:p w14:paraId="10207EAF" w14:textId="77777777" w:rsidR="00F80696" w:rsidRPr="00F80696" w:rsidRDefault="002A56C2" w:rsidP="0057345B">
            <w:pPr>
              <w:pStyle w:val="ListParagraph"/>
              <w:numPr>
                <w:ilvl w:val="0"/>
                <w:numId w:val="42"/>
              </w:numPr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F80696">
              <w:rPr>
                <w:rFonts w:ascii="Times New Roman" w:eastAsia="SimSun" w:hAnsi="Times New Roman" w:cs="Times New Roman"/>
                <w:sz w:val="24"/>
                <w:szCs w:val="24"/>
              </w:rPr>
              <w:t>BA</w:t>
            </w:r>
          </w:p>
          <w:p w14:paraId="11C7C64A" w14:textId="77777777" w:rsidR="00F80696" w:rsidRPr="00F80696" w:rsidRDefault="002A56C2" w:rsidP="0057345B">
            <w:pPr>
              <w:pStyle w:val="ListParagraph"/>
              <w:numPr>
                <w:ilvl w:val="0"/>
                <w:numId w:val="42"/>
              </w:numPr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F80696">
              <w:rPr>
                <w:rFonts w:ascii="Times New Roman" w:eastAsia="SimSun" w:hAnsi="Times New Roman" w:cs="Times New Roman"/>
                <w:sz w:val="24"/>
                <w:szCs w:val="24"/>
              </w:rPr>
              <w:t>QA</w:t>
            </w:r>
          </w:p>
          <w:p w14:paraId="5CFCBBE0" w14:textId="77777777" w:rsidR="00F80696" w:rsidRPr="00F80696" w:rsidRDefault="002A56C2" w:rsidP="0057345B">
            <w:pPr>
              <w:pStyle w:val="ListParagraph"/>
              <w:numPr>
                <w:ilvl w:val="0"/>
                <w:numId w:val="42"/>
              </w:numPr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F80696">
              <w:rPr>
                <w:rFonts w:ascii="Times New Roman" w:eastAsia="SimSun" w:hAnsi="Times New Roman" w:cs="Times New Roman"/>
                <w:sz w:val="24"/>
                <w:szCs w:val="24"/>
              </w:rPr>
              <w:t>Analyst</w:t>
            </w:r>
          </w:p>
          <w:p w14:paraId="115F2347" w14:textId="4F8A3808" w:rsidR="002A56C2" w:rsidRPr="00F80696" w:rsidRDefault="00D83E63" w:rsidP="0057345B">
            <w:pPr>
              <w:pStyle w:val="ListParagraph"/>
              <w:numPr>
                <w:ilvl w:val="0"/>
                <w:numId w:val="42"/>
              </w:numPr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F80696">
              <w:rPr>
                <w:rFonts w:ascii="Times New Roman" w:eastAsia="SimSun" w:hAnsi="Times New Roman" w:cs="Times New Roman"/>
                <w:sz w:val="24"/>
                <w:szCs w:val="24"/>
              </w:rPr>
              <w:t>Documentation Specialist</w:t>
            </w:r>
          </w:p>
        </w:tc>
        <w:tc>
          <w:tcPr>
            <w:tcW w:w="3940" w:type="dxa"/>
          </w:tcPr>
          <w:p w14:paraId="0DEB054D" w14:textId="77777777" w:rsidR="002A56C2" w:rsidRPr="00AD4CF0" w:rsidRDefault="00B67C53" w:rsidP="0057345B">
            <w:pPr>
              <w:pStyle w:val="ListParagraph"/>
              <w:numPr>
                <w:ilvl w:val="0"/>
                <w:numId w:val="40"/>
              </w:numPr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AD4CF0">
              <w:rPr>
                <w:rFonts w:ascii="Times New Roman" w:eastAsia="SimSun" w:hAnsi="Times New Roman" w:cs="Times New Roman"/>
                <w:sz w:val="24"/>
                <w:szCs w:val="24"/>
              </w:rPr>
              <w:t xml:space="preserve">Collect and analyze software </w:t>
            </w:r>
            <w:proofErr w:type="gramStart"/>
            <w:r w:rsidRPr="00AD4CF0">
              <w:rPr>
                <w:rFonts w:ascii="Times New Roman" w:eastAsia="SimSun" w:hAnsi="Times New Roman" w:cs="Times New Roman"/>
                <w:sz w:val="24"/>
                <w:szCs w:val="24"/>
              </w:rPr>
              <w:t>requirements</w:t>
            </w:r>
            <w:proofErr w:type="gramEnd"/>
          </w:p>
          <w:p w14:paraId="3E299BA2" w14:textId="0DAEDC81" w:rsidR="00B67C53" w:rsidRPr="00AD4CF0" w:rsidRDefault="00B67C53" w:rsidP="0057345B">
            <w:pPr>
              <w:pStyle w:val="ListParagraph"/>
              <w:numPr>
                <w:ilvl w:val="0"/>
                <w:numId w:val="40"/>
              </w:numPr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AD4CF0">
              <w:rPr>
                <w:rFonts w:ascii="Times New Roman" w:eastAsia="SimSun" w:hAnsi="Times New Roman" w:cs="Times New Roman"/>
                <w:sz w:val="24"/>
                <w:szCs w:val="24"/>
              </w:rPr>
              <w:t>Evaluation of requirements</w:t>
            </w:r>
          </w:p>
          <w:p w14:paraId="05E40537" w14:textId="77777777" w:rsidR="00B67C53" w:rsidRPr="00AD4CF0" w:rsidRDefault="00B67C53" w:rsidP="0057345B">
            <w:pPr>
              <w:pStyle w:val="ListParagraph"/>
              <w:numPr>
                <w:ilvl w:val="0"/>
                <w:numId w:val="40"/>
              </w:numPr>
              <w:rPr>
                <w:rFonts w:ascii="Times New Roman" w:eastAsia="SimSun" w:hAnsi="Times New Roman" w:cs="Times New Roman"/>
                <w:sz w:val="24"/>
                <w:szCs w:val="24"/>
              </w:rPr>
            </w:pPr>
            <w:proofErr w:type="gramStart"/>
            <w:r w:rsidRPr="00AD4CF0">
              <w:rPr>
                <w:rFonts w:ascii="Times New Roman" w:eastAsia="SimSun" w:hAnsi="Times New Roman" w:cs="Times New Roman"/>
                <w:sz w:val="24"/>
                <w:szCs w:val="24"/>
              </w:rPr>
              <w:t>Current status</w:t>
            </w:r>
            <w:proofErr w:type="gramEnd"/>
            <w:r w:rsidRPr="00AD4CF0">
              <w:rPr>
                <w:rFonts w:ascii="Times New Roman" w:eastAsia="SimSun" w:hAnsi="Times New Roman" w:cs="Times New Roman"/>
                <w:sz w:val="24"/>
                <w:szCs w:val="24"/>
              </w:rPr>
              <w:t xml:space="preserve"> survey</w:t>
            </w:r>
          </w:p>
          <w:p w14:paraId="55AE9267" w14:textId="77777777" w:rsidR="00B67C53" w:rsidRPr="00AD4CF0" w:rsidRDefault="00B67C53" w:rsidP="0057345B">
            <w:pPr>
              <w:pStyle w:val="ListParagraph"/>
              <w:numPr>
                <w:ilvl w:val="0"/>
                <w:numId w:val="40"/>
              </w:numPr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AD4CF0">
              <w:rPr>
                <w:rFonts w:ascii="Times New Roman" w:eastAsia="SimSun" w:hAnsi="Times New Roman" w:cs="Times New Roman"/>
                <w:sz w:val="24"/>
                <w:szCs w:val="24"/>
              </w:rPr>
              <w:t xml:space="preserve">Design the user </w:t>
            </w:r>
            <w:proofErr w:type="gramStart"/>
            <w:r w:rsidRPr="00AD4CF0">
              <w:rPr>
                <w:rFonts w:ascii="Times New Roman" w:eastAsia="SimSun" w:hAnsi="Times New Roman" w:cs="Times New Roman"/>
                <w:sz w:val="24"/>
                <w:szCs w:val="24"/>
              </w:rPr>
              <w:t>interface</w:t>
            </w:r>
            <w:proofErr w:type="gramEnd"/>
          </w:p>
          <w:p w14:paraId="1DF0986C" w14:textId="77777777" w:rsidR="00DE6ACB" w:rsidRPr="00AD4CF0" w:rsidRDefault="00DE6ACB" w:rsidP="0057345B">
            <w:pPr>
              <w:pStyle w:val="ListParagraph"/>
              <w:numPr>
                <w:ilvl w:val="0"/>
                <w:numId w:val="40"/>
              </w:numPr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AD4CF0">
              <w:rPr>
                <w:rFonts w:ascii="Times New Roman" w:eastAsia="SimSun" w:hAnsi="Times New Roman" w:cs="Times New Roman"/>
                <w:sz w:val="24"/>
                <w:szCs w:val="24"/>
              </w:rPr>
              <w:t xml:space="preserve">Participate in the process of creating </w:t>
            </w:r>
            <w:proofErr w:type="gramStart"/>
            <w:r w:rsidRPr="00AD4CF0">
              <w:rPr>
                <w:rFonts w:ascii="Times New Roman" w:eastAsia="SimSun" w:hAnsi="Times New Roman" w:cs="Times New Roman"/>
                <w:sz w:val="24"/>
                <w:szCs w:val="24"/>
              </w:rPr>
              <w:t>diagrams</w:t>
            </w:r>
            <w:proofErr w:type="gramEnd"/>
          </w:p>
          <w:p w14:paraId="1514B688" w14:textId="77777777" w:rsidR="00DE6ACB" w:rsidRPr="00AD4CF0" w:rsidRDefault="00DE6ACB" w:rsidP="0057345B">
            <w:pPr>
              <w:pStyle w:val="ListParagraph"/>
              <w:numPr>
                <w:ilvl w:val="0"/>
                <w:numId w:val="40"/>
              </w:numPr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AD4CF0">
              <w:rPr>
                <w:rFonts w:ascii="Times New Roman" w:eastAsia="SimSun" w:hAnsi="Times New Roman" w:cs="Times New Roman"/>
                <w:sz w:val="24"/>
                <w:szCs w:val="24"/>
              </w:rPr>
              <w:t xml:space="preserve">Give suggestions to build the </w:t>
            </w:r>
            <w:proofErr w:type="gramStart"/>
            <w:r w:rsidRPr="00AD4CF0">
              <w:rPr>
                <w:rFonts w:ascii="Times New Roman" w:eastAsia="SimSun" w:hAnsi="Times New Roman" w:cs="Times New Roman"/>
                <w:sz w:val="24"/>
                <w:szCs w:val="24"/>
              </w:rPr>
              <w:t>system</w:t>
            </w:r>
            <w:proofErr w:type="gramEnd"/>
          </w:p>
          <w:p w14:paraId="481B7866" w14:textId="77777777" w:rsidR="00DE6ACB" w:rsidRPr="00AD4CF0" w:rsidRDefault="00DE6ACB" w:rsidP="0057345B">
            <w:pPr>
              <w:pStyle w:val="ListParagraph"/>
              <w:numPr>
                <w:ilvl w:val="0"/>
                <w:numId w:val="40"/>
              </w:numPr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AD4CF0">
              <w:rPr>
                <w:rFonts w:ascii="Times New Roman" w:eastAsia="SimSun" w:hAnsi="Times New Roman" w:cs="Times New Roman"/>
                <w:sz w:val="24"/>
                <w:szCs w:val="24"/>
              </w:rPr>
              <w:t xml:space="preserve">Create document for the </w:t>
            </w:r>
            <w:proofErr w:type="gramStart"/>
            <w:r w:rsidRPr="00AD4CF0">
              <w:rPr>
                <w:rFonts w:ascii="Times New Roman" w:eastAsia="SimSun" w:hAnsi="Times New Roman" w:cs="Times New Roman"/>
                <w:sz w:val="24"/>
                <w:szCs w:val="24"/>
              </w:rPr>
              <w:t>system</w:t>
            </w:r>
            <w:proofErr w:type="gramEnd"/>
          </w:p>
          <w:p w14:paraId="5526217B" w14:textId="60E6CEAC" w:rsidR="00DE6ACB" w:rsidRPr="00AD4CF0" w:rsidRDefault="00DE6ACB" w:rsidP="0057345B">
            <w:pPr>
              <w:pStyle w:val="ListParagraph"/>
              <w:numPr>
                <w:ilvl w:val="0"/>
                <w:numId w:val="40"/>
              </w:numPr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AD4CF0">
              <w:rPr>
                <w:rFonts w:ascii="Times New Roman" w:eastAsia="SimSun" w:hAnsi="Times New Roman" w:cs="Times New Roman"/>
                <w:sz w:val="24"/>
                <w:szCs w:val="24"/>
              </w:rPr>
              <w:t>Write a report</w:t>
            </w:r>
          </w:p>
        </w:tc>
      </w:tr>
    </w:tbl>
    <w:p w14:paraId="48360CCE" w14:textId="77777777" w:rsidR="000D55CD" w:rsidRDefault="000D55CD" w:rsidP="000D55CD"/>
    <w:p w14:paraId="363218A1" w14:textId="344DC019" w:rsidR="006E45B1" w:rsidRDefault="006E45B1">
      <w:pPr>
        <w:rPr>
          <w:b/>
          <w:bCs/>
          <w:sz w:val="32"/>
          <w:szCs w:val="32"/>
        </w:rPr>
      </w:pPr>
      <w:r>
        <w:br w:type="page"/>
      </w:r>
    </w:p>
    <w:p w14:paraId="727DC22D" w14:textId="6E1EFF39" w:rsidR="00A00633" w:rsidRDefault="00A00633" w:rsidP="00A00633">
      <w:pPr>
        <w:pStyle w:val="A1"/>
      </w:pPr>
      <w:r>
        <w:lastRenderedPageBreak/>
        <w:t>REFERENCES</w:t>
      </w:r>
    </w:p>
    <w:p w14:paraId="7CD9A042" w14:textId="77777777" w:rsidR="009B2460" w:rsidRPr="009B2460" w:rsidRDefault="00C4709E" w:rsidP="009B2460">
      <w:pPr>
        <w:pStyle w:val="Bibliography"/>
        <w:rPr>
          <w:rFonts w:ascii="Calibri" w:hAnsi="Calibri" w:cs="Calibri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9B2460" w:rsidRPr="009B2460">
        <w:rPr>
          <w:rFonts w:ascii="Calibri" w:hAnsi="Calibri" w:cs="Calibri"/>
        </w:rPr>
        <w:t>[1]</w:t>
      </w:r>
      <w:r w:rsidR="009B2460" w:rsidRPr="009B2460">
        <w:rPr>
          <w:rFonts w:ascii="Calibri" w:hAnsi="Calibri" w:cs="Calibri"/>
        </w:rPr>
        <w:tab/>
        <w:t>“Visit Singapore.” https://www.visitsingapore.com/en/ (accessed Jun. 24, 2021).</w:t>
      </w:r>
    </w:p>
    <w:p w14:paraId="43E5FA23" w14:textId="77777777" w:rsidR="009B2460" w:rsidRPr="009B2460" w:rsidRDefault="009B2460" w:rsidP="009B2460">
      <w:pPr>
        <w:pStyle w:val="Bibliography"/>
        <w:rPr>
          <w:rFonts w:ascii="Calibri" w:hAnsi="Calibri" w:cs="Calibri"/>
        </w:rPr>
      </w:pPr>
      <w:r w:rsidRPr="009B2460">
        <w:rPr>
          <w:rFonts w:ascii="Calibri" w:hAnsi="Calibri" w:cs="Calibri"/>
        </w:rPr>
        <w:t>[2]</w:t>
      </w:r>
      <w:r w:rsidRPr="009B2460">
        <w:rPr>
          <w:rFonts w:ascii="Calibri" w:hAnsi="Calibri" w:cs="Calibri"/>
        </w:rPr>
        <w:tab/>
        <w:t xml:space="preserve">“Use Icondrop Plugin &amp; Access the Entire Iconscout assets library!,” </w:t>
      </w:r>
      <w:r w:rsidRPr="009B2460">
        <w:rPr>
          <w:rFonts w:ascii="Calibri" w:hAnsi="Calibri" w:cs="Calibri"/>
          <w:i/>
          <w:iCs/>
        </w:rPr>
        <w:t>Iconscout</w:t>
      </w:r>
      <w:r w:rsidRPr="009B2460">
        <w:rPr>
          <w:rFonts w:ascii="Calibri" w:hAnsi="Calibri" w:cs="Calibri"/>
        </w:rPr>
        <w:t>. https://iconscout.com/icondrop (accessed Jun. 24, 2021).</w:t>
      </w:r>
    </w:p>
    <w:p w14:paraId="68B9FBC9" w14:textId="77777777" w:rsidR="009B2460" w:rsidRPr="009B2460" w:rsidRDefault="009B2460" w:rsidP="009B2460">
      <w:pPr>
        <w:pStyle w:val="Bibliography"/>
        <w:rPr>
          <w:rFonts w:ascii="Calibri" w:hAnsi="Calibri" w:cs="Calibri"/>
        </w:rPr>
      </w:pPr>
      <w:r w:rsidRPr="009B2460">
        <w:rPr>
          <w:rFonts w:ascii="Calibri" w:hAnsi="Calibri" w:cs="Calibri"/>
        </w:rPr>
        <w:t>[3]</w:t>
      </w:r>
      <w:r w:rsidRPr="009B2460">
        <w:rPr>
          <w:rFonts w:ascii="Calibri" w:hAnsi="Calibri" w:cs="Calibri"/>
        </w:rPr>
        <w:tab/>
        <w:t xml:space="preserve">“17K Free SVG Icon + 52K Premium Icon For UI Designers In XD,” </w:t>
      </w:r>
      <w:r w:rsidRPr="009B2460">
        <w:rPr>
          <w:rFonts w:ascii="Calibri" w:hAnsi="Calibri" w:cs="Calibri"/>
          <w:i/>
          <w:iCs/>
        </w:rPr>
        <w:t>uxplugins</w:t>
      </w:r>
      <w:r w:rsidRPr="009B2460">
        <w:rPr>
          <w:rFonts w:ascii="Calibri" w:hAnsi="Calibri" w:cs="Calibri"/>
        </w:rPr>
        <w:t>. https://uxplugins.com/auto-icon/ (accessed Jun. 24, 2021).</w:t>
      </w:r>
    </w:p>
    <w:p w14:paraId="41FD3D83" w14:textId="77777777" w:rsidR="009B2460" w:rsidRPr="009B2460" w:rsidRDefault="009B2460" w:rsidP="009B2460">
      <w:pPr>
        <w:pStyle w:val="Bibliography"/>
        <w:rPr>
          <w:rFonts w:ascii="Calibri" w:hAnsi="Calibri" w:cs="Calibri"/>
        </w:rPr>
      </w:pPr>
      <w:r w:rsidRPr="009B2460">
        <w:rPr>
          <w:rFonts w:ascii="Calibri" w:hAnsi="Calibri" w:cs="Calibri"/>
        </w:rPr>
        <w:t>[4]</w:t>
      </w:r>
      <w:r w:rsidRPr="009B2460">
        <w:rPr>
          <w:rFonts w:ascii="Calibri" w:hAnsi="Calibri" w:cs="Calibri"/>
        </w:rPr>
        <w:tab/>
        <w:t xml:space="preserve">Jon Jensen, </w:t>
      </w:r>
      <w:r w:rsidRPr="009B2460">
        <w:rPr>
          <w:rFonts w:ascii="Calibri" w:hAnsi="Calibri" w:cs="Calibri"/>
          <w:i/>
          <w:iCs/>
        </w:rPr>
        <w:t>Export SQL Server Database to Azure SQL Database</w:t>
      </w:r>
      <w:r w:rsidRPr="009B2460">
        <w:rPr>
          <w:rFonts w:ascii="Calibri" w:hAnsi="Calibri" w:cs="Calibri"/>
        </w:rPr>
        <w:t>. Accessed: Jun. 24, 2021. [Online Video]. Available: https://www.youtube.com/watch?v=c1O8J2gQf08</w:t>
      </w:r>
    </w:p>
    <w:p w14:paraId="70F31B83" w14:textId="69E5F2D8" w:rsidR="00C4709E" w:rsidRPr="002E67F8" w:rsidRDefault="00C4709E" w:rsidP="00C4709E">
      <w:r>
        <w:fldChar w:fldCharType="end"/>
      </w:r>
    </w:p>
    <w:sectPr w:rsidR="00C4709E" w:rsidRPr="002E67F8" w:rsidSect="001E5405">
      <w:footerReference w:type="default" r:id="rId51"/>
      <w:pgSz w:w="12240" w:h="15840"/>
      <w:pgMar w:top="1440" w:right="1440" w:bottom="1440" w:left="1440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F683040" w14:textId="77777777" w:rsidR="00AD752E" w:rsidRDefault="00AD752E" w:rsidP="001308B3">
      <w:pPr>
        <w:spacing w:after="0" w:line="240" w:lineRule="auto"/>
      </w:pPr>
      <w:r>
        <w:separator/>
      </w:r>
    </w:p>
  </w:endnote>
  <w:endnote w:type="continuationSeparator" w:id="0">
    <w:p w14:paraId="7F4E723A" w14:textId="77777777" w:rsidR="00AD752E" w:rsidRDefault="00AD752E" w:rsidP="001308B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7EE8540" w14:textId="537EAD45" w:rsidR="00732720" w:rsidRDefault="00732720">
    <w:pPr>
      <w:pStyle w:val="Footer"/>
    </w:pPr>
    <w:r>
      <w:rPr>
        <w:noProof/>
      </w:rPr>
      <mc:AlternateContent>
        <mc:Choice Requires="wps">
          <w:drawing>
            <wp:anchor distT="182880" distB="182880" distL="114300" distR="114300" simplePos="0" relativeHeight="251659264" behindDoc="0" locked="0" layoutInCell="1" allowOverlap="0" wp14:anchorId="3DCA06AF" wp14:editId="0A6F4085">
              <wp:simplePos x="0" y="0"/>
              <wp:positionH relativeFrom="page">
                <wp:align>center</wp:align>
              </wp:positionH>
              <mc:AlternateContent>
                <mc:Choice Requires="wp14">
                  <wp:positionV relativeFrom="page">
                    <wp14:pctPosVOffset>94100</wp14:pctPosVOffset>
                  </wp:positionV>
                </mc:Choice>
                <mc:Fallback>
                  <wp:positionV relativeFrom="page">
                    <wp:posOffset>9464675</wp:posOffset>
                  </wp:positionV>
                </mc:Fallback>
              </mc:AlternateContent>
              <wp:extent cx="5943600" cy="393192"/>
              <wp:effectExtent l="0" t="0" r="0" b="6985"/>
              <wp:wrapTopAndBottom/>
              <wp:docPr id="26" name="Text Box 26" descr="Color-block footer displaying page number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5943600" cy="393192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style>
                      <a:lnRef idx="0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dk1"/>
                      </a:fontRef>
                    </wps:style>
                    <wps:txbx>
                      <w:txbxContent>
                        <w:tbl>
                          <w:tblPr>
                            <w:tblW w:w="5000" w:type="pct"/>
                            <w:tblCellMar>
                              <w:left w:w="0" w:type="dxa"/>
                              <w:right w:w="0" w:type="dxa"/>
                            </w:tblCellMar>
                            <w:tblLook w:val="04A0" w:firstRow="1" w:lastRow="0" w:firstColumn="1" w:lastColumn="0" w:noHBand="0" w:noVBand="1"/>
                            <w:tblDescription w:val="Footer content"/>
                          </w:tblPr>
                          <w:tblGrid>
                            <w:gridCol w:w="188"/>
                            <w:gridCol w:w="8709"/>
                            <w:gridCol w:w="468"/>
                          </w:tblGrid>
                          <w:tr w:rsidR="00732720" w14:paraId="598A922B" w14:textId="77777777">
                            <w:trPr>
                              <w:trHeight w:hRule="exact" w:val="360"/>
                            </w:trPr>
                            <w:tc>
                              <w:tcPr>
                                <w:tcW w:w="100" w:type="pct"/>
                                <w:shd w:val="clear" w:color="auto" w:fill="4472C4" w:themeFill="accent1"/>
                                <w:vAlign w:val="center"/>
                              </w:tcPr>
                              <w:p w14:paraId="00A3D2CB" w14:textId="77777777" w:rsidR="00732720" w:rsidRDefault="00732720">
                                <w:pPr>
                                  <w:pStyle w:val="Footer"/>
                                  <w:tabs>
                                    <w:tab w:val="clear" w:pos="4680"/>
                                    <w:tab w:val="clear" w:pos="9360"/>
                                  </w:tabs>
                                  <w:spacing w:before="40" w:after="40"/>
                                  <w:rPr>
                                    <w:color w:val="FFFFFF" w:themeColor="background1"/>
                                  </w:rPr>
                                </w:pPr>
                              </w:p>
                            </w:tc>
                            <w:tc>
                              <w:tcPr>
                                <w:tcW w:w="4650" w:type="pct"/>
                                <w:shd w:val="clear" w:color="auto" w:fill="2E74B5" w:themeFill="accent5" w:themeFillShade="BF"/>
                                <w:vAlign w:val="center"/>
                              </w:tcPr>
                              <w:p w14:paraId="27DA5811" w14:textId="77777777" w:rsidR="00732720" w:rsidRDefault="00732720">
                                <w:pPr>
                                  <w:pStyle w:val="Footer"/>
                                  <w:tabs>
                                    <w:tab w:val="clear" w:pos="4680"/>
                                    <w:tab w:val="clear" w:pos="9360"/>
                                  </w:tabs>
                                  <w:spacing w:before="40" w:after="40"/>
                                  <w:ind w:left="144" w:right="144"/>
                                  <w:rPr>
                                    <w:color w:val="FFFFFF" w:themeColor="background1"/>
                                  </w:rPr>
                                </w:pPr>
                              </w:p>
                            </w:tc>
                            <w:tc>
                              <w:tcPr>
                                <w:tcW w:w="250" w:type="pct"/>
                                <w:shd w:val="clear" w:color="auto" w:fill="4472C4" w:themeFill="accent1"/>
                                <w:vAlign w:val="center"/>
                              </w:tcPr>
                              <w:p w14:paraId="7E713EFE" w14:textId="6BB52F4F" w:rsidR="00732720" w:rsidRDefault="00732720">
                                <w:pPr>
                                  <w:pStyle w:val="Footer"/>
                                  <w:tabs>
                                    <w:tab w:val="clear" w:pos="4680"/>
                                    <w:tab w:val="clear" w:pos="9360"/>
                                  </w:tabs>
                                  <w:spacing w:before="40" w:after="40"/>
                                  <w:jc w:val="center"/>
                                  <w:rPr>
                                    <w:color w:val="FFFFFF" w:themeColor="background1"/>
                                  </w:rPr>
                                </w:pPr>
                              </w:p>
                            </w:tc>
                          </w:tr>
                        </w:tbl>
                        <w:p w14:paraId="34164F78" w14:textId="12D731A7" w:rsidR="00732720" w:rsidRPr="001E5405" w:rsidRDefault="00732720">
                          <w:pPr>
                            <w:pStyle w:val="NoSpacing"/>
                            <w:rPr>
                              <w:b/>
                            </w:rPr>
                          </w:pPr>
                          <w:r w:rsidRPr="001E5405">
                            <w:rPr>
                              <w:b/>
                            </w:rPr>
                            <w:t>VISITVIETNAM</w:t>
                          </w:r>
                          <w:r w:rsidRPr="001E5405">
                            <w:rPr>
                              <w:b/>
                            </w:rPr>
                            <w:tab/>
                          </w:r>
                          <w:r w:rsidRPr="001E5405">
                            <w:rPr>
                              <w:b/>
                            </w:rPr>
                            <w:tab/>
                          </w:r>
                          <w:r w:rsidRPr="001E5405">
                            <w:rPr>
                              <w:b/>
                            </w:rPr>
                            <w:tab/>
                          </w:r>
                          <w:r w:rsidRPr="001E5405">
                            <w:rPr>
                              <w:b/>
                            </w:rPr>
                            <w:tab/>
                          </w:r>
                          <w:r w:rsidRPr="001E5405">
                            <w:rPr>
                              <w:b/>
                            </w:rPr>
                            <w:tab/>
                          </w:r>
                          <w:r w:rsidRPr="001E5405">
                            <w:rPr>
                              <w:b/>
                            </w:rPr>
                            <w:tab/>
                          </w:r>
                          <w:r w:rsidRPr="001E5405">
                            <w:rPr>
                              <w:b/>
                            </w:rPr>
                            <w:tab/>
                          </w:r>
                          <w:r w:rsidRPr="001E5405">
                            <w:rPr>
                              <w:b/>
                            </w:rPr>
                            <w:tab/>
                          </w:r>
                          <w:r w:rsidRPr="001E5405">
                            <w:rPr>
                              <w:b/>
                            </w:rPr>
                            <w:tab/>
                          </w:r>
                          <w:r w:rsidRPr="001E5405">
                            <w:rPr>
                              <w:b/>
                            </w:rPr>
                            <w:tab/>
                          </w:r>
                          <w:r w:rsidRPr="001E5405">
                            <w:rPr>
                              <w:b/>
                            </w:rPr>
                            <w:tab/>
                          </w:r>
                          <w:r>
                            <w:rPr>
                              <w:b/>
                            </w:rPr>
                            <w:t xml:space="preserve">         </w:t>
                          </w:r>
                          <w:r w:rsidRPr="001E5405">
                            <w:rPr>
                              <w:b/>
                            </w:rPr>
                            <w:fldChar w:fldCharType="begin"/>
                          </w:r>
                          <w:r w:rsidRPr="001E5405">
                            <w:rPr>
                              <w:b/>
                            </w:rPr>
                            <w:instrText xml:space="preserve"> PAGE   \* MERGEFORMAT </w:instrText>
                          </w:r>
                          <w:r w:rsidRPr="001E5405">
                            <w:rPr>
                              <w:b/>
                            </w:rPr>
                            <w:fldChar w:fldCharType="separate"/>
                          </w:r>
                          <w:r w:rsidR="009B2460">
                            <w:rPr>
                              <w:b/>
                              <w:noProof/>
                            </w:rPr>
                            <w:t>41</w:t>
                          </w:r>
                          <w:r w:rsidRPr="001E5405">
                            <w:rPr>
                              <w:b/>
                              <w:noProof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10000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DCA06AF" id="_x0000_t202" coordsize="21600,21600" o:spt="202" path="m,l,21600r21600,l21600,xe">
              <v:stroke joinstyle="miter"/>
              <v:path gradientshapeok="t" o:connecttype="rect"/>
            </v:shapetype>
            <v:shape id="Text Box 26" o:spid="_x0000_s1026" type="#_x0000_t202" alt="Color-block footer displaying page number" style="position:absolute;margin-left:0;margin-top:0;width:468pt;height:30.95pt;z-index:251659264;visibility:visible;mso-wrap-style:square;mso-width-percent:1000;mso-height-percent:0;mso-top-percent:941;mso-wrap-distance-left:9pt;mso-wrap-distance-top:14.4pt;mso-wrap-distance-right:9pt;mso-wrap-distance-bottom:14.4pt;mso-position-horizontal:center;mso-position-horizontal-relative:page;mso-position-vertical-relative:page;mso-width-percent:1000;mso-height-percent:0;mso-top-percent:941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" o:allowoverlap="f" filled="f" stroked="f" strokeweight=".5pt">
              <v:textbox inset="0,0,0,0">
                <w:txbxContent>
                  <w:tbl>
                    <w:tblPr>
                      <w:tblW w:w="5000" w:type="pct"/>
                      <w:tblCellMar>
                        <w:left w:w="0" w:type="dxa"/>
                        <w:right w:w="0" w:type="dxa"/>
                      </w:tblCellMar>
                      <w:tblLook w:val="04A0" w:firstRow="1" w:lastRow="0" w:firstColumn="1" w:lastColumn="0" w:noHBand="0" w:noVBand="1"/>
                      <w:tblDescription w:val="Footer content"/>
                    </w:tblPr>
                    <w:tblGrid>
                      <w:gridCol w:w="188"/>
                      <w:gridCol w:w="8709"/>
                      <w:gridCol w:w="468"/>
                    </w:tblGrid>
                    <w:tr w:rsidR="00732720" w14:paraId="598A922B" w14:textId="77777777">
                      <w:trPr>
                        <w:trHeight w:hRule="exact" w:val="360"/>
                      </w:trPr>
                      <w:tc>
                        <w:tcPr>
                          <w:tcW w:w="100" w:type="pct"/>
                          <w:shd w:val="clear" w:color="auto" w:fill="4472C4" w:themeFill="accent1"/>
                          <w:vAlign w:val="center"/>
                        </w:tcPr>
                        <w:p w14:paraId="00A3D2CB" w14:textId="77777777" w:rsidR="00732720" w:rsidRDefault="00732720">
                          <w:pPr>
                            <w:pStyle w:val="Footer"/>
                            <w:tabs>
                              <w:tab w:val="clear" w:pos="4680"/>
                              <w:tab w:val="clear" w:pos="9360"/>
                            </w:tabs>
                            <w:spacing w:before="40" w:after="40"/>
                            <w:rPr>
                              <w:color w:val="FFFFFF" w:themeColor="background1"/>
                            </w:rPr>
                          </w:pPr>
                        </w:p>
                      </w:tc>
                      <w:tc>
                        <w:tcPr>
                          <w:tcW w:w="4650" w:type="pct"/>
                          <w:shd w:val="clear" w:color="auto" w:fill="2E74B5" w:themeFill="accent5" w:themeFillShade="BF"/>
                          <w:vAlign w:val="center"/>
                        </w:tcPr>
                        <w:p w14:paraId="27DA5811" w14:textId="77777777" w:rsidR="00732720" w:rsidRDefault="00732720">
                          <w:pPr>
                            <w:pStyle w:val="Footer"/>
                            <w:tabs>
                              <w:tab w:val="clear" w:pos="4680"/>
                              <w:tab w:val="clear" w:pos="9360"/>
                            </w:tabs>
                            <w:spacing w:before="40" w:after="40"/>
                            <w:ind w:left="144" w:right="144"/>
                            <w:rPr>
                              <w:color w:val="FFFFFF" w:themeColor="background1"/>
                            </w:rPr>
                          </w:pPr>
                        </w:p>
                      </w:tc>
                      <w:tc>
                        <w:tcPr>
                          <w:tcW w:w="250" w:type="pct"/>
                          <w:shd w:val="clear" w:color="auto" w:fill="4472C4" w:themeFill="accent1"/>
                          <w:vAlign w:val="center"/>
                        </w:tcPr>
                        <w:p w14:paraId="7E713EFE" w14:textId="6BB52F4F" w:rsidR="00732720" w:rsidRDefault="00732720">
                          <w:pPr>
                            <w:pStyle w:val="Footer"/>
                            <w:tabs>
                              <w:tab w:val="clear" w:pos="4680"/>
                              <w:tab w:val="clear" w:pos="9360"/>
                            </w:tabs>
                            <w:spacing w:before="40" w:after="40"/>
                            <w:jc w:val="center"/>
                            <w:rPr>
                              <w:color w:val="FFFFFF" w:themeColor="background1"/>
                            </w:rPr>
                          </w:pPr>
                        </w:p>
                      </w:tc>
                    </w:tr>
                  </w:tbl>
                  <w:p w14:paraId="34164F78" w14:textId="12D731A7" w:rsidR="00732720" w:rsidRPr="001E5405" w:rsidRDefault="00732720">
                    <w:pPr>
                      <w:pStyle w:val="NoSpacing"/>
                      <w:rPr>
                        <w:b/>
                      </w:rPr>
                    </w:pPr>
                    <w:r w:rsidRPr="001E5405">
                      <w:rPr>
                        <w:b/>
                      </w:rPr>
                      <w:t>VISITVIETNAM</w:t>
                    </w:r>
                    <w:r w:rsidRPr="001E5405">
                      <w:rPr>
                        <w:b/>
                      </w:rPr>
                      <w:tab/>
                    </w:r>
                    <w:r w:rsidRPr="001E5405">
                      <w:rPr>
                        <w:b/>
                      </w:rPr>
                      <w:tab/>
                    </w:r>
                    <w:r w:rsidRPr="001E5405">
                      <w:rPr>
                        <w:b/>
                      </w:rPr>
                      <w:tab/>
                    </w:r>
                    <w:r w:rsidRPr="001E5405">
                      <w:rPr>
                        <w:b/>
                      </w:rPr>
                      <w:tab/>
                    </w:r>
                    <w:r w:rsidRPr="001E5405">
                      <w:rPr>
                        <w:b/>
                      </w:rPr>
                      <w:tab/>
                    </w:r>
                    <w:r w:rsidRPr="001E5405">
                      <w:rPr>
                        <w:b/>
                      </w:rPr>
                      <w:tab/>
                    </w:r>
                    <w:r w:rsidRPr="001E5405">
                      <w:rPr>
                        <w:b/>
                      </w:rPr>
                      <w:tab/>
                    </w:r>
                    <w:r w:rsidRPr="001E5405">
                      <w:rPr>
                        <w:b/>
                      </w:rPr>
                      <w:tab/>
                    </w:r>
                    <w:r w:rsidRPr="001E5405">
                      <w:rPr>
                        <w:b/>
                      </w:rPr>
                      <w:tab/>
                    </w:r>
                    <w:r w:rsidRPr="001E5405">
                      <w:rPr>
                        <w:b/>
                      </w:rPr>
                      <w:tab/>
                    </w:r>
                    <w:r w:rsidRPr="001E5405">
                      <w:rPr>
                        <w:b/>
                      </w:rPr>
                      <w:tab/>
                    </w:r>
                    <w:r>
                      <w:rPr>
                        <w:b/>
                      </w:rPr>
                      <w:t xml:space="preserve">         </w:t>
                    </w:r>
                    <w:r w:rsidRPr="001E5405">
                      <w:rPr>
                        <w:b/>
                      </w:rPr>
                      <w:fldChar w:fldCharType="begin"/>
                    </w:r>
                    <w:r w:rsidRPr="001E5405">
                      <w:rPr>
                        <w:b/>
                      </w:rPr>
                      <w:instrText xml:space="preserve"> PAGE   \* MERGEFORMAT </w:instrText>
                    </w:r>
                    <w:r w:rsidRPr="001E5405">
                      <w:rPr>
                        <w:b/>
                      </w:rPr>
                      <w:fldChar w:fldCharType="separate"/>
                    </w:r>
                    <w:r w:rsidR="009B2460">
                      <w:rPr>
                        <w:b/>
                        <w:noProof/>
                      </w:rPr>
                      <w:t>41</w:t>
                    </w:r>
                    <w:r w:rsidRPr="001E5405">
                      <w:rPr>
                        <w:b/>
                        <w:noProof/>
                      </w:rPr>
                      <w:fldChar w:fldCharType="end"/>
                    </w:r>
                  </w:p>
                </w:txbxContent>
              </v:textbox>
              <w10:wrap type="topAndBottom" anchorx="page" anchory="page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3CCD8B4" w14:textId="77777777" w:rsidR="00AD752E" w:rsidRDefault="00AD752E" w:rsidP="001308B3">
      <w:pPr>
        <w:spacing w:after="0" w:line="240" w:lineRule="auto"/>
      </w:pPr>
      <w:r>
        <w:separator/>
      </w:r>
    </w:p>
  </w:footnote>
  <w:footnote w:type="continuationSeparator" w:id="0">
    <w:p w14:paraId="033250D5" w14:textId="77777777" w:rsidR="00AD752E" w:rsidRDefault="00AD752E" w:rsidP="001308B3">
      <w:pPr>
        <w:spacing w:after="0" w:line="240" w:lineRule="auto"/>
      </w:pPr>
      <w:r>
        <w:continuationSeparator/>
      </w:r>
    </w:p>
  </w:footnote>
  <w:footnote w:id="1">
    <w:p w14:paraId="027306DA" w14:textId="54304D88" w:rsidR="00732720" w:rsidRDefault="00732720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C845C7">
        <w:t>Tourism Information Center, “Statistics International Visitors Arriving</w:t>
      </w:r>
      <w:r>
        <w:t xml:space="preserve"> on Dec 2019</w:t>
      </w:r>
      <w:r w:rsidRPr="00C845C7">
        <w:t>”,</w:t>
      </w:r>
      <w:r>
        <w:t xml:space="preserve"> 1</w:t>
      </w:r>
      <w:r w:rsidRPr="00C845C7">
        <w:rPr>
          <w:vertAlign w:val="superscript"/>
        </w:rPr>
        <w:t>st</w:t>
      </w:r>
      <w:r>
        <w:t xml:space="preserve"> July 2021, website: </w:t>
      </w:r>
      <w:hyperlink r:id="rId1" w:history="1">
        <w:r w:rsidRPr="00AA668B">
          <w:rPr>
            <w:rStyle w:val="Hyperlink"/>
          </w:rPr>
          <w:t>https://vietnamtourism.gov.vn/index.php/statistic/international?txtkey=&amp;year=2019&amp;period=t12</w:t>
        </w:r>
      </w:hyperlink>
    </w:p>
    <w:p w14:paraId="27BDAEA9" w14:textId="77777777" w:rsidR="00732720" w:rsidRDefault="00732720">
      <w:pPr>
        <w:pStyle w:val="FootnoteText"/>
      </w:pPr>
    </w:p>
  </w:footnote>
  <w:footnote w:id="2">
    <w:p w14:paraId="427E5F14" w14:textId="240E1FB7" w:rsidR="00732720" w:rsidRDefault="00732720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C845C7">
        <w:t>Tourism Information Center, “Statistics International Visitors Arriving</w:t>
      </w:r>
      <w:r>
        <w:t xml:space="preserve"> on March 2020</w:t>
      </w:r>
      <w:r w:rsidRPr="00C845C7">
        <w:t>”,</w:t>
      </w:r>
      <w:r>
        <w:t xml:space="preserve"> 1</w:t>
      </w:r>
      <w:r w:rsidRPr="00C845C7">
        <w:rPr>
          <w:vertAlign w:val="superscript"/>
        </w:rPr>
        <w:t>st</w:t>
      </w:r>
      <w:r>
        <w:t xml:space="preserve"> July 2021, website: </w:t>
      </w:r>
      <w:hyperlink r:id="rId2" w:history="1">
        <w:r w:rsidRPr="00AA668B">
          <w:rPr>
            <w:rStyle w:val="Hyperlink"/>
          </w:rPr>
          <w:t>https://vietnamtourism.gov.vn/index.php/statistic/international?txtkey=&amp;year=2020&amp;period=t3</w:t>
        </w:r>
      </w:hyperlink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65556E"/>
    <w:multiLevelType w:val="hybridMultilevel"/>
    <w:tmpl w:val="456A7F82"/>
    <w:lvl w:ilvl="0" w:tplc="3AECDD34">
      <w:start w:val="449"/>
      <w:numFmt w:val="bullet"/>
      <w:lvlText w:val="-"/>
      <w:lvlJc w:val="left"/>
      <w:pPr>
        <w:ind w:left="108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" w15:restartNumberingAfterBreak="0">
    <w:nsid w:val="04CF2BAB"/>
    <w:multiLevelType w:val="hybridMultilevel"/>
    <w:tmpl w:val="FA868B6A"/>
    <w:lvl w:ilvl="0" w:tplc="3AECDD34">
      <w:start w:val="449"/>
      <w:numFmt w:val="bullet"/>
      <w:lvlText w:val="-"/>
      <w:lvlJc w:val="left"/>
      <w:pPr>
        <w:ind w:left="108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" w15:restartNumberingAfterBreak="0">
    <w:nsid w:val="08E61886"/>
    <w:multiLevelType w:val="hybridMultilevel"/>
    <w:tmpl w:val="FCC24D1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94A0E87"/>
    <w:multiLevelType w:val="hybridMultilevel"/>
    <w:tmpl w:val="AC1409F8"/>
    <w:lvl w:ilvl="0" w:tplc="3AECDD34">
      <w:start w:val="449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A1E5663"/>
    <w:multiLevelType w:val="hybridMultilevel"/>
    <w:tmpl w:val="0A6E9F4E"/>
    <w:lvl w:ilvl="0" w:tplc="3AECDD34">
      <w:start w:val="449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C892213"/>
    <w:multiLevelType w:val="hybridMultilevel"/>
    <w:tmpl w:val="F3828AC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CAD7B1C"/>
    <w:multiLevelType w:val="hybridMultilevel"/>
    <w:tmpl w:val="84D20EA6"/>
    <w:lvl w:ilvl="0" w:tplc="3AECDD34">
      <w:start w:val="449"/>
      <w:numFmt w:val="bullet"/>
      <w:lvlText w:val="-"/>
      <w:lvlJc w:val="left"/>
      <w:pPr>
        <w:ind w:left="144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7" w15:restartNumberingAfterBreak="0">
    <w:nsid w:val="138872A7"/>
    <w:multiLevelType w:val="hybridMultilevel"/>
    <w:tmpl w:val="8E70D33C"/>
    <w:lvl w:ilvl="0" w:tplc="3AECDD34">
      <w:start w:val="449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45A070D"/>
    <w:multiLevelType w:val="hybridMultilevel"/>
    <w:tmpl w:val="0ED08DB0"/>
    <w:lvl w:ilvl="0" w:tplc="3AECDD34">
      <w:start w:val="449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16626CDB"/>
    <w:multiLevelType w:val="hybridMultilevel"/>
    <w:tmpl w:val="0604122E"/>
    <w:lvl w:ilvl="0" w:tplc="04090001">
      <w:start w:val="1"/>
      <w:numFmt w:val="bullet"/>
      <w:lvlText w:val=""/>
      <w:lvlJc w:val="left"/>
      <w:pPr>
        <w:ind w:left="1171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891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611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31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51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771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91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211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31" w:hanging="360"/>
      </w:pPr>
      <w:rPr>
        <w:rFonts w:ascii="Wingdings" w:hAnsi="Wingdings" w:hint="default"/>
      </w:rPr>
    </w:lvl>
  </w:abstractNum>
  <w:abstractNum w:abstractNumId="10" w15:restartNumberingAfterBreak="0">
    <w:nsid w:val="16E5024C"/>
    <w:multiLevelType w:val="hybridMultilevel"/>
    <w:tmpl w:val="DE422048"/>
    <w:lvl w:ilvl="0" w:tplc="3AECDD34">
      <w:start w:val="449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82A3994"/>
    <w:multiLevelType w:val="hybridMultilevel"/>
    <w:tmpl w:val="55643368"/>
    <w:lvl w:ilvl="0" w:tplc="3AECDD34">
      <w:start w:val="449"/>
      <w:numFmt w:val="bullet"/>
      <w:lvlText w:val="-"/>
      <w:lvlJc w:val="left"/>
      <w:pPr>
        <w:ind w:left="108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2" w15:restartNumberingAfterBreak="0">
    <w:nsid w:val="195E736B"/>
    <w:multiLevelType w:val="hybridMultilevel"/>
    <w:tmpl w:val="50BE1D3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1A8E7D13"/>
    <w:multiLevelType w:val="hybridMultilevel"/>
    <w:tmpl w:val="D5FA8782"/>
    <w:lvl w:ilvl="0" w:tplc="3AECDD34">
      <w:start w:val="449"/>
      <w:numFmt w:val="bullet"/>
      <w:lvlText w:val="-"/>
      <w:lvlJc w:val="left"/>
      <w:pPr>
        <w:ind w:left="1170" w:hanging="360"/>
      </w:pPr>
      <w:rPr>
        <w:rFonts w:ascii="Calibri" w:eastAsiaTheme="minorHAnsi" w:hAnsi="Calibri" w:cs="Calibri" w:hint="default"/>
      </w:rPr>
    </w:lvl>
    <w:lvl w:ilvl="1" w:tplc="04090003">
      <w:start w:val="1"/>
      <w:numFmt w:val="bullet"/>
      <w:lvlText w:val="o"/>
      <w:lvlJc w:val="left"/>
      <w:pPr>
        <w:ind w:left="189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61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3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5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77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9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21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30" w:hanging="360"/>
      </w:pPr>
      <w:rPr>
        <w:rFonts w:ascii="Wingdings" w:hAnsi="Wingdings" w:hint="default"/>
      </w:rPr>
    </w:lvl>
  </w:abstractNum>
  <w:abstractNum w:abstractNumId="14" w15:restartNumberingAfterBreak="0">
    <w:nsid w:val="1E251CA4"/>
    <w:multiLevelType w:val="hybridMultilevel"/>
    <w:tmpl w:val="40B865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277E5765"/>
    <w:multiLevelType w:val="hybridMultilevel"/>
    <w:tmpl w:val="1CA2F81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28A44970"/>
    <w:multiLevelType w:val="hybridMultilevel"/>
    <w:tmpl w:val="2BF8582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293D4DBC"/>
    <w:multiLevelType w:val="hybridMultilevel"/>
    <w:tmpl w:val="20CC8BE4"/>
    <w:lvl w:ilvl="0" w:tplc="3AECDD34">
      <w:start w:val="449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A2E3EFB"/>
    <w:multiLevelType w:val="hybridMultilevel"/>
    <w:tmpl w:val="E43C60A4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9" w15:restartNumberingAfterBreak="0">
    <w:nsid w:val="3D6459C9"/>
    <w:multiLevelType w:val="hybridMultilevel"/>
    <w:tmpl w:val="B58E784E"/>
    <w:lvl w:ilvl="0" w:tplc="04090001">
      <w:start w:val="1"/>
      <w:numFmt w:val="bullet"/>
      <w:lvlText w:val=""/>
      <w:lvlJc w:val="left"/>
      <w:pPr>
        <w:ind w:left="221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93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5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7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9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81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53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5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70" w:hanging="360"/>
      </w:pPr>
      <w:rPr>
        <w:rFonts w:ascii="Wingdings" w:hAnsi="Wingdings" w:hint="default"/>
      </w:rPr>
    </w:lvl>
  </w:abstractNum>
  <w:abstractNum w:abstractNumId="20" w15:restartNumberingAfterBreak="0">
    <w:nsid w:val="441B7AB6"/>
    <w:multiLevelType w:val="hybridMultilevel"/>
    <w:tmpl w:val="D102C218"/>
    <w:lvl w:ilvl="0" w:tplc="3AECDD34">
      <w:start w:val="449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98947BA"/>
    <w:multiLevelType w:val="hybridMultilevel"/>
    <w:tmpl w:val="DD349766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2" w15:restartNumberingAfterBreak="0">
    <w:nsid w:val="4C4A0405"/>
    <w:multiLevelType w:val="hybridMultilevel"/>
    <w:tmpl w:val="79D8B7A6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3" w15:restartNumberingAfterBreak="0">
    <w:nsid w:val="4D877B03"/>
    <w:multiLevelType w:val="hybridMultilevel"/>
    <w:tmpl w:val="C75EE4FC"/>
    <w:lvl w:ilvl="0" w:tplc="04090001">
      <w:start w:val="1"/>
      <w:numFmt w:val="bullet"/>
      <w:lvlText w:val=""/>
      <w:lvlJc w:val="left"/>
      <w:pPr>
        <w:ind w:left="99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1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3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5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7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59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1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3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50" w:hanging="360"/>
      </w:pPr>
      <w:rPr>
        <w:rFonts w:ascii="Wingdings" w:hAnsi="Wingdings" w:hint="default"/>
      </w:rPr>
    </w:lvl>
  </w:abstractNum>
  <w:abstractNum w:abstractNumId="24" w15:restartNumberingAfterBreak="0">
    <w:nsid w:val="4E7D4D6E"/>
    <w:multiLevelType w:val="hybridMultilevel"/>
    <w:tmpl w:val="8C3075B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1086578"/>
    <w:multiLevelType w:val="hybridMultilevel"/>
    <w:tmpl w:val="01BAA508"/>
    <w:lvl w:ilvl="0" w:tplc="3AECDD34">
      <w:start w:val="449"/>
      <w:numFmt w:val="bullet"/>
      <w:lvlText w:val="-"/>
      <w:lvlJc w:val="left"/>
      <w:pPr>
        <w:ind w:left="108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6" w15:restartNumberingAfterBreak="0">
    <w:nsid w:val="532570FB"/>
    <w:multiLevelType w:val="hybridMultilevel"/>
    <w:tmpl w:val="88269058"/>
    <w:lvl w:ilvl="0" w:tplc="3AECDD34">
      <w:start w:val="449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6ED053C"/>
    <w:multiLevelType w:val="hybridMultilevel"/>
    <w:tmpl w:val="DB8E5A7A"/>
    <w:lvl w:ilvl="0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28" w15:restartNumberingAfterBreak="0">
    <w:nsid w:val="58951D33"/>
    <w:multiLevelType w:val="hybridMultilevel"/>
    <w:tmpl w:val="E30E416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5ABA5B82"/>
    <w:multiLevelType w:val="hybridMultilevel"/>
    <w:tmpl w:val="385437C0"/>
    <w:lvl w:ilvl="0" w:tplc="3AECDD34">
      <w:start w:val="449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5E0A0240"/>
    <w:multiLevelType w:val="hybridMultilevel"/>
    <w:tmpl w:val="1EF4C59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5E15194A"/>
    <w:multiLevelType w:val="hybridMultilevel"/>
    <w:tmpl w:val="E45C2912"/>
    <w:lvl w:ilvl="0" w:tplc="3AECDD34">
      <w:start w:val="449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68374B50"/>
    <w:multiLevelType w:val="hybridMultilevel"/>
    <w:tmpl w:val="DAA2FA2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6A8A76F0"/>
    <w:multiLevelType w:val="hybridMultilevel"/>
    <w:tmpl w:val="280CB124"/>
    <w:lvl w:ilvl="0" w:tplc="3AECDD34">
      <w:start w:val="449"/>
      <w:numFmt w:val="bullet"/>
      <w:lvlText w:val="-"/>
      <w:lvlJc w:val="left"/>
      <w:pPr>
        <w:ind w:left="108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4" w15:restartNumberingAfterBreak="0">
    <w:nsid w:val="6E1C7942"/>
    <w:multiLevelType w:val="hybridMultilevel"/>
    <w:tmpl w:val="43349114"/>
    <w:lvl w:ilvl="0" w:tplc="3AECDD34">
      <w:start w:val="449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6FA90761"/>
    <w:multiLevelType w:val="hybridMultilevel"/>
    <w:tmpl w:val="759EBCD6"/>
    <w:lvl w:ilvl="0" w:tplc="04090011">
      <w:start w:val="1"/>
      <w:numFmt w:val="decimal"/>
      <w:lvlText w:val="%1)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6" w15:restartNumberingAfterBreak="0">
    <w:nsid w:val="76322ED1"/>
    <w:multiLevelType w:val="hybridMultilevel"/>
    <w:tmpl w:val="8CCE39F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769A45E6"/>
    <w:multiLevelType w:val="hybridMultilevel"/>
    <w:tmpl w:val="868AF15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77BD5F15"/>
    <w:multiLevelType w:val="hybridMultilevel"/>
    <w:tmpl w:val="C428A496"/>
    <w:lvl w:ilvl="0" w:tplc="3AECDD34">
      <w:start w:val="449"/>
      <w:numFmt w:val="bullet"/>
      <w:lvlText w:val="-"/>
      <w:lvlJc w:val="left"/>
      <w:pPr>
        <w:ind w:left="1446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216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6" w:hanging="360"/>
      </w:pPr>
      <w:rPr>
        <w:rFonts w:ascii="Wingdings" w:hAnsi="Wingdings" w:hint="default"/>
      </w:rPr>
    </w:lvl>
  </w:abstractNum>
  <w:abstractNum w:abstractNumId="39" w15:restartNumberingAfterBreak="0">
    <w:nsid w:val="78BD358C"/>
    <w:multiLevelType w:val="hybridMultilevel"/>
    <w:tmpl w:val="0AB87CF2"/>
    <w:lvl w:ilvl="0" w:tplc="3AECDD34">
      <w:start w:val="449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 w15:restartNumberingAfterBreak="0">
    <w:nsid w:val="7BC2027F"/>
    <w:multiLevelType w:val="hybridMultilevel"/>
    <w:tmpl w:val="F3189EFC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41" w15:restartNumberingAfterBreak="0">
    <w:nsid w:val="7D0A2C83"/>
    <w:multiLevelType w:val="multilevel"/>
    <w:tmpl w:val="88C42F68"/>
    <w:lvl w:ilvl="0">
      <w:start w:val="1"/>
      <w:numFmt w:val="upperRoman"/>
      <w:pStyle w:val="A1"/>
      <w:suff w:val="space"/>
      <w:lvlText w:val="Part 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A2"/>
      <w:suff w:val="space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pStyle w:val="A3"/>
      <w:suff w:val="space"/>
      <w:lvlText w:val="%2.%3."/>
      <w:lvlJc w:val="left"/>
      <w:pPr>
        <w:ind w:left="121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num w:numId="1">
    <w:abstractNumId w:val="25"/>
  </w:num>
  <w:num w:numId="2">
    <w:abstractNumId w:val="18"/>
  </w:num>
  <w:num w:numId="3">
    <w:abstractNumId w:val="19"/>
  </w:num>
  <w:num w:numId="4">
    <w:abstractNumId w:val="24"/>
  </w:num>
  <w:num w:numId="5">
    <w:abstractNumId w:val="12"/>
  </w:num>
  <w:num w:numId="6">
    <w:abstractNumId w:val="28"/>
  </w:num>
  <w:num w:numId="7">
    <w:abstractNumId w:val="27"/>
  </w:num>
  <w:num w:numId="8">
    <w:abstractNumId w:val="8"/>
  </w:num>
  <w:num w:numId="9">
    <w:abstractNumId w:val="1"/>
  </w:num>
  <w:num w:numId="10">
    <w:abstractNumId w:val="34"/>
  </w:num>
  <w:num w:numId="11">
    <w:abstractNumId w:val="10"/>
  </w:num>
  <w:num w:numId="12">
    <w:abstractNumId w:val="39"/>
  </w:num>
  <w:num w:numId="13">
    <w:abstractNumId w:val="35"/>
  </w:num>
  <w:num w:numId="14">
    <w:abstractNumId w:val="6"/>
  </w:num>
  <w:num w:numId="15">
    <w:abstractNumId w:val="13"/>
  </w:num>
  <w:num w:numId="16">
    <w:abstractNumId w:val="33"/>
  </w:num>
  <w:num w:numId="17">
    <w:abstractNumId w:val="38"/>
  </w:num>
  <w:num w:numId="18">
    <w:abstractNumId w:val="9"/>
  </w:num>
  <w:num w:numId="19">
    <w:abstractNumId w:val="0"/>
  </w:num>
  <w:num w:numId="20">
    <w:abstractNumId w:val="26"/>
  </w:num>
  <w:num w:numId="21">
    <w:abstractNumId w:val="3"/>
  </w:num>
  <w:num w:numId="22">
    <w:abstractNumId w:val="31"/>
  </w:num>
  <w:num w:numId="23">
    <w:abstractNumId w:val="41"/>
  </w:num>
  <w:num w:numId="24">
    <w:abstractNumId w:val="29"/>
  </w:num>
  <w:num w:numId="25">
    <w:abstractNumId w:val="11"/>
  </w:num>
  <w:num w:numId="26">
    <w:abstractNumId w:val="21"/>
  </w:num>
  <w:num w:numId="27">
    <w:abstractNumId w:val="22"/>
  </w:num>
  <w:num w:numId="28">
    <w:abstractNumId w:val="40"/>
  </w:num>
  <w:num w:numId="29">
    <w:abstractNumId w:val="32"/>
  </w:num>
  <w:num w:numId="30">
    <w:abstractNumId w:val="14"/>
  </w:num>
  <w:num w:numId="31">
    <w:abstractNumId w:val="37"/>
  </w:num>
  <w:num w:numId="32">
    <w:abstractNumId w:val="16"/>
  </w:num>
  <w:num w:numId="33">
    <w:abstractNumId w:val="36"/>
  </w:num>
  <w:num w:numId="34">
    <w:abstractNumId w:val="2"/>
  </w:num>
  <w:num w:numId="35">
    <w:abstractNumId w:val="15"/>
  </w:num>
  <w:num w:numId="36">
    <w:abstractNumId w:val="23"/>
  </w:num>
  <w:num w:numId="37">
    <w:abstractNumId w:val="7"/>
  </w:num>
  <w:num w:numId="38">
    <w:abstractNumId w:val="20"/>
  </w:num>
  <w:num w:numId="39">
    <w:abstractNumId w:val="4"/>
  </w:num>
  <w:num w:numId="40">
    <w:abstractNumId w:val="17"/>
  </w:num>
  <w:num w:numId="41">
    <w:abstractNumId w:val="5"/>
  </w:num>
  <w:num w:numId="42">
    <w:abstractNumId w:val="30"/>
  </w:num>
  <w:numIdMacAtCleanup w:val="4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5A4B96"/>
    <w:rsid w:val="00026316"/>
    <w:rsid w:val="000336A9"/>
    <w:rsid w:val="000509FD"/>
    <w:rsid w:val="00050EA1"/>
    <w:rsid w:val="00055235"/>
    <w:rsid w:val="00065C70"/>
    <w:rsid w:val="00071E04"/>
    <w:rsid w:val="000851B7"/>
    <w:rsid w:val="0008713B"/>
    <w:rsid w:val="00090EC6"/>
    <w:rsid w:val="0009683D"/>
    <w:rsid w:val="000A6C44"/>
    <w:rsid w:val="000D55CD"/>
    <w:rsid w:val="000D6A57"/>
    <w:rsid w:val="000E4673"/>
    <w:rsid w:val="000E5A75"/>
    <w:rsid w:val="000E67F3"/>
    <w:rsid w:val="001043AF"/>
    <w:rsid w:val="00106837"/>
    <w:rsid w:val="00107956"/>
    <w:rsid w:val="00111A0C"/>
    <w:rsid w:val="001305C6"/>
    <w:rsid w:val="001308B3"/>
    <w:rsid w:val="0014534D"/>
    <w:rsid w:val="00147CAB"/>
    <w:rsid w:val="0015697F"/>
    <w:rsid w:val="0016305E"/>
    <w:rsid w:val="001C4BC8"/>
    <w:rsid w:val="001E028C"/>
    <w:rsid w:val="001E3F81"/>
    <w:rsid w:val="001E50DF"/>
    <w:rsid w:val="001E5405"/>
    <w:rsid w:val="001F33B9"/>
    <w:rsid w:val="0020589F"/>
    <w:rsid w:val="002149AF"/>
    <w:rsid w:val="00223F67"/>
    <w:rsid w:val="002314BD"/>
    <w:rsid w:val="00231E76"/>
    <w:rsid w:val="002334F5"/>
    <w:rsid w:val="00237497"/>
    <w:rsid w:val="00244A63"/>
    <w:rsid w:val="00254C60"/>
    <w:rsid w:val="002735E6"/>
    <w:rsid w:val="002928F8"/>
    <w:rsid w:val="00295947"/>
    <w:rsid w:val="002979D9"/>
    <w:rsid w:val="002A56C2"/>
    <w:rsid w:val="002B76F9"/>
    <w:rsid w:val="002B7F7A"/>
    <w:rsid w:val="002D2200"/>
    <w:rsid w:val="002E0DB1"/>
    <w:rsid w:val="002E1DD8"/>
    <w:rsid w:val="002E3D2C"/>
    <w:rsid w:val="002E67F8"/>
    <w:rsid w:val="002F092F"/>
    <w:rsid w:val="002F6E7C"/>
    <w:rsid w:val="0030669A"/>
    <w:rsid w:val="00307C7A"/>
    <w:rsid w:val="0031362C"/>
    <w:rsid w:val="00317AA7"/>
    <w:rsid w:val="00331C6B"/>
    <w:rsid w:val="00335A5E"/>
    <w:rsid w:val="00350A59"/>
    <w:rsid w:val="003577FA"/>
    <w:rsid w:val="00362D6A"/>
    <w:rsid w:val="00364385"/>
    <w:rsid w:val="00370C84"/>
    <w:rsid w:val="0037222C"/>
    <w:rsid w:val="0038082B"/>
    <w:rsid w:val="0038163C"/>
    <w:rsid w:val="003905A9"/>
    <w:rsid w:val="003C330F"/>
    <w:rsid w:val="003C49BE"/>
    <w:rsid w:val="003C5D8C"/>
    <w:rsid w:val="003D3A11"/>
    <w:rsid w:val="003E4502"/>
    <w:rsid w:val="003F6A59"/>
    <w:rsid w:val="0041759A"/>
    <w:rsid w:val="00420389"/>
    <w:rsid w:val="00421358"/>
    <w:rsid w:val="00434866"/>
    <w:rsid w:val="004503EA"/>
    <w:rsid w:val="004505E1"/>
    <w:rsid w:val="004525D9"/>
    <w:rsid w:val="0045484D"/>
    <w:rsid w:val="00473EFF"/>
    <w:rsid w:val="00485A81"/>
    <w:rsid w:val="00490812"/>
    <w:rsid w:val="004913C1"/>
    <w:rsid w:val="00493DBB"/>
    <w:rsid w:val="004A3CB6"/>
    <w:rsid w:val="004B7FA9"/>
    <w:rsid w:val="004F039B"/>
    <w:rsid w:val="004F071D"/>
    <w:rsid w:val="004F0F3F"/>
    <w:rsid w:val="004F66D9"/>
    <w:rsid w:val="00506077"/>
    <w:rsid w:val="0051408A"/>
    <w:rsid w:val="00546D2D"/>
    <w:rsid w:val="0056034C"/>
    <w:rsid w:val="0056035D"/>
    <w:rsid w:val="005610A6"/>
    <w:rsid w:val="00571078"/>
    <w:rsid w:val="0057345B"/>
    <w:rsid w:val="005A00B6"/>
    <w:rsid w:val="005A4B96"/>
    <w:rsid w:val="005C6394"/>
    <w:rsid w:val="005E27EE"/>
    <w:rsid w:val="005E319B"/>
    <w:rsid w:val="005F58D0"/>
    <w:rsid w:val="006077A2"/>
    <w:rsid w:val="0061115B"/>
    <w:rsid w:val="00624226"/>
    <w:rsid w:val="00630D2A"/>
    <w:rsid w:val="00640706"/>
    <w:rsid w:val="00651082"/>
    <w:rsid w:val="00660137"/>
    <w:rsid w:val="00674857"/>
    <w:rsid w:val="006840E2"/>
    <w:rsid w:val="006A0B77"/>
    <w:rsid w:val="006C05C3"/>
    <w:rsid w:val="006C08AB"/>
    <w:rsid w:val="006C57F9"/>
    <w:rsid w:val="006C7ABA"/>
    <w:rsid w:val="006E3ACE"/>
    <w:rsid w:val="006E45B1"/>
    <w:rsid w:val="006E797B"/>
    <w:rsid w:val="007011D3"/>
    <w:rsid w:val="00701E53"/>
    <w:rsid w:val="007023DA"/>
    <w:rsid w:val="00711824"/>
    <w:rsid w:val="00711DB3"/>
    <w:rsid w:val="00720495"/>
    <w:rsid w:val="00727F7A"/>
    <w:rsid w:val="007308A2"/>
    <w:rsid w:val="00732720"/>
    <w:rsid w:val="00732B68"/>
    <w:rsid w:val="00755C9B"/>
    <w:rsid w:val="007618CE"/>
    <w:rsid w:val="00762B31"/>
    <w:rsid w:val="00770D49"/>
    <w:rsid w:val="00787A40"/>
    <w:rsid w:val="00791AFD"/>
    <w:rsid w:val="007965EF"/>
    <w:rsid w:val="007A62A0"/>
    <w:rsid w:val="007A794C"/>
    <w:rsid w:val="007D00E7"/>
    <w:rsid w:val="007D247E"/>
    <w:rsid w:val="007D469F"/>
    <w:rsid w:val="007D47C0"/>
    <w:rsid w:val="007D5B6E"/>
    <w:rsid w:val="007E0F56"/>
    <w:rsid w:val="007E0F7F"/>
    <w:rsid w:val="007E332E"/>
    <w:rsid w:val="007E3513"/>
    <w:rsid w:val="007F1BE4"/>
    <w:rsid w:val="0080065D"/>
    <w:rsid w:val="00814FD6"/>
    <w:rsid w:val="008270B3"/>
    <w:rsid w:val="00832DB1"/>
    <w:rsid w:val="00834FB1"/>
    <w:rsid w:val="00850629"/>
    <w:rsid w:val="00855DD6"/>
    <w:rsid w:val="00866104"/>
    <w:rsid w:val="00870EAA"/>
    <w:rsid w:val="0088124E"/>
    <w:rsid w:val="00896CD2"/>
    <w:rsid w:val="008A4FD0"/>
    <w:rsid w:val="008B2386"/>
    <w:rsid w:val="008C57E0"/>
    <w:rsid w:val="008C7686"/>
    <w:rsid w:val="008C799A"/>
    <w:rsid w:val="008D5A39"/>
    <w:rsid w:val="009039C7"/>
    <w:rsid w:val="009127A1"/>
    <w:rsid w:val="00913EFF"/>
    <w:rsid w:val="00936DDF"/>
    <w:rsid w:val="00947685"/>
    <w:rsid w:val="0095047C"/>
    <w:rsid w:val="009538FC"/>
    <w:rsid w:val="00953D76"/>
    <w:rsid w:val="00956C33"/>
    <w:rsid w:val="009638EF"/>
    <w:rsid w:val="00977FAA"/>
    <w:rsid w:val="009B221E"/>
    <w:rsid w:val="009B2460"/>
    <w:rsid w:val="009B4630"/>
    <w:rsid w:val="009C7641"/>
    <w:rsid w:val="009D0402"/>
    <w:rsid w:val="009D2512"/>
    <w:rsid w:val="009D5047"/>
    <w:rsid w:val="009E2089"/>
    <w:rsid w:val="009E3F50"/>
    <w:rsid w:val="009E5DDB"/>
    <w:rsid w:val="009F21BB"/>
    <w:rsid w:val="00A00633"/>
    <w:rsid w:val="00A124FF"/>
    <w:rsid w:val="00A144C4"/>
    <w:rsid w:val="00A241CD"/>
    <w:rsid w:val="00A26DC0"/>
    <w:rsid w:val="00A30829"/>
    <w:rsid w:val="00A326AA"/>
    <w:rsid w:val="00A35518"/>
    <w:rsid w:val="00A5679E"/>
    <w:rsid w:val="00A64612"/>
    <w:rsid w:val="00A67223"/>
    <w:rsid w:val="00A80EBE"/>
    <w:rsid w:val="00A94176"/>
    <w:rsid w:val="00AA23BB"/>
    <w:rsid w:val="00AB73DE"/>
    <w:rsid w:val="00AD1BF2"/>
    <w:rsid w:val="00AD4CF0"/>
    <w:rsid w:val="00AD52F7"/>
    <w:rsid w:val="00AD752E"/>
    <w:rsid w:val="00AE06B7"/>
    <w:rsid w:val="00AE383E"/>
    <w:rsid w:val="00AF33EC"/>
    <w:rsid w:val="00AF4A80"/>
    <w:rsid w:val="00B14F99"/>
    <w:rsid w:val="00B41589"/>
    <w:rsid w:val="00B456C9"/>
    <w:rsid w:val="00B47234"/>
    <w:rsid w:val="00B6200C"/>
    <w:rsid w:val="00B64A32"/>
    <w:rsid w:val="00B67C53"/>
    <w:rsid w:val="00B7690A"/>
    <w:rsid w:val="00B828BC"/>
    <w:rsid w:val="00B97885"/>
    <w:rsid w:val="00BA4D3E"/>
    <w:rsid w:val="00BA5CCE"/>
    <w:rsid w:val="00BB0E6C"/>
    <w:rsid w:val="00BB4C38"/>
    <w:rsid w:val="00BC23DC"/>
    <w:rsid w:val="00BD7DFA"/>
    <w:rsid w:val="00BE609E"/>
    <w:rsid w:val="00C1374E"/>
    <w:rsid w:val="00C24AB9"/>
    <w:rsid w:val="00C35363"/>
    <w:rsid w:val="00C42467"/>
    <w:rsid w:val="00C44CF4"/>
    <w:rsid w:val="00C4709E"/>
    <w:rsid w:val="00C61541"/>
    <w:rsid w:val="00C655A6"/>
    <w:rsid w:val="00C708B5"/>
    <w:rsid w:val="00C721BD"/>
    <w:rsid w:val="00C774CD"/>
    <w:rsid w:val="00C845C7"/>
    <w:rsid w:val="00C90EE7"/>
    <w:rsid w:val="00CA0E97"/>
    <w:rsid w:val="00CA4437"/>
    <w:rsid w:val="00CA7DF5"/>
    <w:rsid w:val="00CC07E9"/>
    <w:rsid w:val="00CC37A3"/>
    <w:rsid w:val="00D0520B"/>
    <w:rsid w:val="00D06A81"/>
    <w:rsid w:val="00D105C5"/>
    <w:rsid w:val="00D17286"/>
    <w:rsid w:val="00D23124"/>
    <w:rsid w:val="00D319C3"/>
    <w:rsid w:val="00D325F9"/>
    <w:rsid w:val="00D3299C"/>
    <w:rsid w:val="00D52717"/>
    <w:rsid w:val="00D57661"/>
    <w:rsid w:val="00D57B93"/>
    <w:rsid w:val="00D61806"/>
    <w:rsid w:val="00D73497"/>
    <w:rsid w:val="00D74E5C"/>
    <w:rsid w:val="00D75E54"/>
    <w:rsid w:val="00D83E63"/>
    <w:rsid w:val="00D947B9"/>
    <w:rsid w:val="00DA3F48"/>
    <w:rsid w:val="00DA4384"/>
    <w:rsid w:val="00DA7A64"/>
    <w:rsid w:val="00DB2B49"/>
    <w:rsid w:val="00DB3D86"/>
    <w:rsid w:val="00DB7BBC"/>
    <w:rsid w:val="00DC1368"/>
    <w:rsid w:val="00DD2631"/>
    <w:rsid w:val="00DE4BD6"/>
    <w:rsid w:val="00DE6ACB"/>
    <w:rsid w:val="00DF05B5"/>
    <w:rsid w:val="00E01C0D"/>
    <w:rsid w:val="00E030F8"/>
    <w:rsid w:val="00E149B2"/>
    <w:rsid w:val="00E169E5"/>
    <w:rsid w:val="00E170D5"/>
    <w:rsid w:val="00E21595"/>
    <w:rsid w:val="00E30099"/>
    <w:rsid w:val="00E35093"/>
    <w:rsid w:val="00E5157D"/>
    <w:rsid w:val="00E54F26"/>
    <w:rsid w:val="00E611D6"/>
    <w:rsid w:val="00E73A83"/>
    <w:rsid w:val="00E74C7D"/>
    <w:rsid w:val="00E826BE"/>
    <w:rsid w:val="00E868C0"/>
    <w:rsid w:val="00E96345"/>
    <w:rsid w:val="00EA6B13"/>
    <w:rsid w:val="00EB2107"/>
    <w:rsid w:val="00EB715C"/>
    <w:rsid w:val="00EB7693"/>
    <w:rsid w:val="00EC024C"/>
    <w:rsid w:val="00ED43FD"/>
    <w:rsid w:val="00F14BCB"/>
    <w:rsid w:val="00F16ADD"/>
    <w:rsid w:val="00F24A09"/>
    <w:rsid w:val="00F26897"/>
    <w:rsid w:val="00F4452E"/>
    <w:rsid w:val="00F51370"/>
    <w:rsid w:val="00F6593C"/>
    <w:rsid w:val="00F80696"/>
    <w:rsid w:val="00F83E0E"/>
    <w:rsid w:val="00FA3B0B"/>
    <w:rsid w:val="00FA3C29"/>
    <w:rsid w:val="00FC476D"/>
    <w:rsid w:val="00FD332C"/>
    <w:rsid w:val="00FE4496"/>
    <w:rsid w:val="00FE558D"/>
    <w:rsid w:val="00FE616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4D8C317"/>
  <w15:chartTrackingRefBased/>
  <w15:docId w15:val="{C1623721-996B-4784-B962-4DC80074F66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A3F4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DA3F48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A3F48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D83E63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711DB3"/>
    <w:pPr>
      <w:ind w:left="720"/>
      <w:contextualSpacing/>
    </w:pPr>
  </w:style>
  <w:style w:type="table" w:styleId="TableGrid">
    <w:name w:val="Table Grid"/>
    <w:basedOn w:val="TableNormal"/>
    <w:uiPriority w:val="39"/>
    <w:qFormat/>
    <w:rsid w:val="0037222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37222C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7A62A0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1308B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308B3"/>
  </w:style>
  <w:style w:type="paragraph" w:styleId="Footer">
    <w:name w:val="footer"/>
    <w:basedOn w:val="Normal"/>
    <w:link w:val="FooterChar"/>
    <w:uiPriority w:val="99"/>
    <w:unhideWhenUsed/>
    <w:qFormat/>
    <w:rsid w:val="001308B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308B3"/>
  </w:style>
  <w:style w:type="paragraph" w:styleId="NormalWeb">
    <w:name w:val="Normal (Web)"/>
    <w:basedOn w:val="Normal"/>
    <w:uiPriority w:val="99"/>
    <w:semiHidden/>
    <w:unhideWhenUsed/>
    <w:rsid w:val="0020589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NoSpacing">
    <w:name w:val="No Spacing"/>
    <w:uiPriority w:val="1"/>
    <w:qFormat/>
    <w:rsid w:val="001E5405"/>
    <w:pPr>
      <w:spacing w:after="0" w:line="240" w:lineRule="auto"/>
    </w:pPr>
    <w:rPr>
      <w:color w:val="44546A" w:themeColor="text2"/>
      <w:sz w:val="20"/>
      <w:szCs w:val="20"/>
    </w:rPr>
  </w:style>
  <w:style w:type="paragraph" w:customStyle="1" w:styleId="A1">
    <w:name w:val="A1"/>
    <w:basedOn w:val="Normal"/>
    <w:link w:val="A1Char"/>
    <w:autoRedefine/>
    <w:qFormat/>
    <w:rsid w:val="00335A5E"/>
    <w:pPr>
      <w:numPr>
        <w:numId w:val="23"/>
      </w:numPr>
      <w:spacing w:before="120" w:after="120" w:line="312" w:lineRule="auto"/>
      <w:jc w:val="both"/>
      <w:outlineLvl w:val="0"/>
    </w:pPr>
    <w:rPr>
      <w:b/>
      <w:bCs/>
      <w:sz w:val="32"/>
      <w:szCs w:val="32"/>
    </w:rPr>
  </w:style>
  <w:style w:type="paragraph" w:customStyle="1" w:styleId="A2">
    <w:name w:val="A2"/>
    <w:basedOn w:val="Normal"/>
    <w:link w:val="A2Char"/>
    <w:autoRedefine/>
    <w:qFormat/>
    <w:rsid w:val="005610A6"/>
    <w:pPr>
      <w:numPr>
        <w:ilvl w:val="1"/>
        <w:numId w:val="23"/>
      </w:numPr>
      <w:spacing w:before="120" w:after="120" w:line="312" w:lineRule="auto"/>
      <w:jc w:val="both"/>
      <w:outlineLvl w:val="1"/>
    </w:pPr>
    <w:rPr>
      <w:b/>
      <w:bCs/>
      <w:sz w:val="28"/>
      <w:szCs w:val="28"/>
    </w:rPr>
  </w:style>
  <w:style w:type="character" w:customStyle="1" w:styleId="A1Char">
    <w:name w:val="A1 Char"/>
    <w:basedOn w:val="DefaultParagraphFont"/>
    <w:link w:val="A1"/>
    <w:rsid w:val="00335A5E"/>
    <w:rPr>
      <w:b/>
      <w:bCs/>
      <w:sz w:val="32"/>
      <w:szCs w:val="32"/>
    </w:rPr>
  </w:style>
  <w:style w:type="paragraph" w:customStyle="1" w:styleId="A3">
    <w:name w:val="A3"/>
    <w:basedOn w:val="Normal"/>
    <w:link w:val="A3Char"/>
    <w:autoRedefine/>
    <w:qFormat/>
    <w:rsid w:val="008C799A"/>
    <w:pPr>
      <w:numPr>
        <w:ilvl w:val="2"/>
        <w:numId w:val="23"/>
      </w:numPr>
      <w:spacing w:before="120" w:after="120"/>
      <w:ind w:left="990"/>
      <w:outlineLvl w:val="2"/>
    </w:pPr>
    <w:rPr>
      <w:b/>
      <w:bCs/>
      <w:i/>
      <w:sz w:val="24"/>
      <w:szCs w:val="24"/>
    </w:rPr>
  </w:style>
  <w:style w:type="character" w:customStyle="1" w:styleId="A2Char">
    <w:name w:val="A2 Char"/>
    <w:basedOn w:val="DefaultParagraphFont"/>
    <w:link w:val="A2"/>
    <w:rsid w:val="005610A6"/>
    <w:rPr>
      <w:b/>
      <w:bCs/>
      <w:sz w:val="28"/>
      <w:szCs w:val="28"/>
    </w:rPr>
  </w:style>
  <w:style w:type="character" w:customStyle="1" w:styleId="Heading1Char">
    <w:name w:val="Heading 1 Char"/>
    <w:basedOn w:val="DefaultParagraphFont"/>
    <w:link w:val="Heading1"/>
    <w:uiPriority w:val="9"/>
    <w:rsid w:val="00DA3F48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A3Char">
    <w:name w:val="A3 Char"/>
    <w:basedOn w:val="DefaultParagraphFont"/>
    <w:link w:val="A3"/>
    <w:rsid w:val="008C799A"/>
    <w:rPr>
      <w:b/>
      <w:bCs/>
      <w:i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DA3F48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DA3F48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TOC1">
    <w:name w:val="toc 1"/>
    <w:basedOn w:val="Normal"/>
    <w:next w:val="Normal"/>
    <w:autoRedefine/>
    <w:uiPriority w:val="39"/>
    <w:unhideWhenUsed/>
    <w:rsid w:val="00DA3F48"/>
    <w:pPr>
      <w:spacing w:after="100"/>
    </w:pPr>
    <w:rPr>
      <w:b/>
      <w:sz w:val="28"/>
    </w:rPr>
  </w:style>
  <w:style w:type="paragraph" w:styleId="TOC2">
    <w:name w:val="toc 2"/>
    <w:basedOn w:val="Normal"/>
    <w:next w:val="Normal"/>
    <w:autoRedefine/>
    <w:uiPriority w:val="39"/>
    <w:unhideWhenUsed/>
    <w:rsid w:val="00DA3F48"/>
    <w:pPr>
      <w:spacing w:after="100"/>
      <w:ind w:left="220"/>
    </w:pPr>
    <w:rPr>
      <w:b/>
      <w:sz w:val="28"/>
    </w:rPr>
  </w:style>
  <w:style w:type="paragraph" w:styleId="TOC3">
    <w:name w:val="toc 3"/>
    <w:basedOn w:val="Normal"/>
    <w:next w:val="Normal"/>
    <w:autoRedefine/>
    <w:uiPriority w:val="39"/>
    <w:unhideWhenUsed/>
    <w:rsid w:val="00DA3F48"/>
    <w:pPr>
      <w:spacing w:after="100"/>
      <w:ind w:left="440"/>
    </w:pPr>
    <w:rPr>
      <w:i/>
      <w:sz w:val="28"/>
    </w:rPr>
  </w:style>
  <w:style w:type="character" w:styleId="CommentReference">
    <w:name w:val="annotation reference"/>
    <w:basedOn w:val="DefaultParagraphFont"/>
    <w:uiPriority w:val="99"/>
    <w:semiHidden/>
    <w:unhideWhenUsed/>
    <w:rsid w:val="00D5766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5766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5766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5766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57661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5766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57661"/>
    <w:rPr>
      <w:rFonts w:ascii="Segoe UI" w:hAnsi="Segoe UI" w:cs="Segoe UI"/>
      <w:sz w:val="18"/>
      <w:szCs w:val="18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C845C7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C845C7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C845C7"/>
    <w:rPr>
      <w:vertAlign w:val="superscript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C845C7"/>
    <w:rPr>
      <w:color w:val="605E5C"/>
      <w:shd w:val="clear" w:color="auto" w:fill="E1DFDD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D83E63"/>
    <w:rPr>
      <w:rFonts w:asciiTheme="majorHAnsi" w:eastAsiaTheme="majorEastAsia" w:hAnsiTheme="majorHAnsi" w:cstheme="majorBidi"/>
      <w:color w:val="2F5496" w:themeColor="accent1" w:themeShade="BF"/>
    </w:rPr>
  </w:style>
  <w:style w:type="paragraph" w:styleId="Bibliography">
    <w:name w:val="Bibliography"/>
    <w:basedOn w:val="Normal"/>
    <w:next w:val="Normal"/>
    <w:uiPriority w:val="37"/>
    <w:unhideWhenUsed/>
    <w:rsid w:val="00C4709E"/>
    <w:pPr>
      <w:tabs>
        <w:tab w:val="left" w:pos="384"/>
      </w:tabs>
      <w:spacing w:after="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4936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907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3692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683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181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4.png"/><Relationship Id="rId18" Type="http://schemas.openxmlformats.org/officeDocument/2006/relationships/image" Target="media/image9.png"/><Relationship Id="rId26" Type="http://schemas.openxmlformats.org/officeDocument/2006/relationships/image" Target="media/image17.png"/><Relationship Id="rId39" Type="http://schemas.openxmlformats.org/officeDocument/2006/relationships/image" Target="media/image30.png"/><Relationship Id="rId21" Type="http://schemas.openxmlformats.org/officeDocument/2006/relationships/image" Target="media/image12.png"/><Relationship Id="rId34" Type="http://schemas.openxmlformats.org/officeDocument/2006/relationships/image" Target="media/image25.png"/><Relationship Id="rId42" Type="http://schemas.openxmlformats.org/officeDocument/2006/relationships/image" Target="media/image33.png"/><Relationship Id="rId47" Type="http://schemas.openxmlformats.org/officeDocument/2006/relationships/image" Target="media/image38.png"/><Relationship Id="rId50" Type="http://schemas.openxmlformats.org/officeDocument/2006/relationships/image" Target="media/image41.png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9" Type="http://schemas.openxmlformats.org/officeDocument/2006/relationships/image" Target="media/image20.png"/><Relationship Id="rId11" Type="http://schemas.openxmlformats.org/officeDocument/2006/relationships/chart" Target="charts/chart1.xml"/><Relationship Id="rId24" Type="http://schemas.openxmlformats.org/officeDocument/2006/relationships/image" Target="media/image15.png"/><Relationship Id="rId32" Type="http://schemas.openxmlformats.org/officeDocument/2006/relationships/image" Target="media/image23.png"/><Relationship Id="rId37" Type="http://schemas.openxmlformats.org/officeDocument/2006/relationships/image" Target="media/image28.png"/><Relationship Id="rId40" Type="http://schemas.openxmlformats.org/officeDocument/2006/relationships/image" Target="media/image31.png"/><Relationship Id="rId45" Type="http://schemas.openxmlformats.org/officeDocument/2006/relationships/image" Target="media/image36.png"/><Relationship Id="rId53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19" Type="http://schemas.openxmlformats.org/officeDocument/2006/relationships/image" Target="media/image10.png"/><Relationship Id="rId31" Type="http://schemas.openxmlformats.org/officeDocument/2006/relationships/image" Target="media/image22.png"/><Relationship Id="rId44" Type="http://schemas.openxmlformats.org/officeDocument/2006/relationships/image" Target="media/image35.png"/><Relationship Id="rId52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5.png"/><Relationship Id="rId22" Type="http://schemas.openxmlformats.org/officeDocument/2006/relationships/image" Target="media/image13.png"/><Relationship Id="rId27" Type="http://schemas.openxmlformats.org/officeDocument/2006/relationships/image" Target="media/image18.png"/><Relationship Id="rId30" Type="http://schemas.openxmlformats.org/officeDocument/2006/relationships/image" Target="media/image21.png"/><Relationship Id="rId35" Type="http://schemas.openxmlformats.org/officeDocument/2006/relationships/image" Target="media/image26.png"/><Relationship Id="rId43" Type="http://schemas.openxmlformats.org/officeDocument/2006/relationships/image" Target="media/image34.png"/><Relationship Id="rId48" Type="http://schemas.openxmlformats.org/officeDocument/2006/relationships/image" Target="media/image39.png"/><Relationship Id="rId8" Type="http://schemas.openxmlformats.org/officeDocument/2006/relationships/image" Target="media/image1.png"/><Relationship Id="rId51" Type="http://schemas.openxmlformats.org/officeDocument/2006/relationships/footer" Target="footer1.xml"/><Relationship Id="rId3" Type="http://schemas.openxmlformats.org/officeDocument/2006/relationships/styles" Target="styles.xml"/><Relationship Id="rId12" Type="http://schemas.openxmlformats.org/officeDocument/2006/relationships/hyperlink" Target="https://www.visitsingapore.com/en/" TargetMode="External"/><Relationship Id="rId17" Type="http://schemas.openxmlformats.org/officeDocument/2006/relationships/image" Target="media/image8.png"/><Relationship Id="rId25" Type="http://schemas.openxmlformats.org/officeDocument/2006/relationships/image" Target="media/image16.png"/><Relationship Id="rId33" Type="http://schemas.openxmlformats.org/officeDocument/2006/relationships/image" Target="media/image24.png"/><Relationship Id="rId38" Type="http://schemas.openxmlformats.org/officeDocument/2006/relationships/image" Target="media/image29.png"/><Relationship Id="rId46" Type="http://schemas.openxmlformats.org/officeDocument/2006/relationships/image" Target="media/image37.png"/><Relationship Id="rId20" Type="http://schemas.openxmlformats.org/officeDocument/2006/relationships/image" Target="media/image11.emf"/><Relationship Id="rId41" Type="http://schemas.openxmlformats.org/officeDocument/2006/relationships/image" Target="media/image32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6.png"/><Relationship Id="rId23" Type="http://schemas.openxmlformats.org/officeDocument/2006/relationships/image" Target="media/image14.png"/><Relationship Id="rId28" Type="http://schemas.openxmlformats.org/officeDocument/2006/relationships/image" Target="media/image19.png"/><Relationship Id="rId36" Type="http://schemas.openxmlformats.org/officeDocument/2006/relationships/image" Target="media/image27.png"/><Relationship Id="rId49" Type="http://schemas.openxmlformats.org/officeDocument/2006/relationships/image" Target="media/image40.png"/></Relationships>
</file>

<file path=word/_rels/footnotes.xml.rels><?xml version="1.0" encoding="UTF-8" standalone="yes"?>
<Relationships xmlns="http://schemas.openxmlformats.org/package/2006/relationships"><Relationship Id="rId2" Type="http://schemas.openxmlformats.org/officeDocument/2006/relationships/hyperlink" Target="https://vietnamtourism.gov.vn/index.php/statistic/international?txtkey=&amp;year=2020&amp;period=t3" TargetMode="External"/><Relationship Id="rId1" Type="http://schemas.openxmlformats.org/officeDocument/2006/relationships/hyperlink" Target="https://vietnamtourism.gov.vn/index.php/statistic/international?txtkey=&amp;year=2019&amp;period=t12" TargetMode="Externa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Microsoft_Excel_Worksheet.xlsx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/>
              <a:t>Number</a:t>
            </a:r>
            <a:r>
              <a:rPr lang="en-US" baseline="0"/>
              <a:t> of visitors/tourists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Sheet1!$B$1</c:f>
              <c:strCache>
                <c:ptCount val="1"/>
                <c:pt idx="0">
                  <c:v>No.ppl 2020-Mar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cat>
            <c:strRef>
              <c:f>Sheet1!$A$2:$A$15</c:f>
              <c:strCache>
                <c:ptCount val="14"/>
                <c:pt idx="0">
                  <c:v>Viet Nam</c:v>
                </c:pt>
                <c:pt idx="1">
                  <c:v>Cambodia</c:v>
                </c:pt>
                <c:pt idx="2">
                  <c:v>Laos</c:v>
                </c:pt>
                <c:pt idx="3">
                  <c:v>Thailand</c:v>
                </c:pt>
                <c:pt idx="4">
                  <c:v>Taiwan</c:v>
                </c:pt>
                <c:pt idx="5">
                  <c:v>Indonesia</c:v>
                </c:pt>
                <c:pt idx="6">
                  <c:v>Philippines</c:v>
                </c:pt>
                <c:pt idx="7">
                  <c:v>Japan</c:v>
                </c:pt>
                <c:pt idx="8">
                  <c:v>Malaysia</c:v>
                </c:pt>
                <c:pt idx="9">
                  <c:v>Singapore</c:v>
                </c:pt>
                <c:pt idx="10">
                  <c:v>Korean</c:v>
                </c:pt>
                <c:pt idx="11">
                  <c:v>China</c:v>
                </c:pt>
                <c:pt idx="12">
                  <c:v>Hong Kong</c:v>
                </c:pt>
                <c:pt idx="13">
                  <c:v>Others</c:v>
                </c:pt>
              </c:strCache>
            </c:strRef>
          </c:cat>
          <c:val>
            <c:numRef>
              <c:f>Sheet1!$B$2:$B$15</c:f>
              <c:numCache>
                <c:formatCode>#,##0</c:formatCode>
                <c:ptCount val="14"/>
                <c:pt idx="0">
                  <c:v>449923</c:v>
                </c:pt>
                <c:pt idx="1">
                  <c:v>35220</c:v>
                </c:pt>
                <c:pt idx="2">
                  <c:v>12391</c:v>
                </c:pt>
                <c:pt idx="3">
                  <c:v>18171</c:v>
                </c:pt>
                <c:pt idx="4">
                  <c:v>22344</c:v>
                </c:pt>
                <c:pt idx="5">
                  <c:v>3457</c:v>
                </c:pt>
                <c:pt idx="6">
                  <c:v>7664</c:v>
                </c:pt>
                <c:pt idx="7">
                  <c:v>37385</c:v>
                </c:pt>
                <c:pt idx="8">
                  <c:v>23221</c:v>
                </c:pt>
                <c:pt idx="9">
                  <c:v>9883</c:v>
                </c:pt>
                <c:pt idx="10">
                  <c:v>28699</c:v>
                </c:pt>
                <c:pt idx="11">
                  <c:v>33194</c:v>
                </c:pt>
                <c:pt idx="12">
                  <c:v>1203</c:v>
                </c:pt>
                <c:pt idx="13">
                  <c:v>10196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82C2-4939-B97A-7292CFA67301}"/>
            </c:ext>
          </c:extLst>
        </c:ser>
        <c:ser>
          <c:idx val="1"/>
          <c:order val="1"/>
          <c:tx>
            <c:strRef>
              <c:f>Sheet1!$C$1</c:f>
              <c:strCache>
                <c:ptCount val="1"/>
                <c:pt idx="0">
                  <c:v>No.ppl 2019-Dec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cat>
            <c:strRef>
              <c:f>Sheet1!$A$2:$A$15</c:f>
              <c:strCache>
                <c:ptCount val="14"/>
                <c:pt idx="0">
                  <c:v>Viet Nam</c:v>
                </c:pt>
                <c:pt idx="1">
                  <c:v>Cambodia</c:v>
                </c:pt>
                <c:pt idx="2">
                  <c:v>Laos</c:v>
                </c:pt>
                <c:pt idx="3">
                  <c:v>Thailand</c:v>
                </c:pt>
                <c:pt idx="4">
                  <c:v>Taiwan</c:v>
                </c:pt>
                <c:pt idx="5">
                  <c:v>Indonesia</c:v>
                </c:pt>
                <c:pt idx="6">
                  <c:v>Philippines</c:v>
                </c:pt>
                <c:pt idx="7">
                  <c:v>Japan</c:v>
                </c:pt>
                <c:pt idx="8">
                  <c:v>Malaysia</c:v>
                </c:pt>
                <c:pt idx="9">
                  <c:v>Singapore</c:v>
                </c:pt>
                <c:pt idx="10">
                  <c:v>Korean</c:v>
                </c:pt>
                <c:pt idx="11">
                  <c:v>China</c:v>
                </c:pt>
                <c:pt idx="12">
                  <c:v>Hong Kong</c:v>
                </c:pt>
                <c:pt idx="13">
                  <c:v>Others</c:v>
                </c:pt>
              </c:strCache>
            </c:strRef>
          </c:cat>
          <c:val>
            <c:numRef>
              <c:f>Sheet1!$C$2:$C$15</c:f>
              <c:numCache>
                <c:formatCode>#,##0</c:formatCode>
                <c:ptCount val="14"/>
                <c:pt idx="0">
                  <c:v>1710168</c:v>
                </c:pt>
                <c:pt idx="1">
                  <c:v>27472</c:v>
                </c:pt>
                <c:pt idx="2">
                  <c:v>7776</c:v>
                </c:pt>
                <c:pt idx="3">
                  <c:v>58601</c:v>
                </c:pt>
                <c:pt idx="4">
                  <c:v>80506</c:v>
                </c:pt>
                <c:pt idx="5">
                  <c:v>9457</c:v>
                </c:pt>
                <c:pt idx="6">
                  <c:v>14979</c:v>
                </c:pt>
                <c:pt idx="7">
                  <c:v>79737</c:v>
                </c:pt>
                <c:pt idx="8">
                  <c:v>79348</c:v>
                </c:pt>
                <c:pt idx="9">
                  <c:v>40866</c:v>
                </c:pt>
                <c:pt idx="10">
                  <c:v>424736</c:v>
                </c:pt>
                <c:pt idx="11">
                  <c:v>558432</c:v>
                </c:pt>
                <c:pt idx="12">
                  <c:v>1356</c:v>
                </c:pt>
                <c:pt idx="13">
                  <c:v>3327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82C2-4939-B97A-7292CFA67301}"/>
            </c:ext>
          </c:extLst>
        </c:ser>
        <c:ser>
          <c:idx val="2"/>
          <c:order val="2"/>
          <c:tx>
            <c:strRef>
              <c:f>Sheet1!$D$1</c:f>
              <c:strCache>
                <c:ptCount val="1"/>
                <c:pt idx="0">
                  <c:v>Column1</c:v>
                </c:pt>
              </c:strCache>
            </c:strRef>
          </c:tx>
          <c:spPr>
            <a:ln w="28575" cap="rnd">
              <a:solidFill>
                <a:schemeClr val="accent3"/>
              </a:solidFill>
              <a:round/>
            </a:ln>
            <a:effectLst/>
          </c:spPr>
          <c:marker>
            <c:symbol val="none"/>
          </c:marker>
          <c:cat>
            <c:strRef>
              <c:f>Sheet1!$A$2:$A$15</c:f>
              <c:strCache>
                <c:ptCount val="14"/>
                <c:pt idx="0">
                  <c:v>Viet Nam</c:v>
                </c:pt>
                <c:pt idx="1">
                  <c:v>Cambodia</c:v>
                </c:pt>
                <c:pt idx="2">
                  <c:v>Laos</c:v>
                </c:pt>
                <c:pt idx="3">
                  <c:v>Thailand</c:v>
                </c:pt>
                <c:pt idx="4">
                  <c:v>Taiwan</c:v>
                </c:pt>
                <c:pt idx="5">
                  <c:v>Indonesia</c:v>
                </c:pt>
                <c:pt idx="6">
                  <c:v>Philippines</c:v>
                </c:pt>
                <c:pt idx="7">
                  <c:v>Japan</c:v>
                </c:pt>
                <c:pt idx="8">
                  <c:v>Malaysia</c:v>
                </c:pt>
                <c:pt idx="9">
                  <c:v>Singapore</c:v>
                </c:pt>
                <c:pt idx="10">
                  <c:v>Korean</c:v>
                </c:pt>
                <c:pt idx="11">
                  <c:v>China</c:v>
                </c:pt>
                <c:pt idx="12">
                  <c:v>Hong Kong</c:v>
                </c:pt>
                <c:pt idx="13">
                  <c:v>Others</c:v>
                </c:pt>
              </c:strCache>
            </c:strRef>
          </c:cat>
          <c:val>
            <c:numRef>
              <c:f>Sheet1!$D$2:$D$15</c:f>
              <c:numCache>
                <c:formatCode>General</c:formatCode>
                <c:ptCount val="14"/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2-82C2-4939-B97A-7292CFA67301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424029216"/>
        <c:axId val="424027968"/>
      </c:lineChart>
      <c:catAx>
        <c:axId val="424029216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424027968"/>
        <c:crosses val="autoZero"/>
        <c:auto val="1"/>
        <c:lblAlgn val="ctr"/>
        <c:lblOffset val="100"/>
        <c:noMultiLvlLbl val="0"/>
      </c:catAx>
      <c:valAx>
        <c:axId val="424027968"/>
        <c:scaling>
          <c:orientation val="minMax"/>
          <c:max val="2000000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#,##0" sourceLinked="0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424029216"/>
        <c:crosses val="autoZero"/>
        <c:crossBetween val="between"/>
        <c:majorUnit val="400000"/>
      </c:valAx>
      <c:spPr>
        <a:noFill/>
        <a:ln>
          <a:noFill/>
        </a:ln>
        <a:effectLst/>
      </c:spPr>
    </c:plotArea>
    <c:legend>
      <c:legendPos val="b"/>
      <c:legendEntry>
        <c:idx val="2"/>
        <c:delete val="1"/>
      </c:legendEntry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053BC84-EE73-485D-8A82-4F4CA277E5B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185</TotalTime>
  <Pages>1</Pages>
  <Words>4811</Words>
  <Characters>27423</Characters>
  <Application>Microsoft Office Word</Application>
  <DocSecurity>0</DocSecurity>
  <Lines>228</Lines>
  <Paragraphs>6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1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iep Hoang</dc:creator>
  <cp:keywords/>
  <dc:description/>
  <cp:lastModifiedBy>Hiep Hoang</cp:lastModifiedBy>
  <cp:revision>111</cp:revision>
  <dcterms:created xsi:type="dcterms:W3CDTF">2021-06-06T01:58:00Z</dcterms:created>
  <dcterms:modified xsi:type="dcterms:W3CDTF">2021-06-24T16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2"&gt;&lt;session id="fot3aGYr"/&gt;&lt;style id="http://www.zotero.org/styles/ieee" locale="en-US" hasBibliography="1" bibliographyStyleHasBeenSet="1"/&gt;&lt;prefs&gt;&lt;pref name="fieldType" value="Field"/&gt;&lt;pref name="automaticJo</vt:lpwstr>
  </property>
  <property fmtid="{D5CDD505-2E9C-101B-9397-08002B2CF9AE}" pid="3" name="ZOTERO_PREF_2">
    <vt:lpwstr>urnalAbbreviations" value="true"/&gt;&lt;/prefs&gt;&lt;/data&gt;</vt:lpwstr>
  </property>
</Properties>
</file>